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FEF366" w14:textId="784477FD" w:rsidR="00672AE7" w:rsidRDefault="00C10DE9" w:rsidP="3B598CEB">
      <w:pPr>
        <w:spacing w:after="240" w:line="360" w:lineRule="auto"/>
        <w:rPr>
          <w:sz w:val="44"/>
          <w:szCs w:val="44"/>
        </w:rPr>
      </w:pPr>
      <w:r>
        <w:rPr>
          <w:sz w:val="44"/>
          <w:szCs w:val="44"/>
        </w:rPr>
        <w:t>H</w:t>
      </w:r>
      <w:r w:rsidR="4C3483B9" w:rsidRPr="64933A46">
        <w:rPr>
          <w:sz w:val="44"/>
          <w:szCs w:val="44"/>
        </w:rPr>
        <w:t xml:space="preserve">aptic </w:t>
      </w:r>
      <w:r w:rsidR="004C708A">
        <w:rPr>
          <w:sz w:val="44"/>
          <w:szCs w:val="44"/>
        </w:rPr>
        <w:t>s</w:t>
      </w:r>
      <w:r w:rsidR="4C3483B9" w:rsidRPr="64933A46">
        <w:rPr>
          <w:sz w:val="44"/>
          <w:szCs w:val="44"/>
        </w:rPr>
        <w:t>ound-</w:t>
      </w:r>
      <w:r w:rsidR="000E14F6">
        <w:rPr>
          <w:sz w:val="44"/>
          <w:szCs w:val="44"/>
        </w:rPr>
        <w:t>l</w:t>
      </w:r>
      <w:r w:rsidR="4C3483B9" w:rsidRPr="64933A46">
        <w:rPr>
          <w:sz w:val="44"/>
          <w:szCs w:val="44"/>
        </w:rPr>
        <w:t>ocalisation</w:t>
      </w:r>
      <w:r w:rsidR="00E52A50">
        <w:rPr>
          <w:sz w:val="44"/>
          <w:szCs w:val="44"/>
        </w:rPr>
        <w:t xml:space="preserve"> </w:t>
      </w:r>
      <w:r w:rsidR="00F02010">
        <w:rPr>
          <w:sz w:val="44"/>
          <w:szCs w:val="44"/>
        </w:rPr>
        <w:t>for</w:t>
      </w:r>
      <w:r w:rsidR="009D0A05">
        <w:rPr>
          <w:sz w:val="44"/>
          <w:szCs w:val="44"/>
        </w:rPr>
        <w:t xml:space="preserve"> use with</w:t>
      </w:r>
      <w:r w:rsidR="00E303E4">
        <w:rPr>
          <w:sz w:val="44"/>
          <w:szCs w:val="44"/>
        </w:rPr>
        <w:t xml:space="preserve"> </w:t>
      </w:r>
      <w:r w:rsidR="004C708A">
        <w:rPr>
          <w:sz w:val="44"/>
          <w:szCs w:val="44"/>
        </w:rPr>
        <w:t>c</w:t>
      </w:r>
      <w:r w:rsidR="00FD530F">
        <w:rPr>
          <w:sz w:val="44"/>
          <w:szCs w:val="44"/>
        </w:rPr>
        <w:t xml:space="preserve">ochlear </w:t>
      </w:r>
      <w:r w:rsidR="004C708A">
        <w:rPr>
          <w:sz w:val="44"/>
          <w:szCs w:val="44"/>
        </w:rPr>
        <w:t>i</w:t>
      </w:r>
      <w:r w:rsidR="00FD530F">
        <w:rPr>
          <w:sz w:val="44"/>
          <w:szCs w:val="44"/>
        </w:rPr>
        <w:t xml:space="preserve">mplant and </w:t>
      </w:r>
      <w:r w:rsidR="004C708A">
        <w:rPr>
          <w:sz w:val="44"/>
          <w:szCs w:val="44"/>
        </w:rPr>
        <w:t>h</w:t>
      </w:r>
      <w:r w:rsidR="00FD530F">
        <w:rPr>
          <w:sz w:val="44"/>
          <w:szCs w:val="44"/>
        </w:rPr>
        <w:t>earing-</w:t>
      </w:r>
      <w:r w:rsidR="000E14F6">
        <w:rPr>
          <w:sz w:val="44"/>
          <w:szCs w:val="44"/>
        </w:rPr>
        <w:t>a</w:t>
      </w:r>
      <w:r w:rsidR="00FD530F">
        <w:rPr>
          <w:sz w:val="44"/>
          <w:szCs w:val="44"/>
        </w:rPr>
        <w:t xml:space="preserve">id </w:t>
      </w:r>
      <w:r w:rsidR="004C708A">
        <w:rPr>
          <w:sz w:val="44"/>
          <w:szCs w:val="44"/>
        </w:rPr>
        <w:t>u</w:t>
      </w:r>
      <w:r w:rsidR="00FD530F">
        <w:rPr>
          <w:sz w:val="44"/>
          <w:szCs w:val="44"/>
        </w:rPr>
        <w:t>sers</w:t>
      </w:r>
    </w:p>
    <w:p w14:paraId="379B554E" w14:textId="77777777" w:rsidR="00455205" w:rsidRDefault="00455205" w:rsidP="3F10A0C3">
      <w:pPr>
        <w:spacing w:after="240" w:line="360" w:lineRule="auto"/>
      </w:pPr>
    </w:p>
    <w:p w14:paraId="33C6DC47" w14:textId="52CD288A" w:rsidR="3F10A0C3" w:rsidRPr="003B5FDC" w:rsidRDefault="3F10A0C3" w:rsidP="00744731">
      <w:pPr>
        <w:spacing w:after="240" w:line="480" w:lineRule="auto"/>
        <w:rPr>
          <w:sz w:val="24"/>
          <w:szCs w:val="24"/>
        </w:rPr>
      </w:pPr>
      <w:r w:rsidRPr="003B5FDC">
        <w:rPr>
          <w:sz w:val="24"/>
          <w:szCs w:val="24"/>
        </w:rPr>
        <w:t>Mark D. Fletcher</w:t>
      </w:r>
      <w:r w:rsidRPr="003B5FDC">
        <w:rPr>
          <w:sz w:val="24"/>
          <w:szCs w:val="24"/>
          <w:vertAlign w:val="superscript"/>
        </w:rPr>
        <w:t>1</w:t>
      </w:r>
      <w:r w:rsidR="00594E26" w:rsidRPr="003B5FDC">
        <w:rPr>
          <w:sz w:val="24"/>
          <w:szCs w:val="24"/>
          <w:vertAlign w:val="superscript"/>
        </w:rPr>
        <w:t>,2</w:t>
      </w:r>
      <w:r w:rsidRPr="003B5FDC">
        <w:rPr>
          <w:sz w:val="24"/>
          <w:szCs w:val="24"/>
          <w:vertAlign w:val="superscript"/>
        </w:rPr>
        <w:t>*</w:t>
      </w:r>
      <w:r w:rsidRPr="003B5FDC">
        <w:rPr>
          <w:sz w:val="24"/>
          <w:szCs w:val="24"/>
        </w:rPr>
        <w:t xml:space="preserve"> </w:t>
      </w:r>
      <w:r w:rsidR="5CB77448" w:rsidRPr="003B5FDC">
        <w:rPr>
          <w:sz w:val="24"/>
          <w:szCs w:val="24"/>
        </w:rPr>
        <w:t xml:space="preserve">and </w:t>
      </w:r>
      <w:r w:rsidR="00594E26" w:rsidRPr="003B5FDC">
        <w:rPr>
          <w:sz w:val="24"/>
          <w:szCs w:val="24"/>
        </w:rPr>
        <w:t>Jana Zgheib</w:t>
      </w:r>
      <w:r w:rsidR="00594E26" w:rsidRPr="003B5FDC">
        <w:rPr>
          <w:sz w:val="24"/>
          <w:szCs w:val="24"/>
          <w:vertAlign w:val="superscript"/>
        </w:rPr>
        <w:t>1</w:t>
      </w:r>
    </w:p>
    <w:p w14:paraId="1DD6158F" w14:textId="1B6F82CC" w:rsidR="3F10A0C3" w:rsidRPr="003B5FDC" w:rsidRDefault="3F10A0C3" w:rsidP="00744731">
      <w:pPr>
        <w:spacing w:after="200" w:line="480" w:lineRule="auto"/>
        <w:rPr>
          <w:sz w:val="24"/>
          <w:szCs w:val="24"/>
        </w:rPr>
      </w:pPr>
      <w:r w:rsidRPr="003B5FDC">
        <w:rPr>
          <w:sz w:val="24"/>
          <w:szCs w:val="24"/>
          <w:vertAlign w:val="superscript"/>
        </w:rPr>
        <w:t xml:space="preserve">1 </w:t>
      </w:r>
      <w:r w:rsidRPr="003B5FDC">
        <w:rPr>
          <w:sz w:val="24"/>
          <w:szCs w:val="24"/>
        </w:rPr>
        <w:t>University of Southampton Auditory Implant Service, University of Southampton, University Road, Southampton, SO17 1BJ, United Kingdom</w:t>
      </w:r>
    </w:p>
    <w:p w14:paraId="7A3C11A6" w14:textId="5E290A31" w:rsidR="3F10A0C3" w:rsidRPr="003B5FDC" w:rsidRDefault="3F10A0C3" w:rsidP="00744731">
      <w:pPr>
        <w:spacing w:after="200" w:line="480" w:lineRule="auto"/>
        <w:rPr>
          <w:sz w:val="24"/>
          <w:szCs w:val="24"/>
        </w:rPr>
      </w:pPr>
      <w:r w:rsidRPr="003B5FDC">
        <w:rPr>
          <w:sz w:val="24"/>
          <w:szCs w:val="24"/>
          <w:vertAlign w:val="superscript"/>
        </w:rPr>
        <w:t xml:space="preserve">2 </w:t>
      </w:r>
      <w:r w:rsidRPr="003B5FDC">
        <w:rPr>
          <w:sz w:val="24"/>
          <w:szCs w:val="24"/>
        </w:rPr>
        <w:t>Faculty of Engineering and Physical Sciences, University of Southampton, University Road, Southampton, SO17 1BJ, United Kingdom</w:t>
      </w:r>
    </w:p>
    <w:p w14:paraId="5C56905D" w14:textId="77777777" w:rsidR="00455205" w:rsidRPr="003B5FDC" w:rsidRDefault="00455205" w:rsidP="00744731">
      <w:pPr>
        <w:spacing w:line="480" w:lineRule="auto"/>
        <w:contextualSpacing w:val="0"/>
        <w:rPr>
          <w:sz w:val="24"/>
          <w:szCs w:val="24"/>
        </w:rPr>
      </w:pPr>
    </w:p>
    <w:p w14:paraId="529AE594" w14:textId="694BEC59" w:rsidR="004A449C" w:rsidRDefault="002B6787" w:rsidP="008F1A20">
      <w:pPr>
        <w:spacing w:line="480" w:lineRule="auto"/>
        <w:contextualSpacing w:val="0"/>
      </w:pPr>
      <w:r w:rsidRPr="003B5FDC">
        <w:rPr>
          <w:sz w:val="24"/>
          <w:szCs w:val="24"/>
        </w:rPr>
        <w:t>*</w:t>
      </w:r>
      <w:r w:rsidR="007C6B70">
        <w:rPr>
          <w:sz w:val="24"/>
          <w:szCs w:val="24"/>
        </w:rPr>
        <w:t>C</w:t>
      </w:r>
      <w:r w:rsidRPr="003B5FDC">
        <w:rPr>
          <w:sz w:val="24"/>
          <w:szCs w:val="24"/>
        </w:rPr>
        <w:t>orresponding author</w:t>
      </w:r>
      <w:r w:rsidR="00995788" w:rsidRPr="003B5FDC">
        <w:rPr>
          <w:sz w:val="24"/>
          <w:szCs w:val="24"/>
        </w:rPr>
        <w:t xml:space="preserve">. Email: </w:t>
      </w:r>
      <w:r w:rsidR="00995788" w:rsidRPr="003B5FDC">
        <w:rPr>
          <w:i/>
          <w:sz w:val="24"/>
          <w:szCs w:val="24"/>
        </w:rPr>
        <w:t>M.D.Fletcher@soton.ac.uk</w:t>
      </w:r>
      <w:bookmarkStart w:id="0" w:name="_30j0zll" w:colFirst="0" w:colLast="0"/>
      <w:bookmarkEnd w:id="0"/>
      <w:r w:rsidR="00596A2F">
        <w:br w:type="page"/>
      </w:r>
    </w:p>
    <w:p w14:paraId="149230E2" w14:textId="6BB0C8DC" w:rsidR="3F10A0C3" w:rsidRDefault="3F10A0C3" w:rsidP="005E098A">
      <w:pPr>
        <w:spacing w:before="360" w:after="120" w:line="480" w:lineRule="auto"/>
        <w:rPr>
          <w:sz w:val="32"/>
          <w:szCs w:val="32"/>
        </w:rPr>
      </w:pPr>
      <w:r w:rsidRPr="64933A46">
        <w:rPr>
          <w:sz w:val="32"/>
          <w:szCs w:val="32"/>
        </w:rPr>
        <w:lastRenderedPageBreak/>
        <w:t>Abstract</w:t>
      </w:r>
    </w:p>
    <w:p w14:paraId="7857FB7B" w14:textId="581C84D8" w:rsidR="00E029C6" w:rsidRPr="00AD0B02" w:rsidRDefault="006B68DC" w:rsidP="00E029C6">
      <w:pPr>
        <w:pStyle w:val="NoSpacing"/>
      </w:pPr>
      <w:r>
        <w:t xml:space="preserve">Users of </w:t>
      </w:r>
      <w:r w:rsidR="0027615F">
        <w:t>Hearing-assistive device</w:t>
      </w:r>
      <w:r>
        <w:t>s</w:t>
      </w:r>
      <w:r w:rsidR="0027615F">
        <w:t xml:space="preserve"> </w:t>
      </w:r>
      <w:r w:rsidR="00E77631">
        <w:t>often</w:t>
      </w:r>
      <w:r w:rsidR="00182F04">
        <w:t xml:space="preserve"> </w:t>
      </w:r>
      <w:r w:rsidR="00E77631">
        <w:t xml:space="preserve">struggle </w:t>
      </w:r>
      <w:r w:rsidR="00182F04">
        <w:t>to locate and segregate sounds</w:t>
      </w:r>
      <w:r w:rsidR="00631E18">
        <w:t xml:space="preserve">, which </w:t>
      </w:r>
      <w:r w:rsidR="00CB78BF">
        <w:t xml:space="preserve">can make listening in schools, cafes, and </w:t>
      </w:r>
      <w:r w:rsidR="00193B44">
        <w:t>busy</w:t>
      </w:r>
      <w:r w:rsidR="00CB78BF">
        <w:t xml:space="preserve"> workplaces challenging. </w:t>
      </w:r>
      <w:r w:rsidR="00B65867">
        <w:t xml:space="preserve">A recent study in </w:t>
      </w:r>
      <w:r w:rsidR="00631E18">
        <w:t>unilateral</w:t>
      </w:r>
      <w:r>
        <w:t>ly implanted</w:t>
      </w:r>
      <w:r w:rsidR="00631E18">
        <w:t xml:space="preserve"> </w:t>
      </w:r>
      <w:r w:rsidR="00B65867">
        <w:t xml:space="preserve">CI users showed that sound-localisation </w:t>
      </w:r>
      <w:r w:rsidR="00887208">
        <w:t>wa</w:t>
      </w:r>
      <w:r w:rsidR="00BD6C26">
        <w:t xml:space="preserve">s </w:t>
      </w:r>
      <w:r w:rsidR="002F4EBD">
        <w:t xml:space="preserve">improved </w:t>
      </w:r>
      <w:r w:rsidR="00BD6C26">
        <w:t>when</w:t>
      </w:r>
      <w:r w:rsidR="00852F49">
        <w:t xml:space="preserve"> the</w:t>
      </w:r>
      <w:r w:rsidR="00BD6C26">
        <w:t xml:space="preserve"> </w:t>
      </w:r>
      <w:r w:rsidR="008D2BD7">
        <w:t>audio</w:t>
      </w:r>
      <w:r w:rsidR="00447373">
        <w:t xml:space="preserve"> received </w:t>
      </w:r>
      <w:r w:rsidR="008D2BD7">
        <w:t xml:space="preserve">by </w:t>
      </w:r>
      <w:r w:rsidR="00447373">
        <w:t>behind-the-</w:t>
      </w:r>
      <w:r w:rsidR="00BD6C26">
        <w:t xml:space="preserve">ear </w:t>
      </w:r>
      <w:r w:rsidR="008D2BD7">
        <w:t>devices</w:t>
      </w:r>
      <w:r w:rsidR="00447373">
        <w:t xml:space="preserve"> </w:t>
      </w:r>
      <w:r w:rsidR="00887208">
        <w:t xml:space="preserve">was converted to </w:t>
      </w:r>
      <w:r w:rsidR="00182F04">
        <w:t xml:space="preserve">haptic stimulation </w:t>
      </w:r>
      <w:r w:rsidR="00887208">
        <w:t>on each wrist</w:t>
      </w:r>
      <w:r w:rsidR="00B65867">
        <w:t xml:space="preserve">. </w:t>
      </w:r>
      <w:r w:rsidR="00E90716">
        <w:t>W</w:t>
      </w:r>
      <w:r w:rsidR="00B169B7">
        <w:t>e built on this</w:t>
      </w:r>
      <w:r w:rsidR="00737346">
        <w:t xml:space="preserve"> work</w:t>
      </w:r>
      <w:r w:rsidR="00B169B7">
        <w:t xml:space="preserve">, using </w:t>
      </w:r>
      <w:r w:rsidR="00157891">
        <w:t>a new signal</w:t>
      </w:r>
      <w:r w:rsidR="005A653B">
        <w:t>-</w:t>
      </w:r>
      <w:r w:rsidR="00157891">
        <w:t>processing approach to improve</w:t>
      </w:r>
      <w:r w:rsidR="002A7EB2">
        <w:t xml:space="preserve"> localisation</w:t>
      </w:r>
      <w:r w:rsidR="00157891">
        <w:t xml:space="preserve"> accuracy and increase generalisability </w:t>
      </w:r>
      <w:r w:rsidR="00852F49">
        <w:t xml:space="preserve">to a wide range of </w:t>
      </w:r>
      <w:r w:rsidR="00157891">
        <w:t>stimuli.</w:t>
      </w:r>
      <w:r w:rsidR="00613A88" w:rsidRPr="00613A88">
        <w:t xml:space="preserve"> </w:t>
      </w:r>
      <w:r w:rsidR="00F83564">
        <w:t xml:space="preserve">We </w:t>
      </w:r>
      <w:r w:rsidR="002227E7">
        <w:t>aimed to</w:t>
      </w:r>
      <w:r w:rsidR="00E83B52">
        <w:t>: (1)</w:t>
      </w:r>
      <w:r w:rsidR="00613A88">
        <w:t xml:space="preserve"> </w:t>
      </w:r>
      <w:r w:rsidR="00F83564">
        <w:t xml:space="preserve">improve </w:t>
      </w:r>
      <w:r w:rsidR="00E83B52">
        <w:t>haptic sound-</w:t>
      </w:r>
      <w:r w:rsidR="00341CC5">
        <w:t xml:space="preserve">localisation accuracy </w:t>
      </w:r>
      <w:r w:rsidR="00F83564">
        <w:t xml:space="preserve">using </w:t>
      </w:r>
      <w:r w:rsidR="002227E7">
        <w:t xml:space="preserve">a </w:t>
      </w:r>
      <w:r w:rsidR="0041652B">
        <w:t xml:space="preserve">varied </w:t>
      </w:r>
      <w:r w:rsidR="00613A88">
        <w:t xml:space="preserve">stimulus </w:t>
      </w:r>
      <w:r w:rsidR="002227E7">
        <w:t>set</w:t>
      </w:r>
      <w:r w:rsidR="00326ED9">
        <w:t>,</w:t>
      </w:r>
      <w:r w:rsidR="00E83B52">
        <w:t xml:space="preserve"> and (2)</w:t>
      </w:r>
      <w:r w:rsidR="00613A88">
        <w:t xml:space="preserve"> </w:t>
      </w:r>
      <w:r w:rsidR="00F83564">
        <w:t xml:space="preserve">assess </w:t>
      </w:r>
      <w:r w:rsidR="00613A88">
        <w:t>whether</w:t>
      </w:r>
      <w:r w:rsidR="005A653B">
        <w:t xml:space="preserve"> accuracy improve</w:t>
      </w:r>
      <w:r w:rsidR="00326ED9">
        <w:t>d</w:t>
      </w:r>
      <w:r w:rsidR="005A653B">
        <w:t xml:space="preserve"> </w:t>
      </w:r>
      <w:r w:rsidR="00BA2B3B">
        <w:t>with</w:t>
      </w:r>
      <w:r w:rsidR="00AB5085">
        <w:t xml:space="preserve"> </w:t>
      </w:r>
      <w:r w:rsidR="006C79BC">
        <w:t xml:space="preserve">prolonged </w:t>
      </w:r>
      <w:r w:rsidR="00613A88">
        <w:t>training.</w:t>
      </w:r>
      <w:r w:rsidR="00E83B52">
        <w:t xml:space="preserve"> </w:t>
      </w:r>
      <w:r w:rsidR="00116A89">
        <w:t>Thirty-two</w:t>
      </w:r>
      <w:r w:rsidR="00A664FB">
        <w:t xml:space="preserve"> </w:t>
      </w:r>
      <w:r w:rsidR="00116A89">
        <w:t xml:space="preserve">adults </w:t>
      </w:r>
      <w:r w:rsidR="00A664FB">
        <w:t xml:space="preserve">with normal touch perception </w:t>
      </w:r>
      <w:r w:rsidR="00116A89">
        <w:t xml:space="preserve">were randomly assigned to an experimental or control group. </w:t>
      </w:r>
      <w:r w:rsidR="002223DD">
        <w:t xml:space="preserve">The </w:t>
      </w:r>
      <w:r w:rsidR="00116A89">
        <w:t xml:space="preserve">experimental group </w:t>
      </w:r>
      <w:r w:rsidR="00FF5B8D">
        <w:t>completed</w:t>
      </w:r>
      <w:r w:rsidR="00116A89">
        <w:t xml:space="preserve"> </w:t>
      </w:r>
      <w:r w:rsidR="00FF5B8D">
        <w:t xml:space="preserve">a </w:t>
      </w:r>
      <w:r w:rsidR="004D7D60">
        <w:t>5</w:t>
      </w:r>
      <w:r w:rsidR="00FF5B8D">
        <w:t>-</w:t>
      </w:r>
      <w:r w:rsidR="004D7D60">
        <w:t xml:space="preserve">hour </w:t>
      </w:r>
      <w:r w:rsidR="00116A89">
        <w:t>training</w:t>
      </w:r>
      <w:r w:rsidR="00FF5B8D">
        <w:t xml:space="preserve"> regime</w:t>
      </w:r>
      <w:r w:rsidR="002223DD" w:rsidRPr="002223DD">
        <w:t xml:space="preserve"> </w:t>
      </w:r>
      <w:r w:rsidR="002223DD">
        <w:t xml:space="preserve">and </w:t>
      </w:r>
      <w:r w:rsidR="002223DD" w:rsidRPr="00A02AB1">
        <w:t xml:space="preserve">the control group </w:t>
      </w:r>
      <w:r w:rsidR="00FF5B8D" w:rsidRPr="00A02AB1">
        <w:t>were not</w:t>
      </w:r>
      <w:r w:rsidR="002223DD" w:rsidRPr="00A02AB1">
        <w:t xml:space="preserve"> train</w:t>
      </w:r>
      <w:r w:rsidR="00FF5B8D" w:rsidRPr="005E7DEC">
        <w:t>ed</w:t>
      </w:r>
      <w:r w:rsidR="00116A89" w:rsidRPr="005E7DEC">
        <w:t>.</w:t>
      </w:r>
      <w:r w:rsidR="004D7D60" w:rsidRPr="005E7DEC">
        <w:t xml:space="preserve"> </w:t>
      </w:r>
      <w:bookmarkStart w:id="1" w:name="_Hlk45038876"/>
      <w:r w:rsidR="008A49BB" w:rsidRPr="005E7DEC">
        <w:t>B</w:t>
      </w:r>
      <w:r w:rsidR="005A653B" w:rsidRPr="005E7DEC">
        <w:t xml:space="preserve">efore training, </w:t>
      </w:r>
      <w:r w:rsidR="005453A9" w:rsidRPr="005E7DEC">
        <w:t>haptic sound-</w:t>
      </w:r>
      <w:r w:rsidR="009C141B" w:rsidRPr="005E7DEC">
        <w:t>localisation was</w:t>
      </w:r>
      <w:r w:rsidR="00A30CC9" w:rsidRPr="005E7DEC">
        <w:t xml:space="preserve"> </w:t>
      </w:r>
      <w:r w:rsidR="002B0D07" w:rsidRPr="005E7DEC">
        <w:t xml:space="preserve">substantially better </w:t>
      </w:r>
      <w:r w:rsidR="003156BA" w:rsidRPr="005E7DEC">
        <w:t xml:space="preserve">than </w:t>
      </w:r>
      <w:r w:rsidR="00B504D1">
        <w:t xml:space="preserve">in previous </w:t>
      </w:r>
      <w:r w:rsidR="00352388">
        <w:t>work</w:t>
      </w:r>
      <w:r w:rsidR="00A02AB1">
        <w:t xml:space="preserve"> </w:t>
      </w:r>
      <w:r w:rsidR="00B504D1">
        <w:t xml:space="preserve">on </w:t>
      </w:r>
      <w:r w:rsidR="00CA4DBD" w:rsidRPr="00A02AB1">
        <w:t>haptic sound-localisation</w:t>
      </w:r>
      <w:r w:rsidR="00556B98" w:rsidRPr="00F10B07">
        <w:t xml:space="preserve">. It was also </w:t>
      </w:r>
      <w:r w:rsidR="005A653B" w:rsidRPr="005E7DEC">
        <w:t>markedly b</w:t>
      </w:r>
      <w:r w:rsidR="007B7F1D" w:rsidRPr="005E7DEC">
        <w:t xml:space="preserve">etter than </w:t>
      </w:r>
      <w:r w:rsidR="006E35ED" w:rsidRPr="005E7DEC">
        <w:t>sound</w:t>
      </w:r>
      <w:r w:rsidR="000978FA" w:rsidRPr="005E7DEC">
        <w:t>-</w:t>
      </w:r>
      <w:r w:rsidR="006E35ED" w:rsidRPr="005E7DEC">
        <w:t xml:space="preserve">localisation </w:t>
      </w:r>
      <w:r w:rsidR="003E50A6" w:rsidRPr="005E7DEC">
        <w:t xml:space="preserve">by </w:t>
      </w:r>
      <w:r w:rsidR="00742E92" w:rsidRPr="005E7DEC">
        <w:t xml:space="preserve">either </w:t>
      </w:r>
      <w:r w:rsidR="00174300" w:rsidRPr="005E7DEC">
        <w:t xml:space="preserve">unilaterally or bilaterally implanted </w:t>
      </w:r>
      <w:r w:rsidR="007B7F1D" w:rsidRPr="005E7DEC">
        <w:t>CI users.</w:t>
      </w:r>
      <w:r w:rsidR="002B0D07" w:rsidRPr="005E7DEC">
        <w:t xml:space="preserve"> </w:t>
      </w:r>
      <w:bookmarkEnd w:id="1"/>
      <w:r w:rsidR="00116A89" w:rsidRPr="005E7DEC">
        <w:t>A</w:t>
      </w:r>
      <w:r w:rsidR="004A6A11" w:rsidRPr="005E7DEC">
        <w:t>fter training</w:t>
      </w:r>
      <w:r w:rsidR="004A6A11">
        <w:t>,</w:t>
      </w:r>
      <w:r w:rsidR="008C5E88">
        <w:t xml:space="preserve"> </w:t>
      </w:r>
      <w:r w:rsidR="00654EB9">
        <w:t>accuracy</w:t>
      </w:r>
      <w:r w:rsidR="004B20D0">
        <w:t xml:space="preserve"> </w:t>
      </w:r>
      <w:r w:rsidR="0091248C">
        <w:t xml:space="preserve">for the experimental group </w:t>
      </w:r>
      <w:r w:rsidR="00825ECC">
        <w:t xml:space="preserve">improved, becoming </w:t>
      </w:r>
      <w:r w:rsidR="00F83564">
        <w:t xml:space="preserve">better than </w:t>
      </w:r>
      <w:r w:rsidR="00654EB9">
        <w:t xml:space="preserve">for </w:t>
      </w:r>
      <w:r w:rsidR="008C5E88">
        <w:t xml:space="preserve">sound-localisation </w:t>
      </w:r>
      <w:r w:rsidR="00654EB9">
        <w:t>by</w:t>
      </w:r>
      <w:r w:rsidR="006E7CF0">
        <w:t xml:space="preserve"> </w:t>
      </w:r>
      <w:r w:rsidR="002B0D07" w:rsidRPr="00A936EF">
        <w:t>bilateral hearing</w:t>
      </w:r>
      <w:r w:rsidR="000978FA">
        <w:t>-</w:t>
      </w:r>
      <w:r w:rsidR="002B0D07" w:rsidRPr="00A936EF">
        <w:t>aid users</w:t>
      </w:r>
      <w:r w:rsidR="002B0D07">
        <w:t>.</w:t>
      </w:r>
      <w:r w:rsidR="00E83B52">
        <w:t xml:space="preserve"> </w:t>
      </w:r>
      <w:r w:rsidR="00FF5B8D">
        <w:t xml:space="preserve">Performance </w:t>
      </w:r>
      <w:r>
        <w:t>for</w:t>
      </w:r>
      <w:r w:rsidR="00FF5B8D">
        <w:t xml:space="preserve"> the control group was unchanged. </w:t>
      </w:r>
      <w:r w:rsidR="00490446">
        <w:t>T</w:t>
      </w:r>
      <w:r w:rsidR="002B0D07">
        <w:t>he</w:t>
      </w:r>
      <w:r w:rsidR="0077264E">
        <w:t>se</w:t>
      </w:r>
      <w:r w:rsidR="002B0D07">
        <w:t xml:space="preserve"> findings suggest that </w:t>
      </w:r>
      <w:r w:rsidR="006E7CF0">
        <w:t xml:space="preserve">a wrist-worn </w:t>
      </w:r>
      <w:r w:rsidR="002B0D07">
        <w:t>haptic</w:t>
      </w:r>
      <w:r w:rsidR="00490446">
        <w:t xml:space="preserve"> </w:t>
      </w:r>
      <w:r w:rsidR="006E7CF0">
        <w:t xml:space="preserve">device </w:t>
      </w:r>
      <w:r w:rsidR="002B0D07">
        <w:t>c</w:t>
      </w:r>
      <w:r w:rsidR="00C34F55">
        <w:t>ould be</w:t>
      </w:r>
      <w:r w:rsidR="005108B1">
        <w:t xml:space="preserve"> </w:t>
      </w:r>
      <w:r w:rsidR="00FB7634">
        <w:t xml:space="preserve">effective </w:t>
      </w:r>
      <w:r w:rsidR="00C34F55">
        <w:t xml:space="preserve">for improving spatial hearing </w:t>
      </w:r>
      <w:r w:rsidR="0021706F">
        <w:t>for a</w:t>
      </w:r>
      <w:r w:rsidR="00C34F55">
        <w:t xml:space="preserve"> </w:t>
      </w:r>
      <w:r w:rsidR="00D6431D">
        <w:t xml:space="preserve">range </w:t>
      </w:r>
      <w:r w:rsidR="002B0D07">
        <w:t xml:space="preserve">of </w:t>
      </w:r>
      <w:r w:rsidR="00490446">
        <w:t>h</w:t>
      </w:r>
      <w:r w:rsidR="002B0D07">
        <w:t>earing</w:t>
      </w:r>
      <w:r w:rsidR="00720F9F">
        <w:t>-impaired listeners</w:t>
      </w:r>
      <w:r w:rsidR="002B0D07">
        <w:t>.</w:t>
      </w:r>
      <w:r w:rsidR="00E029C6">
        <w:br w:type="page"/>
      </w:r>
    </w:p>
    <w:p w14:paraId="55585FFE" w14:textId="0A558FD3" w:rsidR="00A31434" w:rsidRDefault="2252A1BA" w:rsidP="00971FB9">
      <w:pPr>
        <w:pStyle w:val="Heading1"/>
        <w:spacing w:line="360" w:lineRule="auto"/>
        <w:contextualSpacing w:val="0"/>
      </w:pPr>
      <w:r>
        <w:lastRenderedPageBreak/>
        <w:t>Introduction</w:t>
      </w:r>
    </w:p>
    <w:p w14:paraId="6CAD8D3F" w14:textId="346EF8C6" w:rsidR="00FD5F4F" w:rsidRDefault="00657B6C" w:rsidP="00FD5F4F">
      <w:pPr>
        <w:pStyle w:val="NoSpacing"/>
      </w:pPr>
      <w:r>
        <w:t>Users of h</w:t>
      </w:r>
      <w:r w:rsidR="00D84678">
        <w:t>earing-assistive device</w:t>
      </w:r>
      <w:r>
        <w:t>s, such as hearing aids and cochlear implants,</w:t>
      </w:r>
      <w:r w:rsidR="00D84678">
        <w:t xml:space="preserve"> often</w:t>
      </w:r>
      <w:r w:rsidR="005873C3">
        <w:t xml:space="preserve"> </w:t>
      </w:r>
      <w:r w:rsidR="002168F4">
        <w:t xml:space="preserve">struggle to </w:t>
      </w:r>
      <w:r w:rsidR="005873C3">
        <w:t>locate</w:t>
      </w:r>
      <w:r w:rsidR="00F54864">
        <w:t xml:space="preserve"> and segregate</w:t>
      </w:r>
      <w:r w:rsidR="005873C3">
        <w:t xml:space="preserve"> sounds</w:t>
      </w:r>
      <w:r w:rsidR="00F54864">
        <w:fldChar w:fldCharType="begin">
          <w:fldData xml:space="preserve">PEVuZE5vdGU+PENpdGU+PEF1dGhvcj5DaGluZzwvQXV0aG9yPjxZZWFyPjIwMDQ8L1llYXI+PFJl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</w:fldData>
        </w:fldChar>
      </w:r>
      <w:r w:rsidR="007B5E4C">
        <w:instrText xml:space="preserve"> ADDIN EN.CITE </w:instrText>
      </w:r>
      <w:r w:rsidR="007B5E4C">
        <w:fldChar w:fldCharType="begin">
          <w:fldData xml:space="preserve">PEVuZE5vdGU+PENpdGU+PEF1dGhvcj5DaGluZzwvQXV0aG9yPjxZZWFyPjIwMDQ8L1llYXI+PFJl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</w:fldData>
        </w:fldChar>
      </w:r>
      <w:r w:rsidR="007B5E4C">
        <w:instrText xml:space="preserve"> ADDIN EN.CITE.DATA </w:instrText>
      </w:r>
      <w:r w:rsidR="007B5E4C">
        <w:fldChar w:fldCharType="end"/>
      </w:r>
      <w:r w:rsidR="00F54864">
        <w:fldChar w:fldCharType="separate"/>
      </w:r>
      <w:r w:rsidR="007B5E4C" w:rsidRPr="007B5E4C">
        <w:rPr>
          <w:noProof/>
          <w:vertAlign w:val="superscript"/>
        </w:rPr>
        <w:t>1-4</w:t>
      </w:r>
      <w:r w:rsidR="00F54864">
        <w:fldChar w:fldCharType="end"/>
      </w:r>
      <w:r w:rsidR="007D037C">
        <w:t>.</w:t>
      </w:r>
      <w:r w:rsidR="005873C3">
        <w:t xml:space="preserve"> As well as impairing threat detection, this </w:t>
      </w:r>
      <w:r w:rsidR="0002574D">
        <w:t>makes</w:t>
      </w:r>
      <w:r w:rsidR="005873C3">
        <w:t xml:space="preserve"> listening in complex acoustic environments</w:t>
      </w:r>
      <w:r w:rsidR="00DE4E54">
        <w:t xml:space="preserve"> – such as,</w:t>
      </w:r>
      <w:r w:rsidR="005873C3">
        <w:t xml:space="preserve"> </w:t>
      </w:r>
      <w:r w:rsidR="00B93D8D">
        <w:t>s</w:t>
      </w:r>
      <w:r w:rsidR="005873C3" w:rsidRPr="005873C3">
        <w:t>chools, cafes, and busy workplaces</w:t>
      </w:r>
      <w:r w:rsidR="00DE4E54">
        <w:t xml:space="preserve"> – highly </w:t>
      </w:r>
      <w:r w:rsidR="00B93D8D">
        <w:t>challenging</w:t>
      </w:r>
      <w:r w:rsidR="005873C3">
        <w:t>.</w:t>
      </w:r>
      <w:r w:rsidR="007D037C">
        <w:t xml:space="preserve"> </w:t>
      </w:r>
      <w:r w:rsidR="00610A5D" w:rsidRPr="00610A5D">
        <w:t xml:space="preserve">Cochlear implants (CIs) enable </w:t>
      </w:r>
      <w:r w:rsidR="00610A5D">
        <w:t>severe</w:t>
      </w:r>
      <w:r w:rsidR="00F26CEE">
        <w:t>ly-</w:t>
      </w:r>
      <w:r w:rsidR="00610A5D">
        <w:t>to</w:t>
      </w:r>
      <w:r w:rsidR="00F26CEE">
        <w:t>-p</w:t>
      </w:r>
      <w:r w:rsidR="00610A5D">
        <w:t xml:space="preserve">rofoundly deaf individuals </w:t>
      </w:r>
      <w:r w:rsidR="00610A5D" w:rsidRPr="00610A5D">
        <w:t xml:space="preserve">to perceive sound </w:t>
      </w:r>
      <w:r w:rsidR="009E31C1">
        <w:t xml:space="preserve">by </w:t>
      </w:r>
      <w:r w:rsidR="00610A5D" w:rsidRPr="00610A5D">
        <w:t>electrical</w:t>
      </w:r>
      <w:r w:rsidR="009E31C1">
        <w:t>ly</w:t>
      </w:r>
      <w:r w:rsidR="00610A5D" w:rsidRPr="00610A5D">
        <w:t xml:space="preserve"> stimulati</w:t>
      </w:r>
      <w:r w:rsidR="009E31C1">
        <w:t>ng</w:t>
      </w:r>
      <w:r w:rsidR="00610A5D" w:rsidRPr="00610A5D">
        <w:t xml:space="preserve"> the auditory nerve.</w:t>
      </w:r>
      <w:r w:rsidR="00610A5D">
        <w:t xml:space="preserve"> </w:t>
      </w:r>
      <w:r w:rsidR="00116792">
        <w:t xml:space="preserve">Recently, </w:t>
      </w:r>
      <w:r w:rsidR="006921BF">
        <w:t xml:space="preserve">it has been </w:t>
      </w:r>
      <w:r w:rsidR="00116792">
        <w:t>shown that</w:t>
      </w:r>
      <w:r w:rsidR="00FC65C6">
        <w:t xml:space="preserve"> th</w:t>
      </w:r>
      <w:r w:rsidR="00282446">
        <w:t>is</w:t>
      </w:r>
      <w:r w:rsidR="00FC65C6">
        <w:t xml:space="preserve"> electrical </w:t>
      </w:r>
      <w:r w:rsidR="009E31C1">
        <w:t xml:space="preserve">stimulation </w:t>
      </w:r>
      <w:r w:rsidR="00FC65C6">
        <w:t xml:space="preserve">can be augmented </w:t>
      </w:r>
      <w:r w:rsidR="002168F4">
        <w:t>by pr</w:t>
      </w:r>
      <w:r w:rsidR="006C79BC">
        <w:t xml:space="preserve">oviding </w:t>
      </w:r>
      <w:r w:rsidR="002168F4">
        <w:t>missing sound information through</w:t>
      </w:r>
      <w:r w:rsidR="00FC65C6">
        <w:t xml:space="preserve"> haptic stimulation </w:t>
      </w:r>
      <w:r w:rsidR="00604579">
        <w:t>(</w:t>
      </w:r>
      <w:r w:rsidR="00604579" w:rsidRPr="00604579">
        <w:t>“electro-haptic stimulation”</w:t>
      </w:r>
      <w:r w:rsidR="00604579">
        <w:t>)</w:t>
      </w:r>
      <w:r w:rsidR="004F70EF">
        <w:fldChar w:fldCharType="begin">
          <w:fldData xml:space="preserve">PEVuZE5vdGU+PENpdGU+PEF1dGhvcj5GbGV0Y2hlcjwvQXV0aG9yPjxZZWFyPjIwMTk8L1llYXI+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</w:fldData>
        </w:fldChar>
      </w:r>
      <w:r w:rsidR="00FA68E0">
        <w:instrText xml:space="preserve"> ADDIN EN.CITE </w:instrText>
      </w:r>
      <w:r w:rsidR="00FA68E0">
        <w:fldChar w:fldCharType="begin">
          <w:fldData xml:space="preserve">PEVuZE5vdGU+PENpdGU+PEF1dGhvcj5GbGV0Y2hlcjwvQXV0aG9yPjxZZWFyPjIwMTk8L1llYXI+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</w:fldData>
        </w:fldChar>
      </w:r>
      <w:r w:rsidR="00FA68E0">
        <w:instrText xml:space="preserve"> ADDIN EN.CITE.DATA </w:instrText>
      </w:r>
      <w:r w:rsidR="00FA68E0">
        <w:fldChar w:fldCharType="end"/>
      </w:r>
      <w:r w:rsidR="004F70EF">
        <w:fldChar w:fldCharType="separate"/>
      </w:r>
      <w:r w:rsidR="004F70EF" w:rsidRPr="004F70EF">
        <w:rPr>
          <w:noProof/>
          <w:vertAlign w:val="superscript"/>
        </w:rPr>
        <w:t>5-10</w:t>
      </w:r>
      <w:r w:rsidR="004F70EF">
        <w:fldChar w:fldCharType="end"/>
      </w:r>
      <w:r w:rsidR="00116792">
        <w:t>.</w:t>
      </w:r>
      <w:r w:rsidR="00A715A1">
        <w:t xml:space="preserve"> </w:t>
      </w:r>
      <w:r w:rsidR="00467CE8">
        <w:t>Historically</w:t>
      </w:r>
      <w:r w:rsidR="00A715A1">
        <w:t xml:space="preserve">, a small number of </w:t>
      </w:r>
      <w:r w:rsidR="009E31C1">
        <w:t>studies</w:t>
      </w:r>
      <w:r w:rsidR="006E0F04">
        <w:t xml:space="preserve"> in</w:t>
      </w:r>
      <w:r w:rsidR="004B70B4">
        <w:t xml:space="preserve"> young</w:t>
      </w:r>
      <w:r w:rsidR="006E0F04">
        <w:t xml:space="preserve"> </w:t>
      </w:r>
      <w:r w:rsidR="004B70B4">
        <w:t xml:space="preserve">normal-hearing listeners </w:t>
      </w:r>
      <w:r w:rsidR="009E31C1">
        <w:t xml:space="preserve">have </w:t>
      </w:r>
      <w:r w:rsidR="00A715A1">
        <w:t xml:space="preserve">explored the possibility </w:t>
      </w:r>
      <w:r w:rsidR="003C313F">
        <w:t xml:space="preserve">of </w:t>
      </w:r>
      <w:r w:rsidR="00D279EB">
        <w:t>using haptic stimulation</w:t>
      </w:r>
      <w:r w:rsidR="00F603E9">
        <w:t xml:space="preserve"> </w:t>
      </w:r>
      <w:r w:rsidR="00D279EB">
        <w:t>on the fingertips</w:t>
      </w:r>
      <w:r w:rsidR="003C3948">
        <w:t xml:space="preserve"> </w:t>
      </w:r>
      <w:r w:rsidR="006E0F04">
        <w:t xml:space="preserve">to locate </w:t>
      </w:r>
      <w:r w:rsidR="00D279EB">
        <w:t>sound</w:t>
      </w:r>
      <w:r w:rsidR="006E0F04">
        <w:t>s</w:t>
      </w:r>
      <w:r w:rsidR="00467CE8" w:rsidRPr="0014352F">
        <w:fldChar w:fldCharType="begin">
          <w:fldData xml:space="preserve">PEVuZE5vdGU+PENpdGU+PEF1dGhvcj5HZXNjaGVpZGVyPC9BdXRob3I+PFllYXI+MTk3MDwvWWVh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</w:fldData>
        </w:fldChar>
      </w:r>
      <w:r w:rsidR="004F70EF">
        <w:instrText xml:space="preserve"> ADDIN EN.CITE </w:instrText>
      </w:r>
      <w:r w:rsidR="004F70EF">
        <w:fldChar w:fldCharType="begin">
          <w:fldData xml:space="preserve">PEVuZE5vdGU+PENpdGU+PEF1dGhvcj5HZXNjaGVpZGVyPC9BdXRob3I+PFllYXI+MTk3MDwvWWVh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</w:fldData>
        </w:fldChar>
      </w:r>
      <w:r w:rsidR="004F70EF">
        <w:instrText xml:space="preserve"> ADDIN EN.CITE.DATA </w:instrText>
      </w:r>
      <w:r w:rsidR="004F70EF">
        <w:fldChar w:fldCharType="end"/>
      </w:r>
      <w:r w:rsidR="00467CE8" w:rsidRPr="0014352F">
        <w:fldChar w:fldCharType="separate"/>
      </w:r>
      <w:r w:rsidR="004F70EF" w:rsidRPr="004F70EF">
        <w:rPr>
          <w:noProof/>
          <w:vertAlign w:val="superscript"/>
        </w:rPr>
        <w:t>11-14</w:t>
      </w:r>
      <w:r w:rsidR="00467CE8" w:rsidRPr="0014352F">
        <w:fldChar w:fldCharType="end"/>
      </w:r>
      <w:r w:rsidR="006E0F04">
        <w:t>, but research in this area is extremely sparse</w:t>
      </w:r>
      <w:r w:rsidR="00467CE8" w:rsidRPr="0014352F">
        <w:t>.</w:t>
      </w:r>
      <w:r w:rsidR="00FC65C6" w:rsidRPr="0014352F">
        <w:t xml:space="preserve"> </w:t>
      </w:r>
      <w:r w:rsidR="00C13DB4" w:rsidRPr="0014352F">
        <w:t>In a recent stud</w:t>
      </w:r>
      <w:r w:rsidR="006E345F" w:rsidRPr="0014352F">
        <w:t>y</w:t>
      </w:r>
      <w:r w:rsidR="00D331E4">
        <w:t xml:space="preserve"> by Fletcher </w:t>
      </w:r>
      <w:r w:rsidR="00D331E4" w:rsidRPr="00557706">
        <w:rPr>
          <w:i/>
          <w:iCs/>
        </w:rPr>
        <w:t>et al</w:t>
      </w:r>
      <w:r w:rsidR="00557706">
        <w:rPr>
          <w:i/>
          <w:iCs/>
          <w:u w:val="single"/>
        </w:rPr>
        <w:t>.</w:t>
      </w:r>
      <w:r w:rsidR="006E345F" w:rsidRPr="0014352F">
        <w:t>, it was shown that sound-localisation can be improved in CI users by</w:t>
      </w:r>
      <w:r w:rsidR="001B2256" w:rsidRPr="0014352F">
        <w:t xml:space="preserve"> augmenting the CI signal with</w:t>
      </w:r>
      <w:r w:rsidR="006E345F" w:rsidRPr="0014352F">
        <w:t xml:space="preserve"> haptic stimulation on the wrists</w:t>
      </w:r>
      <w:r w:rsidR="00D84678">
        <w:fldChar w:fldCharType="begin"/>
      </w:r>
      <w:r w:rsidR="00FA68E0">
        <w:instrText xml:space="preserve"> ADDIN EN.CITE &lt;EndNote&gt;&lt;Cite&gt;&lt;Author&gt;Fletcher&lt;/Author&gt;&lt;Year&gt;2020&lt;/Year&gt;&lt;RecNum&gt;169&lt;/RecNum&gt;&lt;DisplayText&gt;&lt;style face="superscript"&gt;10&lt;/style&gt;&lt;/DisplayText&gt;&lt;record&gt;&lt;rec-number&gt;169&lt;/rec-number&gt;&lt;foreign-keys&gt;&lt;key app="EN" db-id="pdfv522etf25vne0p0u5esdx02rrtasvzxtd" timestamp="1581590810"&gt;169&lt;/key&gt;&lt;/foreign-keys&gt;&lt;ref-type name="Journal Article"&gt;17&lt;/ref-type&gt;&lt;contributors&gt;&lt;authors&gt;&lt;author&gt;Fletcher, M. D.&lt;/author&gt;&lt;author&gt;Cunningham, R. O.&lt;/author&gt;&lt;author&gt;Mills, S. R.&lt;/author&gt;&lt;/authors&gt;&lt;/contributors&gt;&lt;auth-address&gt;Faculty of Engineering and Physical Sciences, University of Southampton, University Road, Southampton, SO17 1BJ, United Kingdom. M.D.Fletcher@soton.ac.uk.&amp;#xD;Faculty of Engineering and Physical Sciences, University of Southampton, University Road, Southampton, SO17 1BJ, United Kingdom.&lt;/auth-address&gt;&lt;titles&gt;&lt;title&gt;Electro-haptic enhancement of spatial hearing in cochlear implant users&lt;/title&gt;&lt;secondary-title&gt;Sci. Rep.&lt;/secondary-title&gt;&lt;/titles&gt;&lt;periodical&gt;&lt;full-title&gt;Sci. Rep.&lt;/full-title&gt;&lt;/periodical&gt;&lt;pages&gt;1621&lt;/pages&gt;&lt;volume&gt;10&lt;/volume&gt;&lt;number&gt;1&lt;/number&gt;&lt;edition&gt;2020/02/02&lt;/edition&gt;&lt;dates&gt;&lt;year&gt;2020&lt;/year&gt;&lt;pub-dates&gt;&lt;date&gt;Jan 31&lt;/date&gt;&lt;/pub-dates&gt;&lt;/dates&gt;&lt;isbn&gt;2045-2322 (Electronic)&amp;#xD;2045-2322 (Linking)&lt;/isbn&gt;&lt;accession-num&gt;32005889&lt;/accession-num&gt;&lt;urls&gt;&lt;related-urls&gt;&lt;url&gt;https://www.ncbi.nlm.nih.gov/pubmed/32005889&lt;/url&gt;&lt;/related-urls&gt;&lt;/urls&gt;&lt;custom2&gt;PMC6994470&lt;/custom2&gt;&lt;electronic-resource-num&gt;10.1038/s41598-020-58503-8&lt;/electronic-resource-num&gt;&lt;/record&gt;&lt;/Cite&gt;&lt;/EndNote&gt;</w:instrText>
      </w:r>
      <w:r w:rsidR="00D84678">
        <w:fldChar w:fldCharType="separate"/>
      </w:r>
      <w:r w:rsidR="00D84678" w:rsidRPr="00D84678">
        <w:rPr>
          <w:noProof/>
          <w:vertAlign w:val="superscript"/>
        </w:rPr>
        <w:t>10</w:t>
      </w:r>
      <w:r w:rsidR="00D84678">
        <w:fldChar w:fldCharType="end"/>
      </w:r>
      <w:r w:rsidR="00E0284E" w:rsidRPr="0014352F">
        <w:t>. This haptic</w:t>
      </w:r>
      <w:r w:rsidR="00E0284E">
        <w:t xml:space="preserve"> stimulation was</w:t>
      </w:r>
      <w:r w:rsidR="006E345F">
        <w:t xml:space="preserve"> derived from a</w:t>
      </w:r>
      <w:r w:rsidR="002168F4">
        <w:t>udio signals</w:t>
      </w:r>
      <w:r w:rsidR="004E574E">
        <w:t xml:space="preserve"> that would be</w:t>
      </w:r>
      <w:r w:rsidR="002168F4">
        <w:t xml:space="preserve"> received by behind-the-ear hearing aids or CIs. </w:t>
      </w:r>
      <w:r w:rsidR="00E0284E">
        <w:t>Localisation</w:t>
      </w:r>
      <w:r w:rsidR="009D16E2">
        <w:t xml:space="preserve"> </w:t>
      </w:r>
      <w:r w:rsidR="00604579">
        <w:t xml:space="preserve">accuracy </w:t>
      </w:r>
      <w:r w:rsidR="00C01DB0">
        <w:t xml:space="preserve">increased </w:t>
      </w:r>
      <w:r w:rsidR="002A7234">
        <w:t>a</w:t>
      </w:r>
      <w:r w:rsidR="009D16E2">
        <w:t>fter</w:t>
      </w:r>
      <w:r w:rsidR="00DF37F3">
        <w:t xml:space="preserve"> 30 minutes of</w:t>
      </w:r>
      <w:r w:rsidR="002A7234">
        <w:t xml:space="preserve"> </w:t>
      </w:r>
      <w:r w:rsidR="009D16E2">
        <w:t>training</w:t>
      </w:r>
      <w:r w:rsidR="00DF37F3">
        <w:t xml:space="preserve">, </w:t>
      </w:r>
      <w:r w:rsidR="00C57B71">
        <w:t xml:space="preserve">with the same </w:t>
      </w:r>
      <w:r w:rsidR="00FB1A0C">
        <w:t>speech</w:t>
      </w:r>
      <w:r w:rsidR="00366E0D">
        <w:t>-</w:t>
      </w:r>
      <w:r w:rsidR="00FB1A0C">
        <w:t xml:space="preserve">sample </w:t>
      </w:r>
      <w:r w:rsidR="00C57B71">
        <w:t xml:space="preserve">used </w:t>
      </w:r>
      <w:r w:rsidR="00FB1A0C">
        <w:t>for both testing a</w:t>
      </w:r>
      <w:r w:rsidR="005B1A6E">
        <w:t>nd</w:t>
      </w:r>
      <w:r w:rsidR="00FB1A0C">
        <w:t xml:space="preserve"> training.</w:t>
      </w:r>
      <w:r w:rsidR="00A715A1">
        <w:t xml:space="preserve"> </w:t>
      </w:r>
      <w:r w:rsidR="00F361FF">
        <w:t>In this study, w</w:t>
      </w:r>
      <w:r w:rsidR="00613A88">
        <w:t xml:space="preserve">e </w:t>
      </w:r>
      <w:r w:rsidR="0096061F">
        <w:t xml:space="preserve">developed </w:t>
      </w:r>
      <w:r w:rsidR="00613A88">
        <w:t>a new signal</w:t>
      </w:r>
      <w:r w:rsidR="00296A39">
        <w:t>-</w:t>
      </w:r>
      <w:r w:rsidR="00613A88">
        <w:t xml:space="preserve">processing </w:t>
      </w:r>
      <w:r w:rsidR="00296A39">
        <w:t>strategy</w:t>
      </w:r>
      <w:r w:rsidR="006B68DC">
        <w:t xml:space="preserve"> for haptic sound-localisatio</w:t>
      </w:r>
      <w:r w:rsidR="002A4625">
        <w:t>n</w:t>
      </w:r>
      <w:r w:rsidR="001677F8">
        <w:t>, which incorporated linked multi-band compression and wrist sensitivity correction. This was intended</w:t>
      </w:r>
      <w:r w:rsidR="00613A88">
        <w:t xml:space="preserve"> to improve haptic sound-localisation accuracy and increase the generalisability </w:t>
      </w:r>
      <w:r w:rsidR="00296A39">
        <w:t xml:space="preserve">of this approach </w:t>
      </w:r>
      <w:r w:rsidR="00EC778D">
        <w:t>to</w:t>
      </w:r>
      <w:r w:rsidR="00613A88">
        <w:t xml:space="preserve"> </w:t>
      </w:r>
      <w:r w:rsidR="00A1616F">
        <w:t xml:space="preserve">a </w:t>
      </w:r>
      <w:r w:rsidR="00613A88">
        <w:t xml:space="preserve">wide range of stimuli. </w:t>
      </w:r>
      <w:r w:rsidR="00CE577E">
        <w:t xml:space="preserve">The first aim of this study was to </w:t>
      </w:r>
      <w:r w:rsidR="004E2190">
        <w:t xml:space="preserve">assess </w:t>
      </w:r>
      <w:r w:rsidR="003C3948">
        <w:t>localisat</w:t>
      </w:r>
      <w:r w:rsidR="00A31CF6">
        <w:t xml:space="preserve">ion accuracy with </w:t>
      </w:r>
      <w:r w:rsidR="004E2190">
        <w:t>this new signal</w:t>
      </w:r>
      <w:r w:rsidR="00C81D53">
        <w:t>-</w:t>
      </w:r>
      <w:r w:rsidR="004E2190">
        <w:t xml:space="preserve">processing </w:t>
      </w:r>
      <w:r w:rsidR="0068709D">
        <w:t>strategy</w:t>
      </w:r>
      <w:r w:rsidR="00F039BB">
        <w:t xml:space="preserve">. </w:t>
      </w:r>
      <w:r w:rsidR="002E59CB">
        <w:t>To ensure that results were generalisable, accuracy was measured using a</w:t>
      </w:r>
      <w:r w:rsidR="00F039BB">
        <w:t xml:space="preserve"> </w:t>
      </w:r>
      <w:r w:rsidR="00ED5DC8">
        <w:t xml:space="preserve">speech corpus </w:t>
      </w:r>
      <w:r w:rsidR="002E59CB">
        <w:t xml:space="preserve">that </w:t>
      </w:r>
      <w:r w:rsidR="00ED5DC8">
        <w:t>contain</w:t>
      </w:r>
      <w:r w:rsidR="002E59CB">
        <w:t>ed</w:t>
      </w:r>
      <w:r w:rsidR="00ED5DC8">
        <w:t xml:space="preserve"> multiple talkers </w:t>
      </w:r>
      <w:r w:rsidR="00FD5F4F">
        <w:t>a</w:t>
      </w:r>
      <w:r w:rsidR="00CE577E">
        <w:t xml:space="preserve">nd </w:t>
      </w:r>
      <w:r w:rsidR="00FD5F4F">
        <w:t>sentences</w:t>
      </w:r>
      <w:r w:rsidR="00F039BB">
        <w:t>, with</w:t>
      </w:r>
      <w:r w:rsidR="00792FED">
        <w:t xml:space="preserve"> the</w:t>
      </w:r>
      <w:r w:rsidR="00F039BB">
        <w:t xml:space="preserve"> talkers and sentence content</w:t>
      </w:r>
      <w:r w:rsidR="00792FED">
        <w:t xml:space="preserve"> used</w:t>
      </w:r>
      <w:r w:rsidR="00F039BB">
        <w:t xml:space="preserve"> differing between testing and training sessions</w:t>
      </w:r>
      <w:r w:rsidR="00613A88">
        <w:t>.</w:t>
      </w:r>
      <w:r w:rsidR="00CE577E">
        <w:t xml:space="preserve"> </w:t>
      </w:r>
      <w:r w:rsidR="00ED62A7">
        <w:t xml:space="preserve">The second aim </w:t>
      </w:r>
      <w:r w:rsidR="00B16DB0">
        <w:t>wa</w:t>
      </w:r>
      <w:r w:rsidR="00ED62A7">
        <w:t xml:space="preserve">s to </w:t>
      </w:r>
      <w:r w:rsidR="00C70E0E">
        <w:t>assess whether haptic sound-localisation</w:t>
      </w:r>
      <w:r w:rsidR="00ED62A7">
        <w:t xml:space="preserve"> </w:t>
      </w:r>
      <w:r w:rsidR="0068709D">
        <w:t>improve</w:t>
      </w:r>
      <w:r w:rsidR="00A02AB1">
        <w:t>d</w:t>
      </w:r>
      <w:r w:rsidR="0068709D">
        <w:t xml:space="preserve"> after a 5-hour training regime</w:t>
      </w:r>
      <w:r w:rsidR="00C70E0E">
        <w:t>.</w:t>
      </w:r>
    </w:p>
    <w:p w14:paraId="51B97AD6" w14:textId="4079C32B" w:rsidR="004D314B" w:rsidRDefault="000E4C2D" w:rsidP="00BE672D">
      <w:pPr>
        <w:pStyle w:val="NoSpacing"/>
      </w:pPr>
      <w:r>
        <w:lastRenderedPageBreak/>
        <w:t>For</w:t>
      </w:r>
      <w:r w:rsidR="004D314B" w:rsidRPr="004D314B">
        <w:t xml:space="preserve"> normal-hearing </w:t>
      </w:r>
      <w:r w:rsidR="000A70AC">
        <w:t>listeners</w:t>
      </w:r>
      <w:r w:rsidR="004D314B" w:rsidRPr="004D314B">
        <w:t>, the</w:t>
      </w:r>
      <w:r w:rsidR="003E1699">
        <w:t xml:space="preserve"> domina</w:t>
      </w:r>
      <w:r w:rsidR="00044FCC">
        <w:t>n</w:t>
      </w:r>
      <w:r w:rsidR="003E1699">
        <w:t>t sound</w:t>
      </w:r>
      <w:r w:rsidR="00044FCC">
        <w:t>-</w:t>
      </w:r>
      <w:r w:rsidR="003E1699">
        <w:t>localisation cues are ti</w:t>
      </w:r>
      <w:r w:rsidR="00044FCC">
        <w:t>m</w:t>
      </w:r>
      <w:r w:rsidR="003E1699">
        <w:t xml:space="preserve">e and intensity differences across the ears </w:t>
      </w:r>
      <w:r w:rsidR="004D314B" w:rsidRPr="004D314B">
        <w:t>(interaural level and time differences</w:t>
      </w:r>
      <w:r w:rsidR="003B02E1">
        <w:t>;</w:t>
      </w:r>
      <w:r w:rsidR="00966AEE">
        <w:t xml:space="preserve"> ILDs and ITDs</w:t>
      </w:r>
      <w:r w:rsidR="004D314B" w:rsidRPr="004D314B">
        <w:t xml:space="preserve">). </w:t>
      </w:r>
      <w:r w:rsidR="0040705D">
        <w:t>U</w:t>
      </w:r>
      <w:r w:rsidR="006B2607">
        <w:t xml:space="preserve">nilaterally implanted CI users, who make up </w:t>
      </w:r>
      <w:r w:rsidR="00BE672D" w:rsidRPr="004D314B">
        <w:t>around 95%</w:t>
      </w:r>
      <w:r w:rsidR="006B2607">
        <w:t xml:space="preserve"> of the CI population</w:t>
      </w:r>
      <w:r w:rsidR="00BE672D">
        <w:fldChar w:fldCharType="begin"/>
      </w:r>
      <w:r w:rsidR="004F70EF">
        <w:instrText xml:space="preserve"> ADDIN EN.CITE &lt;EndNote&gt;&lt;Cite&gt;&lt;Author&gt;Peters&lt;/Author&gt;&lt;Year&gt;2010&lt;/Year&gt;&lt;RecNum&gt;52&lt;/RecNum&gt;&lt;DisplayText&gt;&lt;style face="superscript"&gt;15&lt;/style&gt;&lt;/DisplayText&gt;&lt;record&gt;&lt;rec-number&gt;52&lt;/rec-number&gt;&lt;foreign-keys&gt;&lt;key app="EN" db-id="pdfv522etf25vne0p0u5esdx02rrtasvzxtd" timestamp="1570031587"&gt;52&lt;/key&gt;&lt;/foreign-keys&gt;&lt;ref-type name="Journal Article"&gt;17&lt;/ref-type&gt;&lt;contributors&gt;&lt;authors&gt;&lt;author&gt;Peters, B. R.&lt;/author&gt;&lt;author&gt;Wyss, J.&lt;/author&gt;&lt;author&gt;Manrique, M.&lt;/author&gt;&lt;/authors&gt;&lt;/contributors&gt;&lt;auth-address&gt;Dallas Otolaryngology Associates, Dallas Hearing Foundation, Dallas, Texas, USA. drpeters@dallasoto.com&lt;/auth-address&gt;&lt;titles&gt;&lt;title&gt;Worldwide trends in bilateral cochlear implantation&lt;/title&gt;&lt;secondary-title&gt;Laryngoscope&lt;/secondary-title&gt;&lt;/titles&gt;&lt;periodical&gt;&lt;full-title&gt;Laryngoscope&lt;/full-title&gt;&lt;/periodical&gt;&lt;pages&gt;S17-44&lt;/pages&gt;&lt;volume&gt;120 Suppl 2&lt;/volume&gt;&lt;edition&gt;2010/04/28&lt;/edition&gt;&lt;keywords&gt;&lt;keyword&gt;Adolescent&lt;/keyword&gt;&lt;keyword&gt;Adult&lt;/keyword&gt;&lt;keyword&gt;Child&lt;/keyword&gt;&lt;keyword&gt;Child, Preschool&lt;/keyword&gt;&lt;keyword&gt;Cochlear Implantation/statistics &amp;amp; numerical data/*trends&lt;/keyword&gt;&lt;keyword&gt;Contraindications&lt;/keyword&gt;&lt;keyword&gt;Data Collection&lt;/keyword&gt;&lt;keyword&gt;Humans&lt;/keyword&gt;&lt;keyword&gt;Motivation&lt;/keyword&gt;&lt;keyword&gt;Prospective Studies&lt;/keyword&gt;&lt;keyword&gt;Retrospective Studies&lt;/keyword&gt;&lt;/keywords&gt;&lt;dates&gt;&lt;year&gt;2010&lt;/year&gt;&lt;pub-dates&gt;&lt;date&gt;May&lt;/date&gt;&lt;/pub-dates&gt;&lt;/dates&gt;&lt;isbn&gt;1531-4995 (Electronic)&amp;#xD;0023-852X (Linking)&lt;/isbn&gt;&lt;accession-num&gt;20422715&lt;/accession-num&gt;&lt;urls&gt;&lt;related-urls&gt;&lt;url&gt;https://www.ncbi.nlm.nih.gov/pubmed/20422715&lt;/url&gt;&lt;/related-urls&gt;&lt;/urls&gt;&lt;electronic-resource-num&gt;10.1002/lary.20859&lt;/electronic-resource-num&gt;&lt;/record&gt;&lt;/Cite&gt;&lt;/EndNote&gt;</w:instrText>
      </w:r>
      <w:r w:rsidR="00BE672D">
        <w:fldChar w:fldCharType="separate"/>
      </w:r>
      <w:r w:rsidR="004F70EF" w:rsidRPr="004F70EF">
        <w:rPr>
          <w:noProof/>
          <w:vertAlign w:val="superscript"/>
        </w:rPr>
        <w:t>15</w:t>
      </w:r>
      <w:r w:rsidR="00BE672D">
        <w:fldChar w:fldCharType="end"/>
      </w:r>
      <w:r w:rsidR="006B2607">
        <w:t xml:space="preserve">, often have little or no access to </w:t>
      </w:r>
      <w:r w:rsidR="0040705D">
        <w:t xml:space="preserve">ILD and ITD </w:t>
      </w:r>
      <w:r w:rsidR="006B2607">
        <w:t>cue</w:t>
      </w:r>
      <w:r w:rsidR="0040705D">
        <w:t>s</w:t>
      </w:r>
      <w:r w:rsidR="004D314B" w:rsidRPr="004D314B">
        <w:t>.</w:t>
      </w:r>
      <w:r w:rsidR="00BF11CC">
        <w:t xml:space="preserve"> </w:t>
      </w:r>
      <w:r w:rsidR="008C6A87">
        <w:t>I</w:t>
      </w:r>
      <w:r w:rsidR="003C56C8">
        <w:t xml:space="preserve">mplantation of a </w:t>
      </w:r>
      <w:r w:rsidR="003C56C8" w:rsidRPr="004D314B">
        <w:t>second CI</w:t>
      </w:r>
      <w:r w:rsidR="003C56C8">
        <w:t xml:space="preserve"> </w:t>
      </w:r>
      <w:r w:rsidR="00341730">
        <w:t xml:space="preserve">can increase </w:t>
      </w:r>
      <w:r w:rsidR="003C56C8">
        <w:t>a</w:t>
      </w:r>
      <w:r w:rsidR="00FE4D09">
        <w:t xml:space="preserve">ccess to </w:t>
      </w:r>
      <w:r w:rsidR="008C6A87">
        <w:t xml:space="preserve">these </w:t>
      </w:r>
      <w:r w:rsidR="0094604E">
        <w:t>cues</w:t>
      </w:r>
      <w:r w:rsidR="008C6A87">
        <w:t>,</w:t>
      </w:r>
      <w:r w:rsidR="0094604E">
        <w:t xml:space="preserve"> </w:t>
      </w:r>
      <w:r w:rsidR="00BE672D">
        <w:t>and there</w:t>
      </w:r>
      <w:r w:rsidR="00341730">
        <w:t xml:space="preserve">by </w:t>
      </w:r>
      <w:r w:rsidR="003C56C8">
        <w:t>improve</w:t>
      </w:r>
      <w:r w:rsidR="00BE672D">
        <w:t xml:space="preserve"> sound-localisation</w:t>
      </w:r>
      <w:r w:rsidR="00341730">
        <w:t xml:space="preserve"> accuracy</w:t>
      </w:r>
      <w:r w:rsidR="008C6A87">
        <w:t xml:space="preserve"> (although it should be noted</w:t>
      </w:r>
      <w:r w:rsidR="009E39FA">
        <w:t xml:space="preserve"> that</w:t>
      </w:r>
      <w:r w:rsidR="008C6A87">
        <w:t xml:space="preserve"> sensitivity often remains severely limited)</w:t>
      </w:r>
      <w:r w:rsidR="00BF11CC">
        <w:fldChar w:fldCharType="begin">
          <w:fldData xml:space="preserve">PEVuZE5vdGU+PENpdGU+PEF1dGhvcj5Eb3JtYW48L0F1dGhvcj48WWVhcj4yMDE2PC9ZZWFyPjxS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</w:fldData>
        </w:fldChar>
      </w:r>
      <w:r w:rsidR="008C6A87">
        <w:instrText xml:space="preserve"> ADDIN EN.CITE </w:instrText>
      </w:r>
      <w:r w:rsidR="008C6A87">
        <w:fldChar w:fldCharType="begin">
          <w:fldData xml:space="preserve">PEVuZE5vdGU+PENpdGU+PEF1dGhvcj5Eb3JtYW48L0F1dGhvcj48WWVhcj4yMDE2PC9ZZWFyPjxS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</w:fldData>
        </w:fldChar>
      </w:r>
      <w:r w:rsidR="008C6A87">
        <w:instrText xml:space="preserve"> ADDIN EN.CITE.DATA </w:instrText>
      </w:r>
      <w:r w:rsidR="008C6A87">
        <w:fldChar w:fldCharType="end"/>
      </w:r>
      <w:r w:rsidR="00BF11CC">
        <w:fldChar w:fldCharType="separate"/>
      </w:r>
      <w:r w:rsidR="008C6A87" w:rsidRPr="008C6A87">
        <w:rPr>
          <w:noProof/>
          <w:vertAlign w:val="superscript"/>
        </w:rPr>
        <w:t>4,16-18</w:t>
      </w:r>
      <w:r w:rsidR="00BF11CC">
        <w:fldChar w:fldCharType="end"/>
      </w:r>
      <w:r w:rsidR="007310CD">
        <w:t xml:space="preserve">. This </w:t>
      </w:r>
      <w:r w:rsidR="00A81776">
        <w:t xml:space="preserve">has </w:t>
      </w:r>
      <w:r w:rsidR="002848CA">
        <w:t xml:space="preserve">led </w:t>
      </w:r>
      <w:r w:rsidR="00B10BBB">
        <w:t xml:space="preserve">some </w:t>
      </w:r>
      <w:r w:rsidR="002848CA">
        <w:t xml:space="preserve">researchers and clinicians to argue </w:t>
      </w:r>
      <w:r w:rsidR="007C6FCD">
        <w:t xml:space="preserve">for much more widespread </w:t>
      </w:r>
      <w:r w:rsidR="00A81776">
        <w:t xml:space="preserve">second </w:t>
      </w:r>
      <w:r w:rsidR="007C6FCD">
        <w:t>implantation</w:t>
      </w:r>
      <w:r w:rsidR="00C2511C">
        <w:fldChar w:fldCharType="begin">
          <w:fldData xml:space="preserve">PEVuZE5vdGU+PENpdGU+PEF1dGhvcj5TbXVsZGVyczwvQXV0aG9yPjxZZWFyPjIwMTY8L1llYXI+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</w:fldData>
        </w:fldChar>
      </w:r>
      <w:r w:rsidR="0040705D">
        <w:instrText xml:space="preserve"> ADDIN EN.CITE </w:instrText>
      </w:r>
      <w:r w:rsidR="0040705D">
        <w:fldChar w:fldCharType="begin">
          <w:fldData xml:space="preserve">PEVuZE5vdGU+PENpdGU+PEF1dGhvcj5TbXVsZGVyczwvQXV0aG9yPjxZZWFyPjIwMTY8L1llYXI+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</w:fldData>
        </w:fldChar>
      </w:r>
      <w:r w:rsidR="0040705D">
        <w:instrText xml:space="preserve"> ADDIN EN.CITE.DATA </w:instrText>
      </w:r>
      <w:r w:rsidR="0040705D">
        <w:fldChar w:fldCharType="end"/>
      </w:r>
      <w:r w:rsidR="00C2511C">
        <w:fldChar w:fldCharType="separate"/>
      </w:r>
      <w:r w:rsidR="0040705D" w:rsidRPr="0040705D">
        <w:rPr>
          <w:noProof/>
          <w:vertAlign w:val="superscript"/>
        </w:rPr>
        <w:t>19,20</w:t>
      </w:r>
      <w:r w:rsidR="00C2511C">
        <w:fldChar w:fldCharType="end"/>
      </w:r>
      <w:r w:rsidR="00C2511C">
        <w:t xml:space="preserve">. </w:t>
      </w:r>
      <w:r w:rsidR="004D314B" w:rsidRPr="004D314B">
        <w:t>However,</w:t>
      </w:r>
      <w:r w:rsidR="005451D0">
        <w:t xml:space="preserve"> a second implant </w:t>
      </w:r>
      <w:r w:rsidR="004D314B" w:rsidRPr="004D314B">
        <w:t>is expensive, risks vestibular dysfunction and the loss of residual</w:t>
      </w:r>
      <w:r w:rsidR="003F7934">
        <w:t xml:space="preserve"> acoustic</w:t>
      </w:r>
      <w:r w:rsidR="004D314B" w:rsidRPr="004D314B">
        <w:t xml:space="preserve"> hearing, and limits access to future </w:t>
      </w:r>
      <w:r w:rsidR="00BF222A">
        <w:t>treatments</w:t>
      </w:r>
      <w:r w:rsidR="00BF222A" w:rsidRPr="004D314B">
        <w:t xml:space="preserve"> </w:t>
      </w:r>
      <w:r w:rsidR="00BF222A">
        <w:t xml:space="preserve">and </w:t>
      </w:r>
      <w:r w:rsidR="004D314B" w:rsidRPr="004D314B">
        <w:t>technologie</w:t>
      </w:r>
      <w:r w:rsidR="00BF222A">
        <w:t>s</w:t>
      </w:r>
      <w:r w:rsidR="004D314B" w:rsidRPr="004D314B">
        <w:t xml:space="preserve">. </w:t>
      </w:r>
      <w:r w:rsidR="00C2511C">
        <w:t xml:space="preserve">Haptic </w:t>
      </w:r>
      <w:r w:rsidR="007C1AD6">
        <w:t>sound-localisation th</w:t>
      </w:r>
      <w:r w:rsidR="00790A25">
        <w:t>r</w:t>
      </w:r>
      <w:r w:rsidR="007C1AD6">
        <w:t xml:space="preserve">ough </w:t>
      </w:r>
      <w:r w:rsidR="00C2511C">
        <w:t>stimulation on the wrist</w:t>
      </w:r>
      <w:r w:rsidR="007C1AD6">
        <w:t>s</w:t>
      </w:r>
      <w:r w:rsidR="00C2511C">
        <w:t xml:space="preserve"> might offer an alternative</w:t>
      </w:r>
      <w:r w:rsidR="0010653B">
        <w:t xml:space="preserve"> that avoids </w:t>
      </w:r>
      <w:r w:rsidR="004D314B" w:rsidRPr="004D314B">
        <w:t>the need for an expensive, invasive surgery to fit a second CI.</w:t>
      </w:r>
    </w:p>
    <w:p w14:paraId="685E562B" w14:textId="480356DA" w:rsidR="00E84637" w:rsidRDefault="00E84637" w:rsidP="00E84637">
      <w:pPr>
        <w:pStyle w:val="NoSpacing"/>
      </w:pPr>
      <w:r>
        <w:t>For the effectiveness of haptic sound-localisation to be properly assessed, it is important to establish the sound-localisation performance of CI and hearing-aid users. Localisation performance is typically reported as the root-mean-square (RMS) error in localisation. For the best performing CI users – those that are either</w:t>
      </w:r>
      <w:r w:rsidR="002957B1">
        <w:t xml:space="preserve"> bilaterally</w:t>
      </w:r>
      <w:r>
        <w:t xml:space="preserve"> implanted </w:t>
      </w:r>
      <w:r w:rsidR="002957B1">
        <w:t xml:space="preserve">or are unilaterally implanted </w:t>
      </w:r>
      <w:r w:rsidR="00D331E4">
        <w:t xml:space="preserve">with </w:t>
      </w:r>
      <w:r w:rsidR="002957B1">
        <w:t>n</w:t>
      </w:r>
      <w:r>
        <w:t xml:space="preserve">ormal hearing in the </w:t>
      </w:r>
      <w:r w:rsidR="002957B1">
        <w:t xml:space="preserve">non-implanted ear </w:t>
      </w:r>
      <w:r>
        <w:t xml:space="preserve">– RMS localisation error is </w:t>
      </w:r>
      <w:r w:rsidRPr="00505881">
        <w:t>~2</w:t>
      </w:r>
      <w:r>
        <w:t>8</w:t>
      </w:r>
      <w:r w:rsidRPr="00505881">
        <w:t>°</w:t>
      </w:r>
      <w:r>
        <w:fldChar w:fldCharType="begin"/>
      </w:r>
      <w:r>
        <w:instrText xml:space="preserve"> ADDIN EN.CITE &lt;EndNote&gt;&lt;Cite&gt;&lt;Author&gt;Dorman&lt;/Author&gt;&lt;Year&gt;2016&lt;/Year&gt;&lt;RecNum&gt;50&lt;/RecNum&gt;&lt;DisplayText&gt;&lt;style face="superscript"&gt;4&lt;/style&gt;&lt;/DisplayText&gt;&lt;record&gt;&lt;rec-number&gt;50&lt;/rec-number&gt;&lt;foreign-keys&gt;&lt;key app="EN" db-id="pdfv522etf25vne0p0u5esdx02rrtasvzxtd" timestamp="1570031536"&gt;50&lt;/key&gt;&lt;/foreign-keys&gt;&lt;ref-type name="Journal Article"&gt;17&lt;/ref-type&gt;&lt;contributors&gt;&lt;authors&gt;&lt;author&gt;Dorman, M. F.&lt;/author&gt;&lt;author&gt;Loiselle, L. H.&lt;/author&gt;&lt;author&gt;Cook, S. J.&lt;/author&gt;&lt;author&gt;Yost, W. A.&lt;/author&gt;&lt;author&gt;Gifford, R. H.&lt;/author&gt;&lt;/authors&gt;&lt;/contributors&gt;&lt;auth-address&gt;Arizona State University, Tempe, Ariz., USA.&lt;/auth-address&gt;&lt;titles&gt;&lt;title&gt;Sound Source Localization by Normal-Hearing Listeners, Hearing-Impaired Listeners and Cochlear Implant Listeners&lt;/title&gt;&lt;secondary-title&gt;Audiol Neurootol&lt;/secondary-title&gt;&lt;/titles&gt;&lt;periodical&gt;&lt;full-title&gt;Audiol Neurootol&lt;/full-title&gt;&lt;/periodical&gt;&lt;pages&gt;127-31&lt;/pages&gt;&lt;volume&gt;21&lt;/volume&gt;&lt;number&gt;3&lt;/number&gt;&lt;edition&gt;2016/04/15&lt;/edition&gt;&lt;keywords&gt;&lt;keyword&gt;Adult&lt;/keyword&gt;&lt;keyword&gt;Aged&lt;/keyword&gt;&lt;keyword&gt;Auditory Perception&lt;/keyword&gt;&lt;keyword&gt;Case-Control Studies&lt;/keyword&gt;&lt;keyword&gt;Cochlear Implantation/*methods&lt;/keyword&gt;&lt;keyword&gt;*Cochlear Implants&lt;/keyword&gt;&lt;keyword&gt;Female&lt;/keyword&gt;&lt;keyword&gt;*Hearing Aids&lt;/keyword&gt;&lt;keyword&gt;Hearing Loss/*rehabilitation&lt;/keyword&gt;&lt;keyword&gt;Humans&lt;/keyword&gt;&lt;keyword&gt;Male&lt;/keyword&gt;&lt;keyword&gt;Middle Aged&lt;/keyword&gt;&lt;keyword&gt;*Sound Localization&lt;/keyword&gt;&lt;keyword&gt;Speech Perception&lt;/keyword&gt;&lt;keyword&gt;Young Adult&lt;/keyword&gt;&lt;/keywords&gt;&lt;dates&gt;&lt;year&gt;2016&lt;/year&gt;&lt;/dates&gt;&lt;isbn&gt;1421-9700 (Electronic)&amp;#xD;1420-3030 (Linking)&lt;/isbn&gt;&lt;accession-num&gt;27077663&lt;/accession-num&gt;&lt;urls&gt;&lt;related-urls&gt;&lt;url&gt;https://www.ncbi.nlm.nih.gov/pubmed/27077663&lt;/url&gt;&lt;/related-urls&gt;&lt;/urls&gt;&lt;custom2&gt;PMC4949120&lt;/custom2&gt;&lt;electronic-resource-num&gt;10.1159/000444740&lt;/electronic-resource-num&gt;&lt;/record&gt;&lt;/Cite&gt;&lt;/EndNote&gt;</w:instrText>
      </w:r>
      <w:r>
        <w:fldChar w:fldCharType="separate"/>
      </w:r>
      <w:r w:rsidRPr="00DA7D7D">
        <w:rPr>
          <w:noProof/>
          <w:vertAlign w:val="superscript"/>
        </w:rPr>
        <w:t>4</w:t>
      </w:r>
      <w:r>
        <w:fldChar w:fldCharType="end"/>
      </w:r>
      <w:r>
        <w:t xml:space="preserve">. This is </w:t>
      </w:r>
      <w:r w:rsidR="00D73A4E">
        <w:t xml:space="preserve">similar to </w:t>
      </w:r>
      <w:r>
        <w:t>the 30</w:t>
      </w:r>
      <w:r w:rsidRPr="004E5D7E">
        <w:t>°</w:t>
      </w:r>
      <w:r>
        <w:t xml:space="preserve"> RMS error measured for sound-localisation</w:t>
      </w:r>
      <w:r w:rsidR="00EF66DC">
        <w:t xml:space="preserve"> using haptic stimulation in </w:t>
      </w:r>
      <w:r w:rsidR="00DE5EBD">
        <w:t>unilateral CI users</w:t>
      </w:r>
      <w:r w:rsidR="00EF66DC">
        <w:t xml:space="preserve"> </w:t>
      </w:r>
      <w:r w:rsidR="00D331E4">
        <w:t xml:space="preserve">by Fletcher </w:t>
      </w:r>
      <w:r w:rsidR="00D331E4" w:rsidRPr="00557706">
        <w:rPr>
          <w:i/>
          <w:iCs/>
        </w:rPr>
        <w:t>et al</w:t>
      </w:r>
      <w:r w:rsidR="00557706" w:rsidRPr="00557706">
        <w:rPr>
          <w:i/>
          <w:iCs/>
        </w:rPr>
        <w:t>.</w:t>
      </w:r>
      <w:r>
        <w:fldChar w:fldCharType="begin"/>
      </w:r>
      <w:r w:rsidR="00FA68E0">
        <w:instrText xml:space="preserve"> ADDIN EN.CITE &lt;EndNote&gt;&lt;Cite&gt;&lt;Author&gt;Fletcher&lt;/Author&gt;&lt;Year&gt;2020&lt;/Year&gt;&lt;RecNum&gt;169&lt;/RecNum&gt;&lt;DisplayText&gt;&lt;style face="superscript"&gt;10&lt;/style&gt;&lt;/DisplayText&gt;&lt;record&gt;&lt;rec-number&gt;169&lt;/rec-number&gt;&lt;foreign-keys&gt;&lt;key app="EN" db-id="pdfv522etf25vne0p0u5esdx02rrtasvzxtd" timestamp="1581590810"&gt;169&lt;/key&gt;&lt;/foreign-keys&gt;&lt;ref-type name="Journal Article"&gt;17&lt;/ref-type&gt;&lt;contributors&gt;&lt;authors&gt;&lt;author&gt;Fletcher, M. D.&lt;/author&gt;&lt;author&gt;Cunningham, R. O.&lt;/author&gt;&lt;author&gt;Mills, S. R.&lt;/author&gt;&lt;/authors&gt;&lt;/contributors&gt;&lt;auth-address&gt;Faculty of Engineering and Physical Sciences, University of Southampton, University Road, Southampton, SO17 1BJ, United Kingdom. M.D.Fletcher@soton.ac.uk.&amp;#xD;Faculty of Engineering and Physical Sciences, University of Southampton, University Road, Southampton, SO17 1BJ, United Kingdom.&lt;/auth-address&gt;&lt;titles&gt;&lt;title&gt;Electro-haptic enhancement of spatial hearing in cochlear implant users&lt;/title&gt;&lt;secondary-title&gt;Sci. Rep.&lt;/secondary-title&gt;&lt;/titles&gt;&lt;periodical&gt;&lt;full-title&gt;Sci. Rep.&lt;/full-title&gt;&lt;/periodical&gt;&lt;pages&gt;1621&lt;/pages&gt;&lt;volume&gt;10&lt;/volume&gt;&lt;number&gt;1&lt;/number&gt;&lt;edition&gt;2020/02/02&lt;/edition&gt;&lt;dates&gt;&lt;year&gt;2020&lt;/year&gt;&lt;pub-dates&gt;&lt;date&gt;Jan 31&lt;/date&gt;&lt;/pub-dates&gt;&lt;/dates&gt;&lt;isbn&gt;2045-2322 (Electronic)&amp;#xD;2045-2322 (Linking)&lt;/isbn&gt;&lt;accession-num&gt;32005889&lt;/accession-num&gt;&lt;urls&gt;&lt;related-urls&gt;&lt;url&gt;https://www.ncbi.nlm.nih.gov/pubmed/32005889&lt;/url&gt;&lt;/related-urls&gt;&lt;/urls&gt;&lt;custom2&gt;PMC6994470&lt;/custom2&gt;&lt;electronic-resource-num&gt;10.1038/s41598-020-58503-8&lt;/electronic-resource-num&gt;&lt;/record&gt;&lt;/Cite&gt;&lt;/EndNote&gt;</w:instrText>
      </w:r>
      <w:r>
        <w:fldChar w:fldCharType="separate"/>
      </w:r>
      <w:r w:rsidR="004F70EF" w:rsidRPr="004F70EF">
        <w:rPr>
          <w:noProof/>
          <w:vertAlign w:val="superscript"/>
        </w:rPr>
        <w:t>10</w:t>
      </w:r>
      <w:r>
        <w:fldChar w:fldCharType="end"/>
      </w:r>
      <w:r>
        <w:t>. Note that</w:t>
      </w:r>
      <w:r w:rsidR="00D331E4">
        <w:t>,</w:t>
      </w:r>
      <w:r w:rsidR="00310160">
        <w:t xml:space="preserve"> </w:t>
      </w:r>
      <w:r w:rsidR="001F6C0F">
        <w:t>in</w:t>
      </w:r>
      <w:r w:rsidR="00310160">
        <w:t xml:space="preserve"> these stud</w:t>
      </w:r>
      <w:r w:rsidR="009A2E35">
        <w:t>ie</w:t>
      </w:r>
      <w:r w:rsidR="00310160">
        <w:t>s</w:t>
      </w:r>
      <w:r w:rsidR="00D331E4">
        <w:t>,</w:t>
      </w:r>
      <w:r w:rsidR="00310160">
        <w:t xml:space="preserve"> </w:t>
      </w:r>
      <w:r>
        <w:t xml:space="preserve">performance </w:t>
      </w:r>
      <w:r w:rsidR="00310160">
        <w:t xml:space="preserve">was assessed </w:t>
      </w:r>
      <w:r>
        <w:t xml:space="preserve">using a single speech or noise stimulus, not a varied stimulus set. </w:t>
      </w:r>
      <w:r w:rsidR="004C542B">
        <w:t xml:space="preserve">In </w:t>
      </w:r>
      <w:r w:rsidR="00D331E4">
        <w:t xml:space="preserve">Fletcher </w:t>
      </w:r>
      <w:r w:rsidR="00D331E4" w:rsidRPr="00557706">
        <w:rPr>
          <w:i/>
          <w:iCs/>
        </w:rPr>
        <w:t>et al</w:t>
      </w:r>
      <w:r w:rsidR="00557706" w:rsidRPr="00557706">
        <w:rPr>
          <w:i/>
          <w:iCs/>
        </w:rPr>
        <w:t>.</w:t>
      </w:r>
      <w:r w:rsidR="004C542B">
        <w:t>, after training with the same single speech sample that was used for testing, RMS error for haptic sound-localisation was 26</w:t>
      </w:r>
      <w:r w:rsidR="004C542B" w:rsidRPr="00064E44">
        <w:t>°</w:t>
      </w:r>
      <w:r w:rsidR="004C542B">
        <w:t xml:space="preserve">. </w:t>
      </w:r>
      <w:r>
        <w:t xml:space="preserve">For bilateral hearing-aid users, average RMS error for sound localisation is </w:t>
      </w:r>
      <w:r w:rsidRPr="00064E44">
        <w:t>~</w:t>
      </w:r>
      <w:r>
        <w:t>25</w:t>
      </w:r>
      <w:r w:rsidRPr="00064E44">
        <w:t>°</w:t>
      </w:r>
      <w:r>
        <w:t xml:space="preserve"> for a varied stimulus set</w:t>
      </w:r>
      <w:r>
        <w:fldChar w:fldCharType="begin"/>
      </w:r>
      <w:r w:rsidR="0040705D">
        <w:instrText xml:space="preserve"> ADDIN EN.CITE &lt;EndNote&gt;&lt;Cite&gt;&lt;Author&gt;Dunn&lt;/Author&gt;&lt;Year&gt;2010&lt;/Year&gt;&lt;RecNum&gt;58&lt;/RecNum&gt;&lt;DisplayText&gt;&lt;style face="superscript"&gt;21&lt;/style&gt;&lt;/DisplayText&gt;&lt;record&gt;&lt;rec-number&gt;58&lt;/rec-number&gt;&lt;foreign-keys&gt;&lt;key app="EN" db-id="pdfv522etf25vne0p0u5esdx02rrtasvzxtd" timestamp="1570031957"&gt;58&lt;/key&gt;&lt;/foreign-keys&gt;&lt;ref-type name="Journal Article"&gt;17&lt;/ref-type&gt;&lt;contributors&gt;&lt;authors&gt;&lt;author&gt;Dunn, C. C.&lt;/author&gt;&lt;author&gt;Perreau, A.&lt;/author&gt;&lt;author&gt;Gantz, B.&lt;/author&gt;&lt;author&gt;Tyler, R. S.&lt;/author&gt;&lt;/authors&gt;&lt;/contributors&gt;&lt;auth-address&gt;Univ Iowa, Dept Otolaryngol Head &amp;amp; Neck Surg, Iowa City, IA 52242 USA&lt;/auth-address&gt;&lt;titles&gt;&lt;title&gt;Benefits of Localization and Speech Perception with Multiple Noise Sources in Listeners with a Short-Electrode Cochlear Implant&lt;/title&gt;&lt;secondary-title&gt;Journal of the American Academy of Audiology&lt;/secondary-title&gt;&lt;alt-title&gt;J Am Acad Audiol&lt;/alt-title&gt;&lt;/titles&gt;&lt;periodical&gt;&lt;full-title&gt;Journal of the American Academy of Audiology&lt;/full-title&gt;&lt;abbr-1&gt;J Am Acad Audiol&lt;/abbr-1&gt;&lt;/periodical&gt;&lt;alt-periodical&gt;&lt;full-title&gt;Journal of the American Academy of Audiology&lt;/full-title&gt;&lt;abbr-1&gt;J Am Acad Audiol&lt;/abbr-1&gt;&lt;/alt-periodical&gt;&lt;pages&gt;44-51&lt;/pages&gt;&lt;volume&gt;21&lt;/volume&gt;&lt;number&gt;1&lt;/number&gt;&lt;keywords&gt;&lt;keyword&gt;cochlear implant and hearing aid&lt;/keyword&gt;&lt;keyword&gt;hybrid cochlear implant&lt;/keyword&gt;&lt;keyword&gt;localization&lt;/keyword&gt;&lt;keyword&gt;short-electrode&lt;/keyword&gt;&lt;keyword&gt;speech perception&lt;/keyword&gt;&lt;keyword&gt;use hearing-aids&lt;/keyword&gt;&lt;keyword&gt;horizontal-plane&lt;/keyword&gt;&lt;keyword&gt;opposite ears&lt;/keyword&gt;&lt;keyword&gt;sound sources&lt;/keyword&gt;&lt;keyword&gt;adults&lt;/keyword&gt;&lt;keyword&gt;level&lt;/keyword&gt;&lt;keyword&gt;stimulation&lt;/keyword&gt;&lt;keyword&gt;recognition&lt;/keyword&gt;&lt;/keywords&gt;&lt;dates&gt;&lt;year&gt;2010&lt;/year&gt;&lt;pub-dates&gt;&lt;date&gt;Jan&lt;/date&gt;&lt;/pub-dates&gt;&lt;/dates&gt;&lt;isbn&gt;1050-0545&lt;/isbn&gt;&lt;accession-num&gt;WOS:000273332900006&lt;/accession-num&gt;&lt;urls&gt;&lt;related-urls&gt;&lt;url&gt;&amp;lt;Go to ISI&amp;gt;://WOS:000273332900006&lt;/url&gt;&lt;/related-urls&gt;&lt;/urls&gt;&lt;electronic-resource-num&gt;10.3766/jaaa.21.1.6&lt;/electronic-resource-num&gt;&lt;language&gt;English&lt;/language&gt;&lt;/record&gt;&lt;/Cite&gt;&lt;/EndNote&gt;</w:instrText>
      </w:r>
      <w:r>
        <w:fldChar w:fldCharType="separate"/>
      </w:r>
      <w:r w:rsidR="0040705D" w:rsidRPr="0040705D">
        <w:rPr>
          <w:noProof/>
          <w:vertAlign w:val="superscript"/>
        </w:rPr>
        <w:t>21</w:t>
      </w:r>
      <w:r>
        <w:fldChar w:fldCharType="end"/>
      </w:r>
      <w:r>
        <w:t>. This compares to ~12</w:t>
      </w:r>
      <w:r w:rsidRPr="00064E44">
        <w:t>°</w:t>
      </w:r>
      <w:r>
        <w:t xml:space="preserve"> RMS </w:t>
      </w:r>
      <w:r w:rsidR="009A2E35">
        <w:t xml:space="preserve">localisation </w:t>
      </w:r>
      <w:r>
        <w:t>error for a single stimulus</w:t>
      </w:r>
      <w:r w:rsidR="006E0F04">
        <w:fldChar w:fldCharType="begin"/>
      </w:r>
      <w:r w:rsidR="006E0F04">
        <w:instrText xml:space="preserve"> ADDIN EN.CITE &lt;EndNote&gt;&lt;Cite&gt;&lt;Author&gt;Dorman&lt;/Author&gt;&lt;Year&gt;2016&lt;/Year&gt;&lt;RecNum&gt;50&lt;/RecNum&gt;&lt;DisplayText&gt;&lt;style face="superscript"&gt;4&lt;/style&gt;&lt;/DisplayText&gt;&lt;record&gt;&lt;rec-number&gt;50&lt;/rec-number&gt;&lt;foreign-keys&gt;&lt;key app="EN" db-id="pdfv522etf25vne0p0u5esdx02rrtasvzxtd" timestamp="1570031536"&gt;50&lt;/key&gt;&lt;/foreign-keys&gt;&lt;ref-type name="Journal Article"&gt;17&lt;/ref-type&gt;&lt;contributors&gt;&lt;authors&gt;&lt;author&gt;Dorman, M. F.&lt;/author&gt;&lt;author&gt;Loiselle, L. H.&lt;/author&gt;&lt;author&gt;Cook, S. J.&lt;/author&gt;&lt;author&gt;Yost, W. A.&lt;/author&gt;&lt;author&gt;Gifford, R. H.&lt;/author&gt;&lt;/authors&gt;&lt;/contributors&gt;&lt;auth-address&gt;Arizona State University, Tempe, Ariz., USA.&lt;/auth-address&gt;&lt;titles&gt;&lt;title&gt;Sound Source Localization by Normal-Hearing Listeners, Hearing-Impaired Listeners and Cochlear Implant Listeners&lt;/title&gt;&lt;secondary-title&gt;Audiol Neurootol&lt;/secondary-title&gt;&lt;/titles&gt;&lt;periodical&gt;&lt;full-title&gt;Audiol Neurootol&lt;/full-title&gt;&lt;/periodical&gt;&lt;pages&gt;127-31&lt;/pages&gt;&lt;volume&gt;21&lt;/volume&gt;&lt;number&gt;3&lt;/number&gt;&lt;edition&gt;2016/04/15&lt;/edition&gt;&lt;keywords&gt;&lt;keyword&gt;Adult&lt;/keyword&gt;&lt;keyword&gt;Aged&lt;/keyword&gt;&lt;keyword&gt;Auditory Perception&lt;/keyword&gt;&lt;keyword&gt;Case-Control Studies&lt;/keyword&gt;&lt;keyword&gt;Cochlear Implantation/*methods&lt;/keyword&gt;&lt;keyword&gt;*Cochlear Implants&lt;/keyword&gt;&lt;keyword&gt;Female&lt;/keyword&gt;&lt;keyword&gt;*Hearing Aids&lt;/keyword&gt;&lt;keyword&gt;Hearing Loss/*rehabilitation&lt;/keyword&gt;&lt;keyword&gt;Humans&lt;/keyword&gt;&lt;keyword&gt;Male&lt;/keyword&gt;&lt;keyword&gt;Middle Aged&lt;/keyword&gt;&lt;keyword&gt;*Sound Localization&lt;/keyword&gt;&lt;keyword&gt;Speech Perception&lt;/keyword&gt;&lt;keyword&gt;Young Adult&lt;/keyword&gt;&lt;/keywords&gt;&lt;dates&gt;&lt;year&gt;2016&lt;/year&gt;&lt;/dates&gt;&lt;isbn&gt;1421-9700 (Electronic)&amp;#xD;1420-3030 (Linking)&lt;/isbn&gt;&lt;accession-num&gt;27077663&lt;/accession-num&gt;&lt;urls&gt;&lt;related-urls&gt;&lt;url&gt;https://www.ncbi.nlm.nih.gov/pubmed/27077663&lt;/url&gt;&lt;/related-urls&gt;&lt;/urls&gt;&lt;custom2&gt;PMC4949120&lt;/custom2&gt;&lt;electronic-resource-num&gt;10.1159/000444740&lt;/electronic-resource-num&gt;&lt;/record&gt;&lt;/Cite&gt;&lt;/EndNote&gt;</w:instrText>
      </w:r>
      <w:r w:rsidR="006E0F04">
        <w:fldChar w:fldCharType="separate"/>
      </w:r>
      <w:r w:rsidR="006E0F04" w:rsidRPr="006E0F04">
        <w:rPr>
          <w:noProof/>
          <w:vertAlign w:val="superscript"/>
        </w:rPr>
        <w:t>4</w:t>
      </w:r>
      <w:r w:rsidR="006E0F04">
        <w:fldChar w:fldCharType="end"/>
      </w:r>
      <w:r>
        <w:t xml:space="preserve"> </w:t>
      </w:r>
      <w:r w:rsidR="006E0F04">
        <w:t>(</w:t>
      </w:r>
      <w:r>
        <w:t xml:space="preserve">although note that there are </w:t>
      </w:r>
      <w:r>
        <w:lastRenderedPageBreak/>
        <w:t xml:space="preserve">methodological differences between these studies and </w:t>
      </w:r>
      <w:r w:rsidR="00867CFD">
        <w:t xml:space="preserve">that </w:t>
      </w:r>
      <w:r>
        <w:t>different participants were used</w:t>
      </w:r>
      <w:r w:rsidR="006E0F04">
        <w:t>)</w:t>
      </w:r>
      <w:r>
        <w:t xml:space="preserve">. </w:t>
      </w:r>
      <w:r w:rsidR="00DA18AC">
        <w:t>In the current study, w</w:t>
      </w:r>
      <w:r w:rsidR="00A433BA">
        <w:t xml:space="preserve">e set an </w:t>
      </w:r>
      <w:r>
        <w:t xml:space="preserve">ambitious target </w:t>
      </w:r>
      <w:r w:rsidR="00310160">
        <w:t xml:space="preserve">to match </w:t>
      </w:r>
      <w:r w:rsidR="004C542B">
        <w:t xml:space="preserve">performance of bilateral hearing-aid users </w:t>
      </w:r>
      <w:r w:rsidR="00DA18AC">
        <w:t xml:space="preserve">using </w:t>
      </w:r>
      <w:r w:rsidR="004C542B">
        <w:t>a varied stimulus set</w:t>
      </w:r>
      <w:r>
        <w:t>.</w:t>
      </w:r>
    </w:p>
    <w:p w14:paraId="7EA324F7" w14:textId="07EC56DE" w:rsidR="004E6490" w:rsidRPr="004D314B" w:rsidRDefault="004E6490" w:rsidP="00BE672D">
      <w:pPr>
        <w:pStyle w:val="NoSpacing"/>
      </w:pPr>
      <w:r w:rsidRPr="004E6490">
        <w:t>For haptic stimulation across the fingers, the tactile system is highly sensitive to intensity differences, but not time differences</w:t>
      </w:r>
      <w:r w:rsidRPr="004E6490">
        <w:fldChar w:fldCharType="begin">
          <w:fldData xml:space="preserve">PEVuZE5vdGU+PENpdGU+PEF1dGhvcj5Ccm93bjwvQXV0aG9yPjxZZWFyPjIwMDA8L1llYXI+PFJl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</w:fldData>
        </w:fldChar>
      </w:r>
      <w:r w:rsidR="0040705D">
        <w:instrText xml:space="preserve"> ADDIN EN.CITE </w:instrText>
      </w:r>
      <w:r w:rsidR="0040705D">
        <w:fldChar w:fldCharType="begin">
          <w:fldData xml:space="preserve">PEVuZE5vdGU+PENpdGU+PEF1dGhvcj5Ccm93bjwvQXV0aG9yPjxZZWFyPjIwMDA8L1llYXI+PFJl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</w:fldData>
        </w:fldChar>
      </w:r>
      <w:r w:rsidR="0040705D">
        <w:instrText xml:space="preserve"> ADDIN EN.CITE.DATA </w:instrText>
      </w:r>
      <w:r w:rsidR="0040705D">
        <w:fldChar w:fldCharType="end"/>
      </w:r>
      <w:r w:rsidRPr="004E6490">
        <w:fldChar w:fldCharType="separate"/>
      </w:r>
      <w:r w:rsidR="0040705D" w:rsidRPr="0040705D">
        <w:rPr>
          <w:noProof/>
          <w:vertAlign w:val="superscript"/>
        </w:rPr>
        <w:t>11,22,23</w:t>
      </w:r>
      <w:r w:rsidRPr="004E6490">
        <w:fldChar w:fldCharType="end"/>
      </w:r>
      <w:r w:rsidRPr="004E6490">
        <w:t>. It therefore seems likely that ILDs will be the dominant spatial-hearing cue for haptic sound-localisation on the wrists. Our signal-processing approach focused on maximising ILDs, which were delivered as intensity differences across the wrists. We also applied dynamic-range compression, which is used almost universally in hearing-assistive devices to compensate for the reduced dynamic</w:t>
      </w:r>
      <w:r w:rsidR="00D743E7">
        <w:t>-</w:t>
      </w:r>
      <w:r w:rsidRPr="004E6490">
        <w:t>range available to the user</w:t>
      </w:r>
      <w:r w:rsidRPr="004E6490">
        <w:fldChar w:fldCharType="begin"/>
      </w:r>
      <w:r w:rsidR="0040705D">
        <w:instrText xml:space="preserve"> ADDIN EN.CITE &lt;EndNote&gt;&lt;Cite&gt;&lt;Author&gt;Moore&lt;/Author&gt;&lt;Year&gt;2008&lt;/Year&gt;&lt;RecNum&gt;270&lt;/RecNum&gt;&lt;DisplayText&gt;&lt;style face="superscript"&gt;24&lt;/style&gt;&lt;/DisplayText&gt;&lt;record&gt;&lt;rec-number&gt;270&lt;/rec-number&gt;&lt;foreign-keys&gt;&lt;key app="EN" db-id="pdfv522etf25vne0p0u5esdx02rrtasvzxtd" timestamp="1586582617"&gt;270&lt;/key&gt;&lt;/foreign-keys&gt;&lt;ref-type name="Journal Article"&gt;17&lt;/ref-type&gt;&lt;contributors&gt;&lt;authors&gt;&lt;author&gt;Moore, B. C.&lt;/author&gt;&lt;/authors&gt;&lt;/contributors&gt;&lt;auth-address&gt;Department of Experimental Psychology, University of Cambridge, Cambridge, UK. bcjm@cam.ac.uk&lt;/auth-address&gt;&lt;titles&gt;&lt;title&gt;The choice of compression speed in hearing AIDS: theoretical and practical considerations and the role of individual differences&lt;/title&gt;&lt;secondary-title&gt;Trends Amplif&lt;/secondary-title&gt;&lt;/titles&gt;&lt;periodical&gt;&lt;full-title&gt;Trends Amplif&lt;/full-title&gt;&lt;/periodical&gt;&lt;pages&gt;103-12&lt;/pages&gt;&lt;volume&gt;12&lt;/volume&gt;&lt;number&gt;2&lt;/number&gt;&lt;edition&gt;2008/06/24&lt;/edition&gt;&lt;keywords&gt;&lt;keyword&gt;Auditory Threshold/*physiology&lt;/keyword&gt;&lt;keyword&gt;*Hearing Aids&lt;/keyword&gt;&lt;keyword&gt;Hearing Loss, Sensorineural/*physiopathology/*therapy&lt;/keyword&gt;&lt;keyword&gt;Humans&lt;/keyword&gt;&lt;keyword&gt;Loudness Perception/*physiology&lt;/keyword&gt;&lt;/keywords&gt;&lt;dates&gt;&lt;year&gt;2008&lt;/year&gt;&lt;pub-dates&gt;&lt;date&gt;Jun&lt;/date&gt;&lt;/pub-dates&gt;&lt;/dates&gt;&lt;isbn&gt;1084-7138 (Print)&amp;#xD;1084-7138 (Linking)&lt;/isbn&gt;&lt;accession-num&gt;18567591&lt;/accession-num&gt;&lt;urls&gt;&lt;related-urls&gt;&lt;url&gt;https://www.ncbi.nlm.nih.gov/pubmed/18567591&lt;/url&gt;&lt;/related-urls&gt;&lt;/urls&gt;&lt;custom2&gt;PMC4111434&lt;/custom2&gt;&lt;electronic-resource-num&gt;10.1177/1084713808317819&lt;/electronic-resource-num&gt;&lt;/record&gt;&lt;/Cite&gt;&lt;/EndNote&gt;</w:instrText>
      </w:r>
      <w:r w:rsidRPr="004E6490">
        <w:fldChar w:fldCharType="separate"/>
      </w:r>
      <w:r w:rsidR="0040705D" w:rsidRPr="0040705D">
        <w:rPr>
          <w:noProof/>
          <w:vertAlign w:val="superscript"/>
        </w:rPr>
        <w:t>24</w:t>
      </w:r>
      <w:r w:rsidRPr="004E6490">
        <w:fldChar w:fldCharType="end"/>
      </w:r>
      <w:r w:rsidRPr="004E6490">
        <w:t>. Equal</w:t>
      </w:r>
      <w:r w:rsidR="00867CFD">
        <w:t xml:space="preserve"> gain </w:t>
      </w:r>
      <w:r w:rsidRPr="004E6490">
        <w:t>was applied to each wrist by the compressor to prevent distortion of</w:t>
      </w:r>
      <w:r w:rsidR="00D743E7">
        <w:t xml:space="preserve"> </w:t>
      </w:r>
      <w:r w:rsidRPr="004E6490">
        <w:t>ILD cues</w:t>
      </w:r>
      <w:r w:rsidRPr="004E6490">
        <w:fldChar w:fldCharType="begin"/>
      </w:r>
      <w:r w:rsidR="0040705D">
        <w:instrText xml:space="preserve"> ADDIN EN.CITE &lt;EndNote&gt;&lt;Cite&gt;&lt;Author&gt;Wiggins&lt;/Author&gt;&lt;Year&gt;2013&lt;/Year&gt;&lt;RecNum&gt;271&lt;/RecNum&gt;&lt;DisplayText&gt;&lt;style face="superscript"&gt;25&lt;/style&gt;&lt;/DisplayText&gt;&lt;record&gt;&lt;rec-number&gt;271&lt;/rec-number&gt;&lt;foreign-keys&gt;&lt;key app="EN" db-id="pdfv522etf25vne0p0u5esdx02rrtasvzxtd" timestamp="1586583931"&gt;271&lt;/key&gt;&lt;/foreign-keys&gt;&lt;ref-type name="Journal Article"&gt;17&lt;/ref-type&gt;&lt;contributors&gt;&lt;authors&gt;&lt;author&gt;Wiggins, I. M.&lt;/author&gt;&lt;author&gt;Seeber, B. U.&lt;/author&gt;&lt;/authors&gt;&lt;/contributors&gt;&lt;auth-address&gt;MRC Inst Hearing Res, Nottingham NG7 2RD, England&lt;/auth-address&gt;&lt;titles&gt;&lt;title&gt;Linking dynamic-range compression across the ears can improve speech intelligibility in spatially separated noise&lt;/title&gt;&lt;secondary-title&gt;Journal of the Acoustical Society of America&lt;/secondary-title&gt;&lt;alt-title&gt;J Acoust Soc Am&lt;/alt-title&gt;&lt;/titles&gt;&lt;periodical&gt;&lt;full-title&gt;Journal of the Acoustical Society of America&lt;/full-title&gt;&lt;/periodical&gt;&lt;alt-periodical&gt;&lt;full-title&gt;J Acoust Soc Am&lt;/full-title&gt;&lt;/alt-periodical&gt;&lt;pages&gt;1004-1016&lt;/pages&gt;&lt;volume&gt;133&lt;/volume&gt;&lt;number&gt;2&lt;/number&gt;&lt;keywords&gt;&lt;keyword&gt;deriving initial fittings&lt;/keyword&gt;&lt;keyword&gt;fast-acting compression&lt;/keyword&gt;&lt;keyword&gt;hearing-aids&lt;/keyword&gt;&lt;keyword&gt;multichannel compression&lt;/keyword&gt;&lt;keyword&gt;amplitude-compression&lt;/keyword&gt;&lt;keyword&gt;reception threshold&lt;/keyword&gt;&lt;keyword&gt;sound localization&lt;/keyword&gt;&lt;keyword&gt;cues&lt;/keyword&gt;&lt;keyword&gt;amplification&lt;/keyword&gt;&lt;keyword&gt;recognition&lt;/keyword&gt;&lt;/keywords&gt;&lt;dates&gt;&lt;year&gt;2013&lt;/year&gt;&lt;pub-dates&gt;&lt;date&gt;Feb&lt;/date&gt;&lt;/pub-dates&gt;&lt;/dates&gt;&lt;isbn&gt;0001-4966&lt;/isbn&gt;&lt;accession-num&gt;WOS:000314267200047&lt;/accession-num&gt;&lt;urls&gt;&lt;related-urls&gt;&lt;url&gt;&amp;lt;Go to ISI&amp;gt;://WOS:000314267200047&lt;/url&gt;&lt;/related-urls&gt;&lt;/urls&gt;&lt;electronic-resource-num&gt;10.1121/1.4773862&lt;/electronic-resource-num&gt;&lt;language&gt;English&lt;/language&gt;&lt;/record&gt;&lt;/Cite&gt;&lt;/EndNote&gt;</w:instrText>
      </w:r>
      <w:r w:rsidRPr="004E6490">
        <w:fldChar w:fldCharType="separate"/>
      </w:r>
      <w:r w:rsidR="0040705D" w:rsidRPr="0040705D">
        <w:rPr>
          <w:noProof/>
          <w:vertAlign w:val="superscript"/>
        </w:rPr>
        <w:t>25</w:t>
      </w:r>
      <w:r w:rsidRPr="004E6490">
        <w:fldChar w:fldCharType="end"/>
      </w:r>
      <w:r w:rsidRPr="004E6490">
        <w:t>. Dynamic-range compression was applied independently for different frequency bands, which reduced differences in the distribution of sound energy across frequency for different stimuli. ILDs</w:t>
      </w:r>
      <w:r w:rsidR="00127F6F">
        <w:t xml:space="preserve"> </w:t>
      </w:r>
      <w:r w:rsidRPr="004E6490">
        <w:t>are frequency dependent</w:t>
      </w:r>
      <w:r w:rsidR="00127F6F">
        <w:t>,</w:t>
      </w:r>
      <w:r w:rsidR="00A37F9B">
        <w:t xml:space="preserve"> due to acoustic head-shadowing</w:t>
      </w:r>
      <w:r w:rsidR="00EA6B47" w:rsidRPr="004E6490">
        <w:fldChar w:fldCharType="begin"/>
      </w:r>
      <w:r w:rsidR="00EA6B47">
        <w:instrText xml:space="preserve"> ADDIN EN.CITE &lt;EndNote&gt;&lt;Cite&gt;&lt;Author&gt;Feddersen&lt;/Author&gt;&lt;Year&gt;1957&lt;/Year&gt;&lt;RecNum&gt;106&lt;/RecNum&gt;&lt;DisplayText&gt;&lt;style face="superscript"&gt;26&lt;/style&gt;&lt;/DisplayText&gt;&lt;record&gt;&lt;rec-number&gt;106&lt;/rec-number&gt;&lt;foreign-keys&gt;&lt;key app="EN" db-id="pdfv522etf25vne0p0u5esdx02rrtasvzxtd" timestamp="1570361292"&gt;106&lt;/key&gt;&lt;/foreign-keys&gt;&lt;ref-type name="Journal Article"&gt;17&lt;/ref-type&gt;&lt;contributors&gt;&lt;authors&gt;&lt;author&gt;Feddersen, W.E., Sandel, T.T., Teas, D.C., Jeffress, L.A.&lt;/author&gt;&lt;/authors&gt;&lt;/contributors&gt;&lt;titles&gt;&lt;title&gt;Localization of high-frequency tone&lt;/title&gt;&lt;secondary-title&gt;The Journal of the Acoustical Society of America&lt;/secondary-title&gt;&lt;/titles&gt;&lt;periodical&gt;&lt;full-title&gt;The Journal of the Acoustical Society of America&lt;/full-title&gt;&lt;/periodical&gt;&lt;pages&gt;988-991&lt;/pages&gt;&lt;volume&gt;29&lt;/volume&gt;&lt;dates&gt;&lt;year&gt;1957&lt;/year&gt;&lt;/dates&gt;&lt;urls&gt;&lt;/urls&gt;&lt;/record&gt;&lt;/Cite&gt;&lt;/EndNote&gt;</w:instrText>
      </w:r>
      <w:r w:rsidR="00EA6B47" w:rsidRPr="004E6490">
        <w:fldChar w:fldCharType="separate"/>
      </w:r>
      <w:r w:rsidR="00EA6B47" w:rsidRPr="0040705D">
        <w:rPr>
          <w:noProof/>
          <w:vertAlign w:val="superscript"/>
        </w:rPr>
        <w:t>26</w:t>
      </w:r>
      <w:r w:rsidR="00EA6B47" w:rsidRPr="004E6490">
        <w:fldChar w:fldCharType="end"/>
      </w:r>
      <w:r w:rsidR="00EA6B47">
        <w:t>. S</w:t>
      </w:r>
      <w:r w:rsidRPr="004E6490">
        <w:t>timuli with different frequency</w:t>
      </w:r>
      <w:r w:rsidR="00EA6B47">
        <w:t xml:space="preserve"> </w:t>
      </w:r>
      <w:r w:rsidRPr="004E6490">
        <w:t xml:space="preserve">content can </w:t>
      </w:r>
      <w:r w:rsidR="00EA6B47">
        <w:t>therefore</w:t>
      </w:r>
      <w:r w:rsidR="00EA6B47" w:rsidRPr="004E6490">
        <w:t xml:space="preserve"> </w:t>
      </w:r>
      <w:r w:rsidRPr="004E6490">
        <w:t xml:space="preserve">yield a different </w:t>
      </w:r>
      <w:r w:rsidR="007032BE">
        <w:t xml:space="preserve">overall </w:t>
      </w:r>
      <w:r w:rsidRPr="004E6490">
        <w:t xml:space="preserve">ILD for the same location. </w:t>
      </w:r>
      <w:r w:rsidR="001725F5">
        <w:t>By equalising the contribution of each frequency band, t</w:t>
      </w:r>
      <w:r w:rsidRPr="004E6490">
        <w:t>he multi-band compression approach used in the current study aimed to reduce this variance in correspondence between</w:t>
      </w:r>
      <w:r w:rsidR="00BA6911">
        <w:t xml:space="preserve"> the overall stimulus</w:t>
      </w:r>
      <w:r w:rsidRPr="004E6490">
        <w:t xml:space="preserve"> ILD and location. </w:t>
      </w:r>
      <w:r w:rsidR="0086555C">
        <w:t>In addition to applying linked multi-band compression</w:t>
      </w:r>
      <w:r w:rsidRPr="004E6490">
        <w:t>, for each individual, the overall intensity of haptic stimulation at each wrist was adjusted to account for differences in sensitivity. This was intended to make the task more intuitive, both by ensuring that the 0° position felt equal on each wrist, and that the intensity difference between the wrists felt equally offset for left and right locations.</w:t>
      </w:r>
    </w:p>
    <w:p w14:paraId="4AC37B18" w14:textId="746BE09D" w:rsidR="006F0662" w:rsidRDefault="002039D0" w:rsidP="006F0662">
      <w:pPr>
        <w:pStyle w:val="NoSpacing"/>
      </w:pPr>
      <w:r>
        <w:lastRenderedPageBreak/>
        <w:t>In the current study, we assess</w:t>
      </w:r>
      <w:r w:rsidR="00C42276">
        <w:t>ed</w:t>
      </w:r>
      <w:r>
        <w:t xml:space="preserve"> the effectiveness of training </w:t>
      </w:r>
      <w:r w:rsidR="00C42276">
        <w:t>for</w:t>
      </w:r>
      <w:r>
        <w:t xml:space="preserve"> improving</w:t>
      </w:r>
      <w:r w:rsidR="00E15559">
        <w:t xml:space="preserve"> </w:t>
      </w:r>
      <w:r w:rsidR="003F0BF5">
        <w:t>participants’ ability to</w:t>
      </w:r>
      <w:r w:rsidR="00E15559">
        <w:t xml:space="preserve"> locate sounds using</w:t>
      </w:r>
      <w:r w:rsidR="00A312C0">
        <w:t xml:space="preserve"> only</w:t>
      </w:r>
      <w:r w:rsidR="00E15559">
        <w:t xml:space="preserve"> haptic stimulatio</w:t>
      </w:r>
      <w:r w:rsidR="00A312C0">
        <w:t>n</w:t>
      </w:r>
      <w:r w:rsidR="00E15559">
        <w:t xml:space="preserve">. </w:t>
      </w:r>
      <w:r>
        <w:t>Several studies have shown the importance of training to exploiting auditory information</w:t>
      </w:r>
      <w:r w:rsidR="0045446F">
        <w:t xml:space="preserve"> presented</w:t>
      </w:r>
      <w:r>
        <w:t xml:space="preserve"> through haptic stimulation. </w:t>
      </w:r>
      <w:r w:rsidR="00867CFD">
        <w:t xml:space="preserve">Fletcher </w:t>
      </w:r>
      <w:r w:rsidR="00867CFD" w:rsidRPr="00557706">
        <w:rPr>
          <w:i/>
          <w:iCs/>
        </w:rPr>
        <w:t>et al</w:t>
      </w:r>
      <w:r w:rsidR="00557706" w:rsidRPr="00557706">
        <w:rPr>
          <w:i/>
          <w:iCs/>
        </w:rPr>
        <w:t>.</w:t>
      </w:r>
      <w:r w:rsidR="00867CFD">
        <w:t xml:space="preserve"> </w:t>
      </w:r>
      <w:r>
        <w:t xml:space="preserve">showed that a </w:t>
      </w:r>
      <w:r w:rsidR="003173E4">
        <w:t>short t</w:t>
      </w:r>
      <w:r>
        <w:t>raining</w:t>
      </w:r>
      <w:r w:rsidR="003173E4">
        <w:t xml:space="preserve"> regime</w:t>
      </w:r>
      <w:r>
        <w:t xml:space="preserve"> can improve sound-localisation accuracy for </w:t>
      </w:r>
      <w:r w:rsidR="00AB01E7">
        <w:t xml:space="preserve">unilaterally implanted </w:t>
      </w:r>
      <w:r>
        <w:t>CI users</w:t>
      </w:r>
      <w:r w:rsidR="00AB01E7">
        <w:t xml:space="preserve"> both with and without a hearing-aid in the other ear</w:t>
      </w:r>
      <w:r>
        <w:t>, either when using audio alone, haptic stimulation alone, or a combination of audio and haptic stimulation</w:t>
      </w:r>
      <w:r>
        <w:fldChar w:fldCharType="begin"/>
      </w:r>
      <w:r w:rsidR="00FA68E0">
        <w:instrText xml:space="preserve"> ADDIN EN.CITE &lt;EndNote&gt;&lt;Cite&gt;&lt;Author&gt;Fletcher&lt;/Author&gt;&lt;Year&gt;2020&lt;/Year&gt;&lt;RecNum&gt;169&lt;/RecNum&gt;&lt;DisplayText&gt;&lt;style face="superscript"&gt;10&lt;/style&gt;&lt;/DisplayText&gt;&lt;record&gt;&lt;rec-number&gt;169&lt;/rec-number&gt;&lt;foreign-keys&gt;&lt;key app="EN" db-id="pdfv522etf25vne0p0u5esdx02rrtasvzxtd" timestamp="1581590810"&gt;169&lt;/key&gt;&lt;/foreign-keys&gt;&lt;ref-type name="Journal Article"&gt;17&lt;/ref-type&gt;&lt;contributors&gt;&lt;authors&gt;&lt;author&gt;Fletcher, M. D.&lt;/author&gt;&lt;author&gt;Cunningham, R. O.&lt;/author&gt;&lt;author&gt;Mills, S. R.&lt;/author&gt;&lt;/authors&gt;&lt;/contributors&gt;&lt;auth-address&gt;Faculty of Engineering and Physical Sciences, University of Southampton, University Road, Southampton, SO17 1BJ, United Kingdom. M.D.Fletcher@soton.ac.uk.&amp;#xD;Faculty of Engineering and Physical Sciences, University of Southampton, University Road, Southampton, SO17 1BJ, United Kingdom.&lt;/auth-address&gt;&lt;titles&gt;&lt;title&gt;Electro-haptic enhancement of spatial hearing in cochlear implant users&lt;/title&gt;&lt;secondary-title&gt;Sci. Rep.&lt;/secondary-title&gt;&lt;/titles&gt;&lt;periodical&gt;&lt;full-title&gt;Sci. Rep.&lt;/full-title&gt;&lt;/periodical&gt;&lt;pages&gt;1621&lt;/pages&gt;&lt;volume&gt;10&lt;/volume&gt;&lt;number&gt;1&lt;/number&gt;&lt;edition&gt;2020/02/02&lt;/edition&gt;&lt;dates&gt;&lt;year&gt;2020&lt;/year&gt;&lt;pub-dates&gt;&lt;date&gt;Jan 31&lt;/date&gt;&lt;/pub-dates&gt;&lt;/dates&gt;&lt;isbn&gt;2045-2322 (Electronic)&amp;#xD;2045-2322 (Linking)&lt;/isbn&gt;&lt;accession-num&gt;32005889&lt;/accession-num&gt;&lt;urls&gt;&lt;related-urls&gt;&lt;url&gt;https://www.ncbi.nlm.nih.gov/pubmed/32005889&lt;/url&gt;&lt;/related-urls&gt;&lt;/urls&gt;&lt;custom2&gt;PMC6994470&lt;/custom2&gt;&lt;electronic-resource-num&gt;10.1038/s41598-020-58503-8&lt;/electronic-resource-num&gt;&lt;/record&gt;&lt;/Cite&gt;&lt;/EndNote&gt;</w:instrText>
      </w:r>
      <w:r>
        <w:fldChar w:fldCharType="separate"/>
      </w:r>
      <w:r w:rsidR="004F70EF" w:rsidRPr="004F70EF">
        <w:rPr>
          <w:noProof/>
          <w:vertAlign w:val="superscript"/>
        </w:rPr>
        <w:t>10</w:t>
      </w:r>
      <w:r>
        <w:fldChar w:fldCharType="end"/>
      </w:r>
      <w:r>
        <w:t>.</w:t>
      </w:r>
      <w:r w:rsidR="00AB01E7">
        <w:t xml:space="preserve"> </w:t>
      </w:r>
      <w:bookmarkStart w:id="2" w:name="_Hlk42675925"/>
      <w:r w:rsidR="00486BF2">
        <w:t>This</w:t>
      </w:r>
      <w:r w:rsidR="00FB79BA">
        <w:t xml:space="preserve"> finding</w:t>
      </w:r>
      <w:r w:rsidR="00486BF2">
        <w:t xml:space="preserve"> is supported by other work showing that sound localisation improves with training for CI users using a single CI</w:t>
      </w:r>
      <w:r w:rsidR="00EF4951">
        <w:fldChar w:fldCharType="begin"/>
      </w:r>
      <w:r w:rsidR="00EF4951">
        <w:instrText xml:space="preserve"> ADDIN EN.CITE &lt;EndNote&gt;&lt;Cite&gt;&lt;Author&gt;Fletcher&lt;/Author&gt;&lt;Year&gt;2020&lt;/Year&gt;&lt;RecNum&gt;169&lt;/RecNum&gt;&lt;DisplayText&gt;&lt;style face="superscript"&gt;10&lt;/style&gt;&lt;/DisplayText&gt;&lt;record&gt;&lt;rec-number&gt;169&lt;/rec-number&gt;&lt;foreign-keys&gt;&lt;key app="EN" db-id="pdfv522etf25vne0p0u5esdx02rrtasvzxtd" timestamp="1581590810"&gt;169&lt;/key&gt;&lt;/foreign-keys&gt;&lt;ref-type name="Journal Article"&gt;17&lt;/ref-type&gt;&lt;contributors&gt;&lt;authors&gt;&lt;author&gt;Fletcher, M. D.&lt;/author&gt;&lt;author&gt;Cunningham, R. O.&lt;/author&gt;&lt;author&gt;Mills, S. R.&lt;/author&gt;&lt;/authors&gt;&lt;/contributors&gt;&lt;auth-address&gt;Faculty of Engineering and Physical Sciences, University of Southampton, University Road, Southampton, SO17 1BJ, United Kingdom. M.D.Fletcher@soton.ac.uk.&amp;#xD;Faculty of Engineering and Physical Sciences, University of Southampton, University Road, Southampton, SO17 1BJ, United Kingdom.&lt;/auth-address&gt;&lt;titles&gt;&lt;title&gt;Electro-haptic enhancement of spatial hearing in cochlear implant users&lt;/title&gt;&lt;secondary-title&gt;Sci. Rep.&lt;/secondary-title&gt;&lt;/titles&gt;&lt;periodical&gt;&lt;full-title&gt;Sci. Rep.&lt;/full-title&gt;&lt;/periodical&gt;&lt;pages&gt;1621&lt;/pages&gt;&lt;volume&gt;10&lt;/volume&gt;&lt;number&gt;1&lt;/number&gt;&lt;edition&gt;2020/02/02&lt;/edition&gt;&lt;dates&gt;&lt;year&gt;2020&lt;/year&gt;&lt;pub-dates&gt;&lt;date&gt;Jan 31&lt;/date&gt;&lt;/pub-dates&gt;&lt;/dates&gt;&lt;isbn&gt;2045-2322 (Electronic)&amp;#xD;2045-2322 (Linking)&lt;/isbn&gt;&lt;accession-num&gt;32005889&lt;/accession-num&gt;&lt;urls&gt;&lt;related-urls&gt;&lt;url&gt;https://www.ncbi.nlm.nih.gov/pubmed/32005889&lt;/url&gt;&lt;/related-urls&gt;&lt;/urls&gt;&lt;custom2&gt;PMC6994470&lt;/custom2&gt;&lt;electronic-resource-num&gt;10.1038/s41598-020-58503-8&lt;/electronic-resource-num&gt;&lt;/record&gt;&lt;/Cite&gt;&lt;/EndNote&gt;</w:instrText>
      </w:r>
      <w:r w:rsidR="00EF4951">
        <w:fldChar w:fldCharType="separate"/>
      </w:r>
      <w:r w:rsidR="00EF4951" w:rsidRPr="004F70EF">
        <w:rPr>
          <w:noProof/>
          <w:vertAlign w:val="superscript"/>
        </w:rPr>
        <w:t>1</w:t>
      </w:r>
      <w:r w:rsidR="00EF4951">
        <w:rPr>
          <w:noProof/>
          <w:vertAlign w:val="superscript"/>
        </w:rPr>
        <w:t>0,</w:t>
      </w:r>
      <w:r w:rsidR="00EF4951">
        <w:fldChar w:fldCharType="end"/>
      </w:r>
      <w:r w:rsidR="00486BF2">
        <w:fldChar w:fldCharType="begin"/>
      </w:r>
      <w:r w:rsidR="00486BF2">
        <w:instrText xml:space="preserve"> ADDIN EN.CITE &lt;EndNote&gt;&lt;Cite&gt;&lt;Author&gt;Luntz&lt;/Author&gt;&lt;Year&gt;2005&lt;/Year&gt;&lt;RecNum&gt;370&lt;/RecNum&gt;&lt;DisplayText&gt;&lt;style face="superscript"&gt;27&lt;/style&gt;&lt;/DisplayText&gt;&lt;record&gt;&lt;rec-number&gt;370&lt;/rec-number&gt;&lt;foreign-keys&gt;&lt;key app="EN" db-id="pdfv522etf25vne0p0u5esdx02rrtasvzxtd" timestamp="1591779698"&gt;370&lt;/key&gt;&lt;/foreign-keys&gt;&lt;ref-type name="Journal Article"&gt;17&lt;/ref-type&gt;&lt;contributors&gt;&lt;authors&gt;&lt;author&gt;Luntz, M.&lt;/author&gt;&lt;author&gt;Brodsky, A.&lt;/author&gt;&lt;author&gt;Watad, W.&lt;/author&gt;&lt;author&gt;Weiss, H.&lt;/author&gt;&lt;author&gt;Tamir, A.&lt;/author&gt;&lt;author&gt;Pratt, H.&lt;/author&gt;&lt;/authors&gt;&lt;/contributors&gt;&lt;auth-address&gt;Department of Otolaryngology, Head and Neck Surgery, Bnai Zion Medical Center, The Bruce Rappaport Faculty of Medicine, Technion, Haifa, Israel. michal.luntz@b-zion.org.il&lt;/auth-address&gt;&lt;titles&gt;&lt;title&gt;Sound localization in patients with unilateral cochlear implants&lt;/title&gt;&lt;secondary-title&gt;Cochlear Implants Int&lt;/secondary-title&gt;&lt;/titles&gt;&lt;periodical&gt;&lt;full-title&gt;Cochlear Implants Int&lt;/full-title&gt;&lt;/periodical&gt;&lt;pages&gt;1-9&lt;/pages&gt;&lt;volume&gt;6&lt;/volume&gt;&lt;number&gt;1&lt;/number&gt;&lt;edition&gt;2008/09/16&lt;/edition&gt;&lt;dates&gt;&lt;year&gt;2005&lt;/year&gt;&lt;pub-dates&gt;&lt;date&gt;Mar&lt;/date&gt;&lt;/pub-dates&gt;&lt;/dates&gt;&lt;isbn&gt;1467-0100 (Print)&amp;#xD;1467-0100 (Linking)&lt;/isbn&gt;&lt;accession-num&gt;18792315&lt;/accession-num&gt;&lt;urls&gt;&lt;related-urls&gt;&lt;url&gt;https://www.ncbi.nlm.nih.gov/pubmed/18792315&lt;/url&gt;&lt;/related-urls&gt;&lt;/urls&gt;&lt;electronic-resource-num&gt;10.1179/cim.2005.6.Supplement-1.1&lt;/electronic-resource-num&gt;&lt;/record&gt;&lt;/Cite&gt;&lt;/EndNote&gt;</w:instrText>
      </w:r>
      <w:r w:rsidR="00486BF2">
        <w:fldChar w:fldCharType="separate"/>
      </w:r>
      <w:r w:rsidR="00486BF2" w:rsidRPr="00486BF2">
        <w:rPr>
          <w:noProof/>
          <w:vertAlign w:val="superscript"/>
        </w:rPr>
        <w:t>27</w:t>
      </w:r>
      <w:r w:rsidR="00486BF2">
        <w:fldChar w:fldCharType="end"/>
      </w:r>
      <w:r w:rsidR="00BA6462">
        <w:t xml:space="preserve"> and for </w:t>
      </w:r>
      <w:r w:rsidR="007E4CD0">
        <w:t xml:space="preserve">individuals </w:t>
      </w:r>
      <w:r w:rsidR="00BA6462">
        <w:t>with a severe-to-profound unilateral hearing loss</w:t>
      </w:r>
      <w:r w:rsidR="00FA68E0">
        <w:fldChar w:fldCharType="begin">
          <w:fldData xml:space="preserve">PEVuZE5vdGU+PENpdGU+PEF1dGhvcj5GaXJzenQ8L0F1dGhvcj48WWVhcj4yMDE1PC9ZZWFyPjxS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=
</w:fldData>
        </w:fldChar>
      </w:r>
      <w:r w:rsidR="00FA68E0">
        <w:instrText xml:space="preserve"> ADDIN EN.CITE </w:instrText>
      </w:r>
      <w:r w:rsidR="00FA68E0">
        <w:fldChar w:fldCharType="begin">
          <w:fldData xml:space="preserve">PEVuZE5vdGU+PENpdGU+PEF1dGhvcj5GaXJzenQ8L0F1dGhvcj48WWVhcj4yMDE1PC9ZZWFyPjxS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=
</w:fldData>
        </w:fldChar>
      </w:r>
      <w:r w:rsidR="00FA68E0">
        <w:instrText xml:space="preserve"> ADDIN EN.CITE.DATA </w:instrText>
      </w:r>
      <w:r w:rsidR="00FA68E0">
        <w:fldChar w:fldCharType="end"/>
      </w:r>
      <w:r w:rsidR="00FA68E0">
        <w:fldChar w:fldCharType="separate"/>
      </w:r>
      <w:r w:rsidR="00FA68E0" w:rsidRPr="00FA68E0">
        <w:rPr>
          <w:noProof/>
          <w:vertAlign w:val="superscript"/>
        </w:rPr>
        <w:t>28</w:t>
      </w:r>
      <w:r w:rsidR="00FA68E0">
        <w:fldChar w:fldCharType="end"/>
      </w:r>
      <w:r w:rsidR="00486BF2">
        <w:t>.</w:t>
      </w:r>
      <w:bookmarkEnd w:id="2"/>
      <w:r w:rsidR="00486BF2">
        <w:t xml:space="preserve"> </w:t>
      </w:r>
      <w:r w:rsidR="00E376A8">
        <w:t xml:space="preserve">Another set of </w:t>
      </w:r>
      <w:r w:rsidR="00AB01E7">
        <w:t xml:space="preserve">studies have </w:t>
      </w:r>
      <w:r>
        <w:t xml:space="preserve">shown that training </w:t>
      </w:r>
      <w:r w:rsidR="007F260B">
        <w:t>i</w:t>
      </w:r>
      <w:r>
        <w:t xml:space="preserve">s important for </w:t>
      </w:r>
      <w:r w:rsidR="007F260B">
        <w:t>CI users</w:t>
      </w:r>
      <w:r>
        <w:t xml:space="preserve"> to make effective use of haptic stimulation to improve speech-in-noise performance</w:t>
      </w:r>
      <w:r>
        <w:fldChar w:fldCharType="begin">
          <w:fldData xml:space="preserve">PEVuZE5vdGU+PENpdGU+PEF1dGhvcj5GbGV0Y2hlcjwvQXV0aG9yPjxZZWFyPjIwMTk8L1llYXI+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</w:fldData>
        </w:fldChar>
      </w:r>
      <w:r w:rsidR="00FA68E0">
        <w:instrText xml:space="preserve"> ADDIN EN.CITE </w:instrText>
      </w:r>
      <w:r w:rsidR="00FA68E0">
        <w:fldChar w:fldCharType="begin">
          <w:fldData xml:space="preserve">PEVuZE5vdGU+PENpdGU+PEF1dGhvcj5GbGV0Y2hlcjwvQXV0aG9yPjxZZWFyPjIwMTk8L1llYXI+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</w:fldData>
        </w:fldChar>
      </w:r>
      <w:r w:rsidR="00FA68E0">
        <w:instrText xml:space="preserve"> ADDIN EN.CITE.DATA </w:instrText>
      </w:r>
      <w:r w:rsidR="00FA68E0">
        <w:fldChar w:fldCharType="end"/>
      </w:r>
      <w:r>
        <w:fldChar w:fldCharType="separate"/>
      </w:r>
      <w:r w:rsidR="004F70EF" w:rsidRPr="004F70EF">
        <w:rPr>
          <w:noProof/>
          <w:vertAlign w:val="superscript"/>
        </w:rPr>
        <w:t>5,6</w:t>
      </w:r>
      <w:r>
        <w:fldChar w:fldCharType="end"/>
      </w:r>
      <w:r>
        <w:t>. Previous researchers have also attempted to provide speech information through haptic stimulation as a substitute, rather than a supplement, to auditory stimulation. This work suggests that participants continue to improve their ability to extract speech information from haptic stimulation after many hours of training</w:t>
      </w:r>
      <w:r>
        <w:fldChar w:fldCharType="begin">
          <w:fldData xml:space="preserve">PEVuZE5vdGU+PENpdGU+PEF1dGhvcj5XZWlzZW5iZXJnZXI8L0F1dGhvcj48WWVhcj4xOTg2PC9Z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=
</w:fldData>
        </w:fldChar>
      </w:r>
      <w:r w:rsidR="00FA68E0">
        <w:instrText xml:space="preserve"> ADDIN EN.CITE </w:instrText>
      </w:r>
      <w:r w:rsidR="00FA68E0">
        <w:fldChar w:fldCharType="begin">
          <w:fldData xml:space="preserve">PEVuZE5vdGU+PENpdGU+PEF1dGhvcj5XZWlzZW5iZXJnZXI8L0F1dGhvcj48WWVhcj4xOTg2PC9Z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=
</w:fldData>
        </w:fldChar>
      </w:r>
      <w:r w:rsidR="00FA68E0">
        <w:instrText xml:space="preserve"> ADDIN EN.CITE.DATA </w:instrText>
      </w:r>
      <w:r w:rsidR="00FA68E0">
        <w:fldChar w:fldCharType="end"/>
      </w:r>
      <w:r>
        <w:fldChar w:fldCharType="separate"/>
      </w:r>
      <w:r w:rsidR="00FA68E0" w:rsidRPr="00FA68E0">
        <w:rPr>
          <w:noProof/>
          <w:vertAlign w:val="superscript"/>
        </w:rPr>
        <w:t>29-31</w:t>
      </w:r>
      <w:r>
        <w:fldChar w:fldCharType="end"/>
      </w:r>
      <w:r w:rsidRPr="00EB3463">
        <w:t>.</w:t>
      </w:r>
    </w:p>
    <w:p w14:paraId="030D60E5" w14:textId="3DD1559E" w:rsidR="00224051" w:rsidRDefault="002B62CA" w:rsidP="00B007FA">
      <w:pPr>
        <w:pStyle w:val="NoSpacing"/>
      </w:pPr>
      <w:r>
        <w:t>I</w:t>
      </w:r>
      <w:r w:rsidR="007B0B17">
        <w:t xml:space="preserve">n this study, </w:t>
      </w:r>
      <w:r>
        <w:t xml:space="preserve">we measured haptic sound-localisation </w:t>
      </w:r>
      <w:r w:rsidR="0022372A">
        <w:t xml:space="preserve">accuracy </w:t>
      </w:r>
      <w:r>
        <w:t>before and after</w:t>
      </w:r>
      <w:r w:rsidR="00DD3DDE">
        <w:t xml:space="preserve"> a</w:t>
      </w:r>
      <w:r>
        <w:t xml:space="preserve"> 5</w:t>
      </w:r>
      <w:r w:rsidR="00DD3DDE">
        <w:t>-</w:t>
      </w:r>
      <w:r>
        <w:t>hour training</w:t>
      </w:r>
      <w:r w:rsidR="00DD3DDE">
        <w:t xml:space="preserve"> regime</w:t>
      </w:r>
      <w:r>
        <w:t>, consisting of ten training sessions</w:t>
      </w:r>
      <w:r w:rsidR="001C051A">
        <w:t xml:space="preserve"> that</w:t>
      </w:r>
      <w:r w:rsidR="007F260B">
        <w:t xml:space="preserve"> were each</w:t>
      </w:r>
      <w:r>
        <w:t xml:space="preserve"> </w:t>
      </w:r>
      <w:r w:rsidR="001C051A">
        <w:t xml:space="preserve">completed </w:t>
      </w:r>
      <w:r>
        <w:t xml:space="preserve">on separate days. </w:t>
      </w:r>
      <w:r w:rsidR="00553BA9">
        <w:t>Thirty-two a</w:t>
      </w:r>
      <w:r w:rsidR="003F0BF5">
        <w:t xml:space="preserve">dults with normal touch perception </w:t>
      </w:r>
      <w:r w:rsidR="001C051A">
        <w:t xml:space="preserve">were randomly assigned to either </w:t>
      </w:r>
      <w:r>
        <w:t xml:space="preserve">an </w:t>
      </w:r>
      <w:r w:rsidR="004C2596">
        <w:t>e</w:t>
      </w:r>
      <w:r>
        <w:t>xperimental</w:t>
      </w:r>
      <w:r w:rsidR="001C051A">
        <w:t xml:space="preserve"> or</w:t>
      </w:r>
      <w:r>
        <w:t xml:space="preserve"> </w:t>
      </w:r>
      <w:r w:rsidR="004C2596">
        <w:t>c</w:t>
      </w:r>
      <w:r>
        <w:t>ontrol group</w:t>
      </w:r>
      <w:r w:rsidR="00770667">
        <w:t>.</w:t>
      </w:r>
      <w:r w:rsidR="00042517">
        <w:t xml:space="preserve"> </w:t>
      </w:r>
      <w:r w:rsidR="00D82290">
        <w:t>In t</w:t>
      </w:r>
      <w:r w:rsidR="00042517">
        <w:t xml:space="preserve">esting and training </w:t>
      </w:r>
      <w:r w:rsidR="00D82290">
        <w:t xml:space="preserve">sessions, </w:t>
      </w:r>
      <w:r w:rsidR="00B007FA">
        <w:t xml:space="preserve">the participant’s task was to locate male </w:t>
      </w:r>
      <w:r w:rsidR="00C0089F">
        <w:t xml:space="preserve">or </w:t>
      </w:r>
      <w:r w:rsidR="00B007FA">
        <w:t>female speech</w:t>
      </w:r>
      <w:r w:rsidR="007B1358">
        <w:t xml:space="preserve"> stimuli</w:t>
      </w:r>
      <w:r w:rsidR="00004B66">
        <w:t>, with different talkers and sentence</w:t>
      </w:r>
      <w:r w:rsidR="00B91175">
        <w:t>s</w:t>
      </w:r>
      <w:r w:rsidR="00FA36B8">
        <w:t xml:space="preserve"> </w:t>
      </w:r>
      <w:r w:rsidR="00004B66">
        <w:t xml:space="preserve">used </w:t>
      </w:r>
      <w:r w:rsidR="008A76BB">
        <w:t>across sessions</w:t>
      </w:r>
      <w:r w:rsidR="00393302">
        <w:t xml:space="preserve"> and no</w:t>
      </w:r>
      <w:r w:rsidR="00FA36B8">
        <w:t xml:space="preserve"> material</w:t>
      </w:r>
      <w:r w:rsidR="00D77D0A">
        <w:t xml:space="preserve"> </w:t>
      </w:r>
      <w:r w:rsidR="00393302">
        <w:t>repeated</w:t>
      </w:r>
      <w:r w:rsidR="00042517">
        <w:t>.</w:t>
      </w:r>
      <w:r w:rsidR="00DF0748">
        <w:t xml:space="preserve"> </w:t>
      </w:r>
      <w:r w:rsidR="00F361FF">
        <w:t>For the experimental group, w</w:t>
      </w:r>
      <w:r w:rsidR="00DF0748">
        <w:t xml:space="preserve">e </w:t>
      </w:r>
      <w:r w:rsidR="0065273C">
        <w:t xml:space="preserve">set a target of </w:t>
      </w:r>
      <w:r w:rsidR="00DF0748">
        <w:t>achiev</w:t>
      </w:r>
      <w:r w:rsidR="0065273C">
        <w:t>ing</w:t>
      </w:r>
      <w:r w:rsidR="00DF0748">
        <w:t xml:space="preserve"> </w:t>
      </w:r>
      <w:r w:rsidR="006F0F8E">
        <w:t xml:space="preserve">less </w:t>
      </w:r>
      <w:r w:rsidR="00980D93">
        <w:t>than</w:t>
      </w:r>
      <w:r w:rsidR="00C63DAC">
        <w:t xml:space="preserve"> </w:t>
      </w:r>
      <w:r w:rsidR="00134CA9">
        <w:t>28</w:t>
      </w:r>
      <w:r w:rsidR="00DF0748" w:rsidRPr="004E5D7E">
        <w:t>°</w:t>
      </w:r>
      <w:r w:rsidR="00DF0748">
        <w:t xml:space="preserve"> RMS </w:t>
      </w:r>
      <w:r w:rsidR="006F0F8E">
        <w:t xml:space="preserve">localisation </w:t>
      </w:r>
      <w:r w:rsidR="00DF0748">
        <w:t>error</w:t>
      </w:r>
      <w:r w:rsidR="00C63DAC">
        <w:t xml:space="preserve"> before training</w:t>
      </w:r>
      <w:r w:rsidR="00B92040">
        <w:t xml:space="preserve">, as we expected </w:t>
      </w:r>
      <w:r w:rsidR="004C2596">
        <w:t>our</w:t>
      </w:r>
      <w:r w:rsidR="00BB78D6">
        <w:t xml:space="preserve"> use of </w:t>
      </w:r>
      <w:r w:rsidR="00B92040">
        <w:t>linked multi-band compression and wrist</w:t>
      </w:r>
      <w:r w:rsidR="004C2596">
        <w:t>-</w:t>
      </w:r>
      <w:r w:rsidR="00B92040">
        <w:t>sensitivity correct</w:t>
      </w:r>
      <w:r w:rsidR="004C2596">
        <w:t>ion</w:t>
      </w:r>
      <w:r w:rsidR="00B92040">
        <w:t xml:space="preserve"> to give immediate benefit</w:t>
      </w:r>
      <w:r w:rsidR="00C63DAC">
        <w:t xml:space="preserve">. This </w:t>
      </w:r>
      <w:r w:rsidR="006F0F8E">
        <w:t>would mean</w:t>
      </w:r>
      <w:r w:rsidR="00134CA9">
        <w:t xml:space="preserve"> </w:t>
      </w:r>
      <w:r w:rsidR="00562AF2">
        <w:t xml:space="preserve">we had </w:t>
      </w:r>
      <w:r w:rsidR="00562AF2">
        <w:lastRenderedPageBreak/>
        <w:t xml:space="preserve">substantially exceeded the </w:t>
      </w:r>
      <w:r w:rsidR="00D85206">
        <w:t xml:space="preserve">performance achieved by Fletcher </w:t>
      </w:r>
      <w:r w:rsidR="00D85206" w:rsidRPr="00557706">
        <w:rPr>
          <w:i/>
          <w:iCs/>
        </w:rPr>
        <w:t>et al</w:t>
      </w:r>
      <w:r w:rsidR="00557706">
        <w:rPr>
          <w:i/>
          <w:iCs/>
        </w:rPr>
        <w:t>.</w:t>
      </w:r>
      <w:r w:rsidR="00D85206">
        <w:t xml:space="preserve"> before training </w:t>
      </w:r>
      <w:r w:rsidR="007F4291">
        <w:t>for haptic sound-localisation</w:t>
      </w:r>
      <w:r w:rsidR="00D85206">
        <w:t xml:space="preserve"> </w:t>
      </w:r>
      <w:r w:rsidR="00B77AC7">
        <w:t>with</w:t>
      </w:r>
      <w:r w:rsidR="00D85206">
        <w:t xml:space="preserve"> a single stimulus</w:t>
      </w:r>
      <w:r w:rsidR="007F4291">
        <w:fldChar w:fldCharType="begin"/>
      </w:r>
      <w:r w:rsidR="00FA68E0">
        <w:instrText xml:space="preserve"> ADDIN EN.CITE &lt;EndNote&gt;&lt;Cite&gt;&lt;Author&gt;Fletcher&lt;/Author&gt;&lt;Year&gt;2020&lt;/Year&gt;&lt;RecNum&gt;169&lt;/RecNum&gt;&lt;DisplayText&gt;&lt;style face="superscript"&gt;10&lt;/style&gt;&lt;/DisplayText&gt;&lt;record&gt;&lt;rec-number&gt;169&lt;/rec-number&gt;&lt;foreign-keys&gt;&lt;key app="EN" db-id="pdfv522etf25vne0p0u5esdx02rrtasvzxtd" timestamp="1581590810"&gt;169&lt;/key&gt;&lt;/foreign-keys&gt;&lt;ref-type name="Journal Article"&gt;17&lt;/ref-type&gt;&lt;contributors&gt;&lt;authors&gt;&lt;author&gt;Fletcher, M. D.&lt;/author&gt;&lt;author&gt;Cunningham, R. O.&lt;/author&gt;&lt;author&gt;Mills, S. R.&lt;/author&gt;&lt;/authors&gt;&lt;/contributors&gt;&lt;auth-address&gt;Faculty of Engineering and Physical Sciences, University of Southampton, University Road, Southampton, SO17 1BJ, United Kingdom. M.D.Fletcher@soton.ac.uk.&amp;#xD;Faculty of Engineering and Physical Sciences, University of Southampton, University Road, Southampton, SO17 1BJ, United Kingdom.&lt;/auth-address&gt;&lt;titles&gt;&lt;title&gt;Electro-haptic enhancement of spatial hearing in cochlear implant users&lt;/title&gt;&lt;secondary-title&gt;Sci. Rep.&lt;/secondary-title&gt;&lt;/titles&gt;&lt;periodical&gt;&lt;full-title&gt;Sci. Rep.&lt;/full-title&gt;&lt;/periodical&gt;&lt;pages&gt;1621&lt;/pages&gt;&lt;volume&gt;10&lt;/volume&gt;&lt;number&gt;1&lt;/number&gt;&lt;edition&gt;2020/02/02&lt;/edition&gt;&lt;dates&gt;&lt;year&gt;2020&lt;/year&gt;&lt;pub-dates&gt;&lt;date&gt;Jan 31&lt;/date&gt;&lt;/pub-dates&gt;&lt;/dates&gt;&lt;isbn&gt;2045-2322 (Electronic)&amp;#xD;2045-2322 (Linking)&lt;/isbn&gt;&lt;accession-num&gt;32005889&lt;/accession-num&gt;&lt;urls&gt;&lt;related-urls&gt;&lt;url&gt;https://www.ncbi.nlm.nih.gov/pubmed/32005889&lt;/url&gt;&lt;/related-urls&gt;&lt;/urls&gt;&lt;custom2&gt;PMC6994470&lt;/custom2&gt;&lt;electronic-resource-num&gt;10.1038/s41598-020-58503-8&lt;/electronic-resource-num&gt;&lt;/record&gt;&lt;/Cite&gt;&lt;/EndNote&gt;</w:instrText>
      </w:r>
      <w:r w:rsidR="007F4291">
        <w:fldChar w:fldCharType="separate"/>
      </w:r>
      <w:r w:rsidR="004F70EF" w:rsidRPr="004F70EF">
        <w:rPr>
          <w:noProof/>
          <w:vertAlign w:val="superscript"/>
        </w:rPr>
        <w:t>10</w:t>
      </w:r>
      <w:r w:rsidR="007F4291">
        <w:fldChar w:fldCharType="end"/>
      </w:r>
      <w:r w:rsidR="00D85206">
        <w:t xml:space="preserve">. It would also mean </w:t>
      </w:r>
      <w:r w:rsidR="00562AF2">
        <w:t xml:space="preserve">we had exceeded </w:t>
      </w:r>
      <w:r w:rsidR="00134CA9">
        <w:t xml:space="preserve">sound-localisation </w:t>
      </w:r>
      <w:r w:rsidR="00562AF2">
        <w:t xml:space="preserve">performance </w:t>
      </w:r>
      <w:r w:rsidR="00134CA9">
        <w:t>in bilateral CI users</w:t>
      </w:r>
      <w:r w:rsidR="00B77AC7">
        <w:t xml:space="preserve"> for a single stimulus</w:t>
      </w:r>
      <w:r w:rsidR="00134CA9">
        <w:fldChar w:fldCharType="begin"/>
      </w:r>
      <w:r w:rsidR="00134CA9">
        <w:instrText xml:space="preserve"> ADDIN EN.CITE &lt;EndNote&gt;&lt;Cite&gt;&lt;Author&gt;Dorman&lt;/Author&gt;&lt;Year&gt;2016&lt;/Year&gt;&lt;RecNum&gt;50&lt;/RecNum&gt;&lt;DisplayText&gt;&lt;style face="superscript"&gt;4&lt;/style&gt;&lt;/DisplayText&gt;&lt;record&gt;&lt;rec-number&gt;50&lt;/rec-number&gt;&lt;foreign-keys&gt;&lt;key app="EN" db-id="pdfv522etf25vne0p0u5esdx02rrtasvzxtd" timestamp="1570031536"&gt;50&lt;/key&gt;&lt;/foreign-keys&gt;&lt;ref-type name="Journal Article"&gt;17&lt;/ref-type&gt;&lt;contributors&gt;&lt;authors&gt;&lt;author&gt;Dorman, M. F.&lt;/author&gt;&lt;author&gt;Loiselle, L. H.&lt;/author&gt;&lt;author&gt;Cook, S. J.&lt;/author&gt;&lt;author&gt;Yost, W. A.&lt;/author&gt;&lt;author&gt;Gifford, R. H.&lt;/author&gt;&lt;/authors&gt;&lt;/contributors&gt;&lt;auth-address&gt;Arizona State University, Tempe, Ariz., USA.&lt;/auth-address&gt;&lt;titles&gt;&lt;title&gt;Sound Source Localization by Normal-Hearing Listeners, Hearing-Impaired Listeners and Cochlear Implant Listeners&lt;/title&gt;&lt;secondary-title&gt;Audiol Neurootol&lt;/secondary-title&gt;&lt;/titles&gt;&lt;periodical&gt;&lt;full-title&gt;Audiol Neurootol&lt;/full-title&gt;&lt;/periodical&gt;&lt;pages&gt;127-31&lt;/pages&gt;&lt;volume&gt;21&lt;/volume&gt;&lt;number&gt;3&lt;/number&gt;&lt;edition&gt;2016/04/15&lt;/edition&gt;&lt;keywords&gt;&lt;keyword&gt;Adult&lt;/keyword&gt;&lt;keyword&gt;Aged&lt;/keyword&gt;&lt;keyword&gt;Auditory Perception&lt;/keyword&gt;&lt;keyword&gt;Case-Control Studies&lt;/keyword&gt;&lt;keyword&gt;Cochlear Implantation/*methods&lt;/keyword&gt;&lt;keyword&gt;*Cochlear Implants&lt;/keyword&gt;&lt;keyword&gt;Female&lt;/keyword&gt;&lt;keyword&gt;*Hearing Aids&lt;/keyword&gt;&lt;keyword&gt;Hearing Loss/*rehabilitation&lt;/keyword&gt;&lt;keyword&gt;Humans&lt;/keyword&gt;&lt;keyword&gt;Male&lt;/keyword&gt;&lt;keyword&gt;Middle Aged&lt;/keyword&gt;&lt;keyword&gt;*Sound Localization&lt;/keyword&gt;&lt;keyword&gt;Speech Perception&lt;/keyword&gt;&lt;keyword&gt;Young Adult&lt;/keyword&gt;&lt;/keywords&gt;&lt;dates&gt;&lt;year&gt;2016&lt;/year&gt;&lt;/dates&gt;&lt;isbn&gt;1421-9700 (Electronic)&amp;#xD;1420-3030 (Linking)&lt;/isbn&gt;&lt;accession-num&gt;27077663&lt;/accession-num&gt;&lt;urls&gt;&lt;related-urls&gt;&lt;url&gt;https://www.ncbi.nlm.nih.gov/pubmed/27077663&lt;/url&gt;&lt;/related-urls&gt;&lt;/urls&gt;&lt;custom2&gt;PMC4949120&lt;/custom2&gt;&lt;electronic-resource-num&gt;10.1159/000444740&lt;/electronic-resource-num&gt;&lt;/record&gt;&lt;/Cite&gt;&lt;/EndNote&gt;</w:instrText>
      </w:r>
      <w:r w:rsidR="00134CA9">
        <w:fldChar w:fldCharType="separate"/>
      </w:r>
      <w:r w:rsidR="00134CA9" w:rsidRPr="00C63DAC">
        <w:rPr>
          <w:noProof/>
          <w:vertAlign w:val="superscript"/>
        </w:rPr>
        <w:t>4</w:t>
      </w:r>
      <w:r w:rsidR="00134CA9">
        <w:fldChar w:fldCharType="end"/>
      </w:r>
      <w:r w:rsidR="00CA10DB">
        <w:t xml:space="preserve">. After training, </w:t>
      </w:r>
      <w:r w:rsidR="0056331A">
        <w:t xml:space="preserve">we </w:t>
      </w:r>
      <w:r w:rsidR="00E41740">
        <w:t>set</w:t>
      </w:r>
      <w:r w:rsidR="00296156">
        <w:t xml:space="preserve"> another a</w:t>
      </w:r>
      <w:r w:rsidR="00E41740">
        <w:t>mbitious target of achieving h</w:t>
      </w:r>
      <w:r w:rsidR="0056331A">
        <w:t xml:space="preserve">aptic sound-localisation accuracy </w:t>
      </w:r>
      <w:r w:rsidR="00E41740">
        <w:t>of 2</w:t>
      </w:r>
      <w:r w:rsidR="00980D93">
        <w:t>5</w:t>
      </w:r>
      <w:r w:rsidR="0056331A" w:rsidRPr="004E5D7E">
        <w:t>°</w:t>
      </w:r>
      <w:r w:rsidR="0056331A">
        <w:t xml:space="preserve"> RMS </w:t>
      </w:r>
      <w:r w:rsidR="00CA7E04">
        <w:t>err</w:t>
      </w:r>
      <w:r w:rsidR="00F0616E">
        <w:t>or</w:t>
      </w:r>
      <w:r w:rsidR="00523005">
        <w:t xml:space="preserve">. This </w:t>
      </w:r>
      <w:r w:rsidR="005C49E2">
        <w:t>would</w:t>
      </w:r>
      <w:r w:rsidR="00852B99">
        <w:t xml:space="preserve"> </w:t>
      </w:r>
      <w:r w:rsidR="00B77AC7">
        <w:t>exceed</w:t>
      </w:r>
      <w:r w:rsidR="00651AE7">
        <w:t xml:space="preserve"> the</w:t>
      </w:r>
      <w:r w:rsidR="00B77AC7">
        <w:t xml:space="preserve"> </w:t>
      </w:r>
      <w:r w:rsidR="00C17496">
        <w:t xml:space="preserve">haptic sound-localisation accuracy </w:t>
      </w:r>
      <w:r w:rsidR="00B77AC7">
        <w:t>ac</w:t>
      </w:r>
      <w:r w:rsidR="00980D93">
        <w:t xml:space="preserve">hieved after </w:t>
      </w:r>
      <w:r w:rsidR="000A44CF">
        <w:t xml:space="preserve">training </w:t>
      </w:r>
      <w:r w:rsidR="00AC1135">
        <w:t xml:space="preserve">by Fletcher </w:t>
      </w:r>
      <w:r w:rsidR="00AC1135" w:rsidRPr="00557706">
        <w:rPr>
          <w:i/>
          <w:iCs/>
        </w:rPr>
        <w:t>et al</w:t>
      </w:r>
      <w:r w:rsidR="00557706" w:rsidRPr="00557706">
        <w:rPr>
          <w:i/>
          <w:iCs/>
        </w:rPr>
        <w:t>.</w:t>
      </w:r>
      <w:r w:rsidR="00AC1135">
        <w:t xml:space="preserve"> for a single stimulus</w:t>
      </w:r>
      <w:r w:rsidR="00523005">
        <w:fldChar w:fldCharType="begin"/>
      </w:r>
      <w:r w:rsidR="00FA68E0">
        <w:instrText xml:space="preserve"> ADDIN EN.CITE &lt;EndNote&gt;&lt;Cite&gt;&lt;Author&gt;Fletcher&lt;/Author&gt;&lt;Year&gt;2020&lt;/Year&gt;&lt;RecNum&gt;169&lt;/RecNum&gt;&lt;DisplayText&gt;&lt;style face="superscript"&gt;10&lt;/style&gt;&lt;/DisplayText&gt;&lt;record&gt;&lt;rec-number&gt;169&lt;/rec-number&gt;&lt;foreign-keys&gt;&lt;key app="EN" db-id="pdfv522etf25vne0p0u5esdx02rrtasvzxtd" timestamp="1581590810"&gt;169&lt;/key&gt;&lt;/foreign-keys&gt;&lt;ref-type name="Journal Article"&gt;17&lt;/ref-type&gt;&lt;contributors&gt;&lt;authors&gt;&lt;author&gt;Fletcher, M. D.&lt;/author&gt;&lt;author&gt;Cunningham, R. O.&lt;/author&gt;&lt;author&gt;Mills, S. R.&lt;/author&gt;&lt;/authors&gt;&lt;/contributors&gt;&lt;auth-address&gt;Faculty of Engineering and Physical Sciences, University of Southampton, University Road, Southampton, SO17 1BJ, United Kingdom. M.D.Fletcher@soton.ac.uk.&amp;#xD;Faculty of Engineering and Physical Sciences, University of Southampton, University Road, Southampton, SO17 1BJ, United Kingdom.&lt;/auth-address&gt;&lt;titles&gt;&lt;title&gt;Electro-haptic enhancement of spatial hearing in cochlear implant users&lt;/title&gt;&lt;secondary-title&gt;Sci. Rep.&lt;/secondary-title&gt;&lt;/titles&gt;&lt;periodical&gt;&lt;full-title&gt;Sci. Rep.&lt;/full-title&gt;&lt;/periodical&gt;&lt;pages&gt;1621&lt;/pages&gt;&lt;volume&gt;10&lt;/volume&gt;&lt;number&gt;1&lt;/number&gt;&lt;edition&gt;2020/02/02&lt;/edition&gt;&lt;dates&gt;&lt;year&gt;2020&lt;/year&gt;&lt;pub-dates&gt;&lt;date&gt;Jan 31&lt;/date&gt;&lt;/pub-dates&gt;&lt;/dates&gt;&lt;isbn&gt;2045-2322 (Electronic)&amp;#xD;2045-2322 (Linking)&lt;/isbn&gt;&lt;accession-num&gt;32005889&lt;/accession-num&gt;&lt;urls&gt;&lt;related-urls&gt;&lt;url&gt;https://www.ncbi.nlm.nih.gov/pubmed/32005889&lt;/url&gt;&lt;/related-urls&gt;&lt;/urls&gt;&lt;custom2&gt;PMC6994470&lt;/custom2&gt;&lt;electronic-resource-num&gt;10.1038/s41598-020-58503-8&lt;/electronic-resource-num&gt;&lt;/record&gt;&lt;/Cite&gt;&lt;/EndNote&gt;</w:instrText>
      </w:r>
      <w:r w:rsidR="00523005">
        <w:fldChar w:fldCharType="separate"/>
      </w:r>
      <w:r w:rsidR="004F70EF" w:rsidRPr="004F70EF">
        <w:rPr>
          <w:noProof/>
          <w:vertAlign w:val="superscript"/>
        </w:rPr>
        <w:t>10</w:t>
      </w:r>
      <w:r w:rsidR="00523005">
        <w:fldChar w:fldCharType="end"/>
      </w:r>
      <w:r w:rsidR="00523005">
        <w:t xml:space="preserve"> and</w:t>
      </w:r>
      <w:r w:rsidR="00980D93">
        <w:t xml:space="preserve"> match</w:t>
      </w:r>
      <w:r w:rsidR="00523005">
        <w:t xml:space="preserve"> </w:t>
      </w:r>
      <w:r w:rsidR="00616A65">
        <w:t xml:space="preserve">the </w:t>
      </w:r>
      <w:r w:rsidR="00C17496">
        <w:t>sound-localisation accuracy a</w:t>
      </w:r>
      <w:r w:rsidR="00523005">
        <w:t>chieved by bilateral hearing-aid users for a varied stimulus set</w:t>
      </w:r>
      <w:r w:rsidR="00523005">
        <w:fldChar w:fldCharType="begin"/>
      </w:r>
      <w:r w:rsidR="0040705D">
        <w:instrText xml:space="preserve"> ADDIN EN.CITE &lt;EndNote&gt;&lt;Cite&gt;&lt;Author&gt;Dunn&lt;/Author&gt;&lt;Year&gt;2010&lt;/Year&gt;&lt;RecNum&gt;58&lt;/RecNum&gt;&lt;DisplayText&gt;&lt;style face="superscript"&gt;21&lt;/style&gt;&lt;/DisplayText&gt;&lt;record&gt;&lt;rec-number&gt;58&lt;/rec-number&gt;&lt;foreign-keys&gt;&lt;key app="EN" db-id="pdfv522etf25vne0p0u5esdx02rrtasvzxtd" timestamp="1570031957"&gt;58&lt;/key&gt;&lt;/foreign-keys&gt;&lt;ref-type name="Journal Article"&gt;17&lt;/ref-type&gt;&lt;contributors&gt;&lt;authors&gt;&lt;author&gt;Dunn, C. C.&lt;/author&gt;&lt;author&gt;Perreau, A.&lt;/author&gt;&lt;author&gt;Gantz, B.&lt;/author&gt;&lt;author&gt;Tyler, R. S.&lt;/author&gt;&lt;/authors&gt;&lt;/contributors&gt;&lt;auth-address&gt;Univ Iowa, Dept Otolaryngol Head &amp;amp; Neck Surg, Iowa City, IA 52242 USA&lt;/auth-address&gt;&lt;titles&gt;&lt;title&gt;Benefits of Localization and Speech Perception with Multiple Noise Sources in Listeners with a Short-Electrode Cochlear Implant&lt;/title&gt;&lt;secondary-title&gt;Journal of the American Academy of Audiology&lt;/secondary-title&gt;&lt;alt-title&gt;J Am Acad Audiol&lt;/alt-title&gt;&lt;/titles&gt;&lt;periodical&gt;&lt;full-title&gt;Journal of the American Academy of Audiology&lt;/full-title&gt;&lt;abbr-1&gt;J Am Acad Audiol&lt;/abbr-1&gt;&lt;/periodical&gt;&lt;alt-periodical&gt;&lt;full-title&gt;Journal of the American Academy of Audiology&lt;/full-title&gt;&lt;abbr-1&gt;J Am Acad Audiol&lt;/abbr-1&gt;&lt;/alt-periodical&gt;&lt;pages&gt;44-51&lt;/pages&gt;&lt;volume&gt;21&lt;/volume&gt;&lt;number&gt;1&lt;/number&gt;&lt;keywords&gt;&lt;keyword&gt;cochlear implant and hearing aid&lt;/keyword&gt;&lt;keyword&gt;hybrid cochlear implant&lt;/keyword&gt;&lt;keyword&gt;localization&lt;/keyword&gt;&lt;keyword&gt;short-electrode&lt;/keyword&gt;&lt;keyword&gt;speech perception&lt;/keyword&gt;&lt;keyword&gt;use hearing-aids&lt;/keyword&gt;&lt;keyword&gt;horizontal-plane&lt;/keyword&gt;&lt;keyword&gt;opposite ears&lt;/keyword&gt;&lt;keyword&gt;sound sources&lt;/keyword&gt;&lt;keyword&gt;adults&lt;/keyword&gt;&lt;keyword&gt;level&lt;/keyword&gt;&lt;keyword&gt;stimulation&lt;/keyword&gt;&lt;keyword&gt;recognition&lt;/keyword&gt;&lt;/keywords&gt;&lt;dates&gt;&lt;year&gt;2010&lt;/year&gt;&lt;pub-dates&gt;&lt;date&gt;Jan&lt;/date&gt;&lt;/pub-dates&gt;&lt;/dates&gt;&lt;isbn&gt;1050-0545&lt;/isbn&gt;&lt;accession-num&gt;WOS:000273332900006&lt;/accession-num&gt;&lt;urls&gt;&lt;related-urls&gt;&lt;url&gt;&amp;lt;Go to ISI&amp;gt;://WOS:000273332900006&lt;/url&gt;&lt;/related-urls&gt;&lt;/urls&gt;&lt;electronic-resource-num&gt;10.3766/jaaa.21.1.6&lt;/electronic-resource-num&gt;&lt;language&gt;English&lt;/language&gt;&lt;/record&gt;&lt;/Cite&gt;&lt;/EndNote&gt;</w:instrText>
      </w:r>
      <w:r w:rsidR="00523005">
        <w:fldChar w:fldCharType="separate"/>
      </w:r>
      <w:r w:rsidR="0040705D" w:rsidRPr="0040705D">
        <w:rPr>
          <w:noProof/>
          <w:vertAlign w:val="superscript"/>
        </w:rPr>
        <w:t>21</w:t>
      </w:r>
      <w:r w:rsidR="00523005">
        <w:fldChar w:fldCharType="end"/>
      </w:r>
      <w:r w:rsidR="00383739">
        <w:t>.</w:t>
      </w:r>
    </w:p>
    <w:p w14:paraId="668DAF51" w14:textId="2BD6C113" w:rsidR="004A449C" w:rsidRDefault="32652C30" w:rsidP="00D67DD7">
      <w:pPr>
        <w:pStyle w:val="Heading1"/>
        <w:spacing w:line="360" w:lineRule="auto"/>
        <w:contextualSpacing w:val="0"/>
      </w:pPr>
      <w:bookmarkStart w:id="3" w:name="_rzwd3x4hnxtp" w:colFirst="0" w:colLast="0"/>
      <w:bookmarkStart w:id="4" w:name="_3dy6vkm" w:colFirst="0" w:colLast="0"/>
      <w:bookmarkEnd w:id="3"/>
      <w:bookmarkEnd w:id="4"/>
      <w:r>
        <w:t>Results</w:t>
      </w:r>
    </w:p>
    <w:p w14:paraId="23B1C00A" w14:textId="259BBF04" w:rsidR="00A67F36" w:rsidRDefault="002A06C0" w:rsidP="00FC2EA3">
      <w:pPr>
        <w:pStyle w:val="NoSpacing"/>
      </w:pPr>
      <w:r>
        <w:t xml:space="preserve">Panel A of </w:t>
      </w:r>
      <w:r w:rsidR="00DE3564" w:rsidRPr="005A50B8">
        <w:t xml:space="preserve">Figure </w:t>
      </w:r>
      <w:r w:rsidR="00417BB4" w:rsidRPr="005A50B8">
        <w:t>1</w:t>
      </w:r>
      <w:r w:rsidR="00DE3564" w:rsidRPr="005A50B8">
        <w:t xml:space="preserve"> shows RMS </w:t>
      </w:r>
      <w:r w:rsidR="007457DE" w:rsidRPr="008B408B">
        <w:t xml:space="preserve">haptic-sound </w:t>
      </w:r>
      <w:r w:rsidR="00DE3564" w:rsidRPr="008B408B">
        <w:t xml:space="preserve">localisation error for each session for both the </w:t>
      </w:r>
      <w:r w:rsidR="00300915">
        <w:t>e</w:t>
      </w:r>
      <w:r w:rsidR="00DE3564" w:rsidRPr="005A50B8">
        <w:t xml:space="preserve">xperimental and </w:t>
      </w:r>
      <w:r w:rsidR="00300915">
        <w:t>c</w:t>
      </w:r>
      <w:r w:rsidR="00DE3564" w:rsidRPr="005A50B8">
        <w:t>ontrol group</w:t>
      </w:r>
      <w:r w:rsidR="00390C4C">
        <w:t>s</w:t>
      </w:r>
      <w:r w:rsidR="00B92F9F">
        <w:t xml:space="preserve">. </w:t>
      </w:r>
      <w:r>
        <w:t>Panels B and C show w</w:t>
      </w:r>
      <w:r w:rsidR="00B92F9F" w:rsidRPr="00B92F9F">
        <w:t>here participants perceived</w:t>
      </w:r>
      <w:r w:rsidR="00300915">
        <w:t xml:space="preserve"> the</w:t>
      </w:r>
      <w:r w:rsidR="00B92F9F" w:rsidRPr="00B92F9F">
        <w:t xml:space="preserve"> </w:t>
      </w:r>
      <w:r w:rsidR="00B92F9F">
        <w:t xml:space="preserve">stimulus </w:t>
      </w:r>
      <w:r w:rsidR="00B92F9F" w:rsidRPr="00B92F9F">
        <w:t xml:space="preserve">to originate </w:t>
      </w:r>
      <w:r w:rsidR="00F97794">
        <w:t xml:space="preserve">from </w:t>
      </w:r>
      <w:r w:rsidR="00B92F9F" w:rsidRPr="00B92F9F">
        <w:t>compared to</w:t>
      </w:r>
      <w:r w:rsidR="00300915">
        <w:t xml:space="preserve"> its</w:t>
      </w:r>
      <w:r w:rsidR="00B92F9F" w:rsidRPr="00B92F9F">
        <w:t xml:space="preserve"> true location</w:t>
      </w:r>
      <w:r w:rsidR="00553BA9">
        <w:t>,</w:t>
      </w:r>
      <w:r w:rsidR="00B92F9F">
        <w:t xml:space="preserve"> before and after the training period.</w:t>
      </w:r>
      <w:r w:rsidR="008007D9">
        <w:t xml:space="preserve"> </w:t>
      </w:r>
      <w:bookmarkStart w:id="5" w:name="_Hlk34206166"/>
      <w:r w:rsidR="0047629F">
        <w:t xml:space="preserve">Haptic stimuli came from one of eleven </w:t>
      </w:r>
      <w:r w:rsidR="00133A56">
        <w:t>equally spaced</w:t>
      </w:r>
      <w:r w:rsidR="0047629F">
        <w:t xml:space="preserve"> locations</w:t>
      </w:r>
      <w:r w:rsidR="00361635">
        <w:t>,</w:t>
      </w:r>
      <w:r w:rsidR="00420C4B">
        <w:t xml:space="preserve"> </w:t>
      </w:r>
      <w:r w:rsidR="00420C4B" w:rsidRPr="0047629F">
        <w:t>from 75° to the left and right of centre</w:t>
      </w:r>
      <w:r w:rsidR="00133A56">
        <w:t xml:space="preserve">. These positions </w:t>
      </w:r>
      <w:r w:rsidR="0047629F">
        <w:t>were displa</w:t>
      </w:r>
      <w:r w:rsidR="00420C4B">
        <w:t>y</w:t>
      </w:r>
      <w:r w:rsidR="0047629F">
        <w:t xml:space="preserve">ed in an </w:t>
      </w:r>
      <w:r w:rsidR="0047629F" w:rsidRPr="0047629F">
        <w:t xml:space="preserve">arc around the participants. Participants were instructed to identify </w:t>
      </w:r>
      <w:r w:rsidR="007457DE">
        <w:t>the</w:t>
      </w:r>
      <w:r w:rsidR="0047629F" w:rsidRPr="0047629F">
        <w:t xml:space="preserve"> </w:t>
      </w:r>
      <w:r w:rsidR="00420C4B">
        <w:t xml:space="preserve">position </w:t>
      </w:r>
      <w:r w:rsidR="0047629F" w:rsidRPr="0047629F">
        <w:t>the stimulus originated from.</w:t>
      </w:r>
    </w:p>
    <w:p w14:paraId="038D9B65" w14:textId="62FBB8B2" w:rsidR="00420C4B" w:rsidRPr="00F2429B" w:rsidRDefault="00124019" w:rsidP="00B82059">
      <w:pPr>
        <w:keepNext/>
        <w:spacing w:line="480" w:lineRule="auto"/>
        <w:jc w:val="center"/>
        <w:rPr>
          <w:b/>
          <w:bCs/>
          <w:i/>
          <w:iCs/>
        </w:rPr>
      </w:pPr>
      <w:r w:rsidRPr="00F2429B">
        <w:rPr>
          <w:b/>
          <w:bCs/>
          <w:i/>
          <w:iCs/>
        </w:rPr>
        <w:t>Figure 1 here</w:t>
      </w:r>
    </w:p>
    <w:p w14:paraId="2911056E" w14:textId="4B2C72C9" w:rsidR="007F36E5" w:rsidRDefault="00420C4B" w:rsidP="00B82059">
      <w:pPr>
        <w:pStyle w:val="NoSpacing"/>
      </w:pPr>
      <w:r>
        <w:t xml:space="preserve">We found no overall effect of </w:t>
      </w:r>
      <w:r w:rsidR="00764F6C">
        <w:t xml:space="preserve">testing </w:t>
      </w:r>
      <w:r>
        <w:t xml:space="preserve">session (before or after training; </w:t>
      </w:r>
      <w:proofErr w:type="gramStart"/>
      <w:r w:rsidRPr="007F36E5">
        <w:rPr>
          <w:i/>
          <w:iCs/>
        </w:rPr>
        <w:t>F</w:t>
      </w:r>
      <w:r w:rsidRPr="007F36E5">
        <w:t>(</w:t>
      </w:r>
      <w:proofErr w:type="gramEnd"/>
      <w:r w:rsidRPr="007F36E5">
        <w:t>1,30) = 2.55; </w:t>
      </w:r>
      <w:r w:rsidRPr="007F36E5">
        <w:rPr>
          <w:i/>
          <w:iCs/>
        </w:rPr>
        <w:t>p</w:t>
      </w:r>
      <w:r w:rsidRPr="007F36E5">
        <w:t xml:space="preserve"> = .121) or </w:t>
      </w:r>
      <w:r>
        <w:t>g</w:t>
      </w:r>
      <w:r w:rsidRPr="007F36E5">
        <w:t>roup (</w:t>
      </w:r>
      <w:r w:rsidR="00B73E1C">
        <w:t>e</w:t>
      </w:r>
      <w:r>
        <w:t xml:space="preserve">xperimental or </w:t>
      </w:r>
      <w:r w:rsidR="00B73E1C">
        <w:t>c</w:t>
      </w:r>
      <w:r>
        <w:t xml:space="preserve">ontrol; </w:t>
      </w:r>
      <w:r w:rsidRPr="007F36E5">
        <w:rPr>
          <w:i/>
          <w:iCs/>
        </w:rPr>
        <w:t>F</w:t>
      </w:r>
      <w:r w:rsidRPr="007F36E5">
        <w:t>(1,30) = 0.93; p = .343)</w:t>
      </w:r>
      <w:bookmarkEnd w:id="5"/>
      <w:r>
        <w:t xml:space="preserve"> on haptic sound-localisation accuracy. </w:t>
      </w:r>
      <w:r w:rsidR="007F36E5">
        <w:t xml:space="preserve">However, </w:t>
      </w:r>
      <w:r w:rsidR="005E6BDD">
        <w:t>we</w:t>
      </w:r>
      <w:r w:rsidR="007F36E5" w:rsidRPr="007F36E5">
        <w:t xml:space="preserve"> </w:t>
      </w:r>
      <w:r w:rsidR="005E6BDD">
        <w:t xml:space="preserve">did find a </w:t>
      </w:r>
      <w:r w:rsidR="007F36E5" w:rsidRPr="007F36E5">
        <w:t xml:space="preserve">significant interaction between </w:t>
      </w:r>
      <w:r w:rsidR="005E6BDD">
        <w:t>s</w:t>
      </w:r>
      <w:r w:rsidR="007F36E5" w:rsidRPr="007F36E5">
        <w:t xml:space="preserve">ession and </w:t>
      </w:r>
      <w:r w:rsidR="005E6BDD">
        <w:t>g</w:t>
      </w:r>
      <w:r w:rsidR="007F36E5" w:rsidRPr="007F36E5">
        <w:t>roup</w:t>
      </w:r>
      <w:r w:rsidR="00256676">
        <w:t xml:space="preserve"> </w:t>
      </w:r>
      <w:r w:rsidR="007F36E5" w:rsidRPr="007F36E5">
        <w:t>(</w:t>
      </w:r>
      <w:proofErr w:type="gramStart"/>
      <w:r w:rsidR="007F36E5" w:rsidRPr="007F36E5">
        <w:rPr>
          <w:i/>
          <w:iCs/>
        </w:rPr>
        <w:t>F</w:t>
      </w:r>
      <w:r w:rsidR="007F36E5" w:rsidRPr="007F36E5">
        <w:t>(</w:t>
      </w:r>
      <w:proofErr w:type="gramEnd"/>
      <w:r w:rsidR="007F36E5" w:rsidRPr="007F36E5">
        <w:t>1,30)</w:t>
      </w:r>
      <w:r w:rsidR="00F04443">
        <w:t> </w:t>
      </w:r>
      <w:r w:rsidR="007F36E5" w:rsidRPr="007F36E5">
        <w:t>= 9.12</w:t>
      </w:r>
      <w:r w:rsidR="001F0EAD">
        <w:t xml:space="preserve">; </w:t>
      </w:r>
      <w:r w:rsidR="001F0EAD">
        <w:rPr>
          <w:i/>
          <w:iCs/>
        </w:rPr>
        <w:t xml:space="preserve">p </w:t>
      </w:r>
      <w:r w:rsidR="001F0EAD">
        <w:t>= .005</w:t>
      </w:r>
      <w:r w:rsidR="007F36E5" w:rsidRPr="007F36E5">
        <w:t>)</w:t>
      </w:r>
      <w:r w:rsidR="007F36E5">
        <w:t xml:space="preserve">, indicating that </w:t>
      </w:r>
      <w:r w:rsidR="00A91408">
        <w:t xml:space="preserve">the effect of session differed between the </w:t>
      </w:r>
      <w:r w:rsidR="00B73E1C">
        <w:t>e</w:t>
      </w:r>
      <w:r w:rsidR="00420F26">
        <w:t xml:space="preserve">xperimental and </w:t>
      </w:r>
      <w:r w:rsidR="00B73E1C">
        <w:t>c</w:t>
      </w:r>
      <w:r w:rsidR="00420F26">
        <w:t xml:space="preserve">ontrol </w:t>
      </w:r>
      <w:r w:rsidR="00A91408">
        <w:t>groups</w:t>
      </w:r>
      <w:r w:rsidR="007F36E5">
        <w:t>.</w:t>
      </w:r>
      <w:r w:rsidR="00F04443">
        <w:t xml:space="preserve"> </w:t>
      </w:r>
      <w:r w:rsidR="00B329F2">
        <w:t xml:space="preserve">A statistically significant reduction in </w:t>
      </w:r>
      <w:r w:rsidR="00F04443">
        <w:t xml:space="preserve">RMS </w:t>
      </w:r>
      <w:r w:rsidR="00B656BD">
        <w:t xml:space="preserve">localisation </w:t>
      </w:r>
      <w:r w:rsidR="00F04443">
        <w:t xml:space="preserve">error was </w:t>
      </w:r>
      <w:r w:rsidR="001863AD">
        <w:t xml:space="preserve">found </w:t>
      </w:r>
      <w:r w:rsidR="00A91408">
        <w:t xml:space="preserve">in the second testing session for the </w:t>
      </w:r>
      <w:r w:rsidR="00877D56">
        <w:t>e</w:t>
      </w:r>
      <w:r w:rsidR="00256676">
        <w:t>xperimental group</w:t>
      </w:r>
      <w:r w:rsidR="00256676" w:rsidRPr="00256676">
        <w:t xml:space="preserve"> (</w:t>
      </w:r>
      <w:proofErr w:type="gramStart"/>
      <w:r w:rsidR="00256676" w:rsidRPr="00256676">
        <w:rPr>
          <w:i/>
          <w:iCs/>
        </w:rPr>
        <w:t>t</w:t>
      </w:r>
      <w:r w:rsidR="00256676" w:rsidRPr="00256676">
        <w:t>(</w:t>
      </w:r>
      <w:proofErr w:type="gramEnd"/>
      <w:r w:rsidR="00256676" w:rsidRPr="00256676">
        <w:t>15) = 2.5</w:t>
      </w:r>
      <w:r w:rsidR="00256676">
        <w:t>3,</w:t>
      </w:r>
      <w:r w:rsidR="00256676" w:rsidRPr="00256676">
        <w:t xml:space="preserve"> </w:t>
      </w:r>
      <w:r w:rsidR="00256676" w:rsidRPr="00256676">
        <w:rPr>
          <w:i/>
          <w:iCs/>
        </w:rPr>
        <w:t>p</w:t>
      </w:r>
      <w:r w:rsidR="00256676" w:rsidRPr="00256676">
        <w:t xml:space="preserve"> = .046) but not</w:t>
      </w:r>
      <w:r w:rsidR="001863AD">
        <w:t xml:space="preserve"> for</w:t>
      </w:r>
      <w:r w:rsidR="00256676" w:rsidRPr="00256676">
        <w:t xml:space="preserve"> the </w:t>
      </w:r>
      <w:r w:rsidR="00877D56">
        <w:t>c</w:t>
      </w:r>
      <w:r w:rsidR="00256676" w:rsidRPr="00256676">
        <w:t xml:space="preserve">ontrol </w:t>
      </w:r>
      <w:r w:rsidR="00256676" w:rsidRPr="00256676">
        <w:lastRenderedPageBreak/>
        <w:t>group (</w:t>
      </w:r>
      <w:r w:rsidR="00256676" w:rsidRPr="00256676">
        <w:rPr>
          <w:i/>
          <w:iCs/>
        </w:rPr>
        <w:t>t</w:t>
      </w:r>
      <w:r w:rsidR="00256676" w:rsidRPr="00256676">
        <w:t>(15) = -1.7</w:t>
      </w:r>
      <w:r w:rsidR="00157E8D">
        <w:t>4</w:t>
      </w:r>
      <w:r w:rsidR="00256676" w:rsidRPr="00256676">
        <w:t xml:space="preserve">, </w:t>
      </w:r>
      <w:r w:rsidR="00256676" w:rsidRPr="00256676">
        <w:rPr>
          <w:i/>
          <w:iCs/>
        </w:rPr>
        <w:t>p</w:t>
      </w:r>
      <w:r w:rsidR="00256676" w:rsidRPr="00256676">
        <w:t xml:space="preserve"> = .10</w:t>
      </w:r>
      <w:r w:rsidR="00157E8D">
        <w:t>3</w:t>
      </w:r>
      <w:r w:rsidR="00256676" w:rsidRPr="00256676">
        <w:t>)</w:t>
      </w:r>
      <w:r w:rsidR="00256676">
        <w:t>.</w:t>
      </w:r>
      <w:r w:rsidR="00631A0D">
        <w:t xml:space="preserve"> </w:t>
      </w:r>
      <w:r w:rsidR="00157E8D">
        <w:t xml:space="preserve">For the </w:t>
      </w:r>
      <w:r w:rsidR="00877D56">
        <w:t>e</w:t>
      </w:r>
      <w:r w:rsidR="00157E8D">
        <w:t>xperimental group, the</w:t>
      </w:r>
      <w:r w:rsidR="00506A44">
        <w:t xml:space="preserve"> RMS localisation</w:t>
      </w:r>
      <w:r w:rsidR="00157E8D">
        <w:t xml:space="preserve"> error reduced by 2.6</w:t>
      </w:r>
      <w:r w:rsidR="00157E8D" w:rsidRPr="004E5D7E">
        <w:t>°</w:t>
      </w:r>
      <w:r w:rsidR="008B3368">
        <w:t xml:space="preserve"> </w:t>
      </w:r>
      <w:r w:rsidR="00BF1C1C">
        <w:t>after</w:t>
      </w:r>
      <w:r w:rsidR="00157E8D">
        <w:t xml:space="preserve"> training</w:t>
      </w:r>
      <w:r w:rsidR="00BF1C1C">
        <w:t>,</w:t>
      </w:r>
      <w:r w:rsidR="00631A0D">
        <w:t xml:space="preserve"> </w:t>
      </w:r>
      <w:r w:rsidR="00157E8D">
        <w:t>from 25.2</w:t>
      </w:r>
      <w:r w:rsidR="00157E8D" w:rsidRPr="004E5D7E">
        <w:t>°</w:t>
      </w:r>
      <w:r w:rsidR="00157E8D">
        <w:t xml:space="preserve"> to 22.6</w:t>
      </w:r>
      <w:r w:rsidR="00157E8D" w:rsidRPr="004E5D7E">
        <w:t>°</w:t>
      </w:r>
      <w:r w:rsidR="001863AD">
        <w:t>, with t</w:t>
      </w:r>
      <w:r w:rsidR="00BF1C1C">
        <w:t>his effect rang</w:t>
      </w:r>
      <w:r w:rsidR="001863AD">
        <w:t xml:space="preserve">ing </w:t>
      </w:r>
      <w:r w:rsidR="00DA649E">
        <w:t xml:space="preserve">across participants </w:t>
      </w:r>
      <w:r w:rsidR="00BF1C1C">
        <w:t xml:space="preserve">from </w:t>
      </w:r>
      <w:r w:rsidR="001965CA">
        <w:t>a</w:t>
      </w:r>
      <w:r w:rsidR="00C90184">
        <w:t xml:space="preserve"> reduction in error of </w:t>
      </w:r>
      <w:r w:rsidR="00BF1C1C">
        <w:t>12.7</w:t>
      </w:r>
      <w:r w:rsidR="00BF1C1C" w:rsidRPr="004E5D7E">
        <w:t>°</w:t>
      </w:r>
      <w:r w:rsidR="00BF1C1C">
        <w:t xml:space="preserve"> to </w:t>
      </w:r>
      <w:r w:rsidR="001965CA">
        <w:t>a</w:t>
      </w:r>
      <w:r w:rsidR="00DA649E">
        <w:t xml:space="preserve">n increase in error of </w:t>
      </w:r>
      <w:r w:rsidR="00BF1C1C">
        <w:t>3</w:t>
      </w:r>
      <w:r w:rsidR="00BF1C1C" w:rsidRPr="004E5D7E">
        <w:t>°</w:t>
      </w:r>
      <w:r w:rsidR="00BF1C1C">
        <w:t xml:space="preserve">. </w:t>
      </w:r>
      <w:r w:rsidR="00054871">
        <w:t>Before training</w:t>
      </w:r>
      <w:r w:rsidR="00FC2175">
        <w:t>,</w:t>
      </w:r>
      <w:r w:rsidR="00054871">
        <w:t xml:space="preserve"> the RMS </w:t>
      </w:r>
      <w:r w:rsidR="00EA393F">
        <w:t xml:space="preserve">localisation </w:t>
      </w:r>
      <w:r w:rsidR="00054871">
        <w:t xml:space="preserve">error ranged from </w:t>
      </w:r>
      <w:r w:rsidR="00157E8D">
        <w:t>19.7</w:t>
      </w:r>
      <w:r w:rsidR="00157E8D" w:rsidRPr="004E5D7E">
        <w:t>°</w:t>
      </w:r>
      <w:r w:rsidR="007F06C5">
        <w:t xml:space="preserve"> </w:t>
      </w:r>
      <w:r w:rsidR="00054871">
        <w:t xml:space="preserve">to </w:t>
      </w:r>
      <w:r w:rsidR="007F06C5">
        <w:t>37.6</w:t>
      </w:r>
      <w:r w:rsidR="007F06C5" w:rsidRPr="004E5D7E">
        <w:t>°</w:t>
      </w:r>
      <w:r w:rsidR="00054871">
        <w:t xml:space="preserve"> and</w:t>
      </w:r>
      <w:r w:rsidR="00FC2175">
        <w:t>,</w:t>
      </w:r>
      <w:r w:rsidR="00054871">
        <w:t xml:space="preserve"> after training</w:t>
      </w:r>
      <w:r w:rsidR="00FC2175">
        <w:t>,</w:t>
      </w:r>
      <w:r w:rsidR="00054871">
        <w:t xml:space="preserve"> from </w:t>
      </w:r>
      <w:r w:rsidR="007F06C5">
        <w:t>20.0</w:t>
      </w:r>
      <w:r w:rsidR="007F06C5" w:rsidRPr="004E5D7E">
        <w:t>°</w:t>
      </w:r>
      <w:r w:rsidR="007F06C5">
        <w:t xml:space="preserve"> </w:t>
      </w:r>
      <w:r w:rsidR="00054871">
        <w:t xml:space="preserve">to </w:t>
      </w:r>
      <w:r w:rsidR="007F06C5">
        <w:t>25.9</w:t>
      </w:r>
      <w:r w:rsidR="007F06C5" w:rsidRPr="004E5D7E">
        <w:t>°</w:t>
      </w:r>
      <w:r w:rsidR="007F06C5">
        <w:t xml:space="preserve">. </w:t>
      </w:r>
      <w:r w:rsidR="006622FF">
        <w:t xml:space="preserve">For the </w:t>
      </w:r>
      <w:r w:rsidR="00877D56">
        <w:t>c</w:t>
      </w:r>
      <w:r w:rsidR="006622FF">
        <w:t xml:space="preserve">ontrol group, the RMS </w:t>
      </w:r>
      <w:r w:rsidR="00EA393F">
        <w:t xml:space="preserve">localisation </w:t>
      </w:r>
      <w:r w:rsidR="006622FF">
        <w:t>error</w:t>
      </w:r>
      <w:r w:rsidR="0090793E">
        <w:t xml:space="preserve"> was </w:t>
      </w:r>
      <w:r w:rsidR="00DD60EB">
        <w:t>24.2</w:t>
      </w:r>
      <w:r w:rsidR="00DD60EB" w:rsidRPr="004E5D7E">
        <w:t>°</w:t>
      </w:r>
      <w:r w:rsidR="00DD60EB">
        <w:t xml:space="preserve"> </w:t>
      </w:r>
      <w:r w:rsidR="00072405">
        <w:t xml:space="preserve">in the </w:t>
      </w:r>
      <w:r w:rsidR="002D596A">
        <w:t>initial</w:t>
      </w:r>
      <w:r w:rsidR="00072405">
        <w:t xml:space="preserve"> testing session a</w:t>
      </w:r>
      <w:r w:rsidR="00376A13">
        <w:t xml:space="preserve">nd </w:t>
      </w:r>
      <w:r w:rsidR="00DD60EB">
        <w:t>25.0</w:t>
      </w:r>
      <w:r w:rsidR="00DD60EB" w:rsidRPr="004E5D7E">
        <w:t>°</w:t>
      </w:r>
      <w:r w:rsidR="00376A13">
        <w:t xml:space="preserve"> </w:t>
      </w:r>
      <w:r w:rsidR="00072405">
        <w:t>in the final testing session</w:t>
      </w:r>
      <w:r w:rsidR="00EA393F">
        <w:t xml:space="preserve">, ranging </w:t>
      </w:r>
      <w:r w:rsidR="00FC2EA3">
        <w:t xml:space="preserve">from </w:t>
      </w:r>
      <w:r w:rsidR="00FC2EA3" w:rsidRPr="00A02AB1">
        <w:t>21.3° to</w:t>
      </w:r>
      <w:r w:rsidR="006622FF" w:rsidRPr="00630DCA">
        <w:t xml:space="preserve"> </w:t>
      </w:r>
      <w:r w:rsidR="00D107EF" w:rsidRPr="00630DCA">
        <w:t>2</w:t>
      </w:r>
      <w:r w:rsidR="006622FF" w:rsidRPr="00630DCA">
        <w:t>7.6°</w:t>
      </w:r>
      <w:r w:rsidR="00FC2EA3" w:rsidRPr="00630DCA">
        <w:t xml:space="preserve"> </w:t>
      </w:r>
      <w:r w:rsidR="00072405" w:rsidRPr="00630DCA">
        <w:t xml:space="preserve">in the </w:t>
      </w:r>
      <w:r w:rsidR="002D596A" w:rsidRPr="00630DCA">
        <w:t>initial</w:t>
      </w:r>
      <w:r w:rsidR="00072405" w:rsidRPr="00630DCA">
        <w:t xml:space="preserve"> session </w:t>
      </w:r>
      <w:r w:rsidR="00FC2EA3" w:rsidRPr="00630DCA">
        <w:t xml:space="preserve">and from </w:t>
      </w:r>
      <w:r w:rsidR="006622FF" w:rsidRPr="00630DCA">
        <w:t>20.</w:t>
      </w:r>
      <w:r w:rsidR="00D107EF" w:rsidRPr="00630DCA">
        <w:t>9</w:t>
      </w:r>
      <w:r w:rsidR="006622FF" w:rsidRPr="00630DCA">
        <w:t xml:space="preserve">° </w:t>
      </w:r>
      <w:r w:rsidR="00FC2EA3" w:rsidRPr="00630DCA">
        <w:t xml:space="preserve">to </w:t>
      </w:r>
      <w:r w:rsidR="006622FF" w:rsidRPr="00630DCA">
        <w:t>2</w:t>
      </w:r>
      <w:r w:rsidR="00D107EF" w:rsidRPr="00630DCA">
        <w:t>9</w:t>
      </w:r>
      <w:r w:rsidR="006622FF" w:rsidRPr="00630DCA">
        <w:t>.</w:t>
      </w:r>
      <w:r w:rsidR="00D107EF" w:rsidRPr="00630DCA">
        <w:t>2</w:t>
      </w:r>
      <w:r w:rsidR="006622FF" w:rsidRPr="00630DCA">
        <w:t>°</w:t>
      </w:r>
      <w:r w:rsidR="00FC2EA3" w:rsidRPr="00630DCA">
        <w:t xml:space="preserve"> </w:t>
      </w:r>
      <w:r w:rsidR="00072405" w:rsidRPr="00630DCA">
        <w:t>in the final session</w:t>
      </w:r>
      <w:r w:rsidR="006622FF" w:rsidRPr="00630DCA">
        <w:t>.</w:t>
      </w:r>
      <w:r w:rsidR="006A79A4" w:rsidRPr="00630DCA">
        <w:t xml:space="preserve"> </w:t>
      </w:r>
      <w:bookmarkStart w:id="6" w:name="_Hlk45025880"/>
      <w:r w:rsidR="00857991" w:rsidRPr="00630DCA">
        <w:t xml:space="preserve">For the experimental group, </w:t>
      </w:r>
      <w:r w:rsidR="00D37123" w:rsidRPr="00630DCA">
        <w:t>a</w:t>
      </w:r>
      <w:r w:rsidR="006A79A4" w:rsidRPr="00630DCA">
        <w:t xml:space="preserve"> Pearson’s correlation</w:t>
      </w:r>
      <w:r w:rsidR="00857991" w:rsidRPr="00630DCA">
        <w:t xml:space="preserve"> re</w:t>
      </w:r>
      <w:r w:rsidR="00D47B4B" w:rsidRPr="00630DCA">
        <w:t>vealed that those who performed more poorly before training tended to</w:t>
      </w:r>
      <w:r w:rsidR="002C2F77" w:rsidRPr="00F10B07">
        <w:t xml:space="preserve"> improve </w:t>
      </w:r>
      <w:r w:rsidR="00D47B4B" w:rsidRPr="00A02AB1">
        <w:t>mos</w:t>
      </w:r>
      <w:r w:rsidR="00D47B4B" w:rsidRPr="00630DCA">
        <w:t xml:space="preserve">t </w:t>
      </w:r>
      <w:r w:rsidR="00260446" w:rsidRPr="00F10B07">
        <w:t>after</w:t>
      </w:r>
      <w:r w:rsidR="00D47B4B" w:rsidRPr="00A02AB1">
        <w:t xml:space="preserve"> </w:t>
      </w:r>
      <w:r w:rsidR="00B45171" w:rsidRPr="00630DCA">
        <w:t>training</w:t>
      </w:r>
      <w:r w:rsidR="00D47B4B" w:rsidRPr="00630DCA">
        <w:t xml:space="preserve"> </w:t>
      </w:r>
      <w:r w:rsidR="006A79A4" w:rsidRPr="00630DCA">
        <w:t>(</w:t>
      </w:r>
      <w:r w:rsidR="00F533ED" w:rsidRPr="00630DCA">
        <w:rPr>
          <w:i/>
          <w:iCs/>
        </w:rPr>
        <w:t xml:space="preserve">r </w:t>
      </w:r>
      <w:r w:rsidR="00F533ED" w:rsidRPr="00630DCA">
        <w:t>= 0.</w:t>
      </w:r>
      <w:r w:rsidR="00AF699F" w:rsidRPr="00630DCA">
        <w:t>91</w:t>
      </w:r>
      <w:r w:rsidR="00F533ED" w:rsidRPr="00630DCA">
        <w:t xml:space="preserve">, </w:t>
      </w:r>
      <w:r w:rsidR="00F533ED" w:rsidRPr="00630DCA">
        <w:rPr>
          <w:i/>
          <w:iCs/>
        </w:rPr>
        <w:t xml:space="preserve">p </w:t>
      </w:r>
      <w:r w:rsidR="00F533ED" w:rsidRPr="00630DCA">
        <w:t xml:space="preserve">= </w:t>
      </w:r>
      <w:r w:rsidR="00AF699F" w:rsidRPr="00630DCA">
        <w:t>&lt;</w:t>
      </w:r>
      <w:r w:rsidR="00F533ED" w:rsidRPr="00630DCA">
        <w:t>.</w:t>
      </w:r>
      <w:r w:rsidR="00AF699F" w:rsidRPr="00630DCA">
        <w:t>001</w:t>
      </w:r>
      <w:r w:rsidR="00445A1E" w:rsidRPr="00630DCA">
        <w:t>)</w:t>
      </w:r>
      <w:r w:rsidR="00B45171" w:rsidRPr="00630DCA">
        <w:t>.</w:t>
      </w:r>
    </w:p>
    <w:bookmarkEnd w:id="6"/>
    <w:p w14:paraId="2D9F987B" w14:textId="6B674612" w:rsidR="000375EE" w:rsidRDefault="000375EE" w:rsidP="00971822">
      <w:pPr>
        <w:pStyle w:val="NoSpacing"/>
      </w:pPr>
      <w:r>
        <w:t xml:space="preserve">A </w:t>
      </w:r>
      <w:r w:rsidR="00007BFE">
        <w:t xml:space="preserve">linear </w:t>
      </w:r>
      <w:r>
        <w:t>fit</w:t>
      </w:r>
      <w:r w:rsidR="00B15CAA">
        <w:t xml:space="preserve"> </w:t>
      </w:r>
      <w:r w:rsidR="00B15CAA" w:rsidRPr="00B15CAA">
        <w:t>(using the least-squares method)</w:t>
      </w:r>
      <w:r w:rsidR="00B15CAA">
        <w:t xml:space="preserve"> </w:t>
      </w:r>
      <w:r w:rsidR="00794C2A">
        <w:t xml:space="preserve">was applied </w:t>
      </w:r>
      <w:r w:rsidR="00E44C62">
        <w:t>to the training data</w:t>
      </w:r>
      <w:r w:rsidR="00565E92">
        <w:t>,</w:t>
      </w:r>
      <w:r w:rsidR="00E44C62">
        <w:t xml:space="preserve"> </w:t>
      </w:r>
      <w:r>
        <w:t xml:space="preserve">as there was substantial variance </w:t>
      </w:r>
      <w:r w:rsidR="00466701">
        <w:t xml:space="preserve">both </w:t>
      </w:r>
      <w:r w:rsidR="00F26D3D">
        <w:t>with</w:t>
      </w:r>
      <w:r w:rsidR="00466701">
        <w:t>in</w:t>
      </w:r>
      <w:r w:rsidR="00F26D3D">
        <w:t xml:space="preserve"> and </w:t>
      </w:r>
      <w:r w:rsidR="004A514B">
        <w:t>across</w:t>
      </w:r>
      <w:r>
        <w:t xml:space="preserve"> sessions. </w:t>
      </w:r>
      <w:r w:rsidR="00E44C62">
        <w:t>It should be noted that feedback was provided during training, which may have enhanced performance</w:t>
      </w:r>
      <w:r w:rsidR="00036167">
        <w:t xml:space="preserve"> estimates for the training sessions</w:t>
      </w:r>
      <w:r w:rsidR="00E44C62">
        <w:t xml:space="preserve">. </w:t>
      </w:r>
      <w:r>
        <w:t xml:space="preserve">The estimated improvement in performance across </w:t>
      </w:r>
      <w:r w:rsidR="00546EEE">
        <w:t>session</w:t>
      </w:r>
      <w:r w:rsidR="0091466C">
        <w:t>s</w:t>
      </w:r>
      <w:r w:rsidR="00546EEE">
        <w:t xml:space="preserve"> was</w:t>
      </w:r>
      <w:r>
        <w:t xml:space="preserve"> </w:t>
      </w:r>
      <w:r w:rsidR="00CE0580">
        <w:t>1.2</w:t>
      </w:r>
      <w:r w:rsidR="00CE0580" w:rsidRPr="004E5D7E">
        <w:t>°</w:t>
      </w:r>
      <w:r w:rsidR="00CE0580">
        <w:t xml:space="preserve">, </w:t>
      </w:r>
      <w:r w:rsidR="0091466C">
        <w:t xml:space="preserve">with performance reducing from </w:t>
      </w:r>
      <w:r w:rsidR="00CE0580">
        <w:t>23.0</w:t>
      </w:r>
      <w:r w:rsidR="00CE0580" w:rsidRPr="004E5D7E">
        <w:t>°</w:t>
      </w:r>
      <w:r w:rsidR="00CE0580">
        <w:t xml:space="preserve"> to 21.8</w:t>
      </w:r>
      <w:r w:rsidR="00CE0580" w:rsidRPr="004E5D7E">
        <w:t>°</w:t>
      </w:r>
      <w:r w:rsidR="00CE0580">
        <w:t>. The w</w:t>
      </w:r>
      <w:r>
        <w:t>orst performer in any training session was 30.2</w:t>
      </w:r>
      <w:r w:rsidRPr="004E5D7E">
        <w:t>°</w:t>
      </w:r>
      <w:r>
        <w:t xml:space="preserve"> (</w:t>
      </w:r>
      <w:r w:rsidR="00825E4B">
        <w:t>2</w:t>
      </w:r>
      <w:r w:rsidR="00825E4B" w:rsidRPr="00825E4B">
        <w:rPr>
          <w:vertAlign w:val="superscript"/>
        </w:rPr>
        <w:t>nd</w:t>
      </w:r>
      <w:r w:rsidR="00825E4B">
        <w:t xml:space="preserve"> training </w:t>
      </w:r>
      <w:r>
        <w:t>session) and the best was 16.0</w:t>
      </w:r>
      <w:r w:rsidRPr="004E5D7E">
        <w:t>°</w:t>
      </w:r>
      <w:r>
        <w:t xml:space="preserve"> (</w:t>
      </w:r>
      <w:r w:rsidR="00825E4B">
        <w:t>9</w:t>
      </w:r>
      <w:r w:rsidR="00825E4B" w:rsidRPr="00825E4B">
        <w:rPr>
          <w:vertAlign w:val="superscript"/>
        </w:rPr>
        <w:t>th</w:t>
      </w:r>
      <w:r w:rsidR="00825E4B">
        <w:t xml:space="preserve"> training </w:t>
      </w:r>
      <w:r>
        <w:t>session).</w:t>
      </w:r>
    </w:p>
    <w:p w14:paraId="3B98B841" w14:textId="65DE3723" w:rsidR="005D51DF" w:rsidRDefault="00F40501" w:rsidP="00A1086F">
      <w:pPr>
        <w:pStyle w:val="NoSpacing"/>
      </w:pPr>
      <w:r>
        <w:t xml:space="preserve">Further analysis was conducted to explore how intensity differences </w:t>
      </w:r>
      <w:r w:rsidR="00E86F29">
        <w:t>across</w:t>
      </w:r>
      <w:r>
        <w:t xml:space="preserve"> the wrists and response profiles changed with source location. </w:t>
      </w:r>
      <w:r w:rsidR="00335F7F" w:rsidRPr="00580A60">
        <w:t xml:space="preserve">Figure </w:t>
      </w:r>
      <w:r w:rsidR="00102C80">
        <w:t>2</w:t>
      </w:r>
      <w:r w:rsidR="00335F7F" w:rsidRPr="00580A60">
        <w:t xml:space="preserve"> </w:t>
      </w:r>
      <w:r w:rsidR="00776CDC" w:rsidRPr="00580A60">
        <w:t xml:space="preserve">(left) </w:t>
      </w:r>
      <w:r w:rsidR="00335F7F" w:rsidRPr="00580A60">
        <w:t>shows how the ILD changed with angle</w:t>
      </w:r>
      <w:r w:rsidR="00B937E3">
        <w:t xml:space="preserve"> </w:t>
      </w:r>
      <w:r>
        <w:t xml:space="preserve">for haptic stimulation </w:t>
      </w:r>
      <w:r w:rsidR="00603351">
        <w:t xml:space="preserve">in the </w:t>
      </w:r>
      <w:r w:rsidR="00DA3B23">
        <w:t>current study</w:t>
      </w:r>
      <w:r w:rsidR="00335F7F" w:rsidRPr="00580A60">
        <w:t xml:space="preserve">. </w:t>
      </w:r>
      <w:r w:rsidR="002801DA">
        <w:t xml:space="preserve">ILDs are shown for a </w:t>
      </w:r>
      <w:r w:rsidR="002801DA" w:rsidRPr="00F2284F">
        <w:t>noise stimulus</w:t>
      </w:r>
      <w:r w:rsidR="002801DA">
        <w:t>, w</w:t>
      </w:r>
      <w:r w:rsidR="008E38B8">
        <w:t xml:space="preserve">ith </w:t>
      </w:r>
      <w:r w:rsidR="002801DA">
        <w:t>a frequency-</w:t>
      </w:r>
      <w:r w:rsidR="002801DA" w:rsidRPr="00F2284F">
        <w:t xml:space="preserve">spectrum </w:t>
      </w:r>
      <w:r w:rsidR="002801DA">
        <w:t xml:space="preserve">matching </w:t>
      </w:r>
      <w:r w:rsidR="002801DA" w:rsidRPr="00F2284F">
        <w:t>the</w:t>
      </w:r>
      <w:r w:rsidR="002801DA">
        <w:t xml:space="preserve"> average spectrum of the BKB</w:t>
      </w:r>
      <w:r w:rsidR="002801DA" w:rsidRPr="00F2284F">
        <w:t xml:space="preserve"> male talker</w:t>
      </w:r>
      <w:r w:rsidR="002801DA">
        <w:t xml:space="preserve"> </w:t>
      </w:r>
      <w:r w:rsidR="00880C65">
        <w:t xml:space="preserve">sentences </w:t>
      </w:r>
      <w:r w:rsidR="002801DA">
        <w:t>used in the testing sessions</w:t>
      </w:r>
      <w:r w:rsidR="002801DA" w:rsidRPr="00F2284F">
        <w:t>.</w:t>
      </w:r>
      <w:r w:rsidR="002F00C8">
        <w:t xml:space="preserve"> When s</w:t>
      </w:r>
      <w:r w:rsidR="00A1086F">
        <w:t>ummed across all bands, the</w:t>
      </w:r>
      <w:r w:rsidR="002C1BF9">
        <w:t xml:space="preserve"> </w:t>
      </w:r>
      <w:r w:rsidR="00494B8B">
        <w:t xml:space="preserve">ILD </w:t>
      </w:r>
      <w:r w:rsidR="00335F7F" w:rsidRPr="00580A60">
        <w:t xml:space="preserve">change with angle </w:t>
      </w:r>
      <w:r w:rsidR="004D50BE">
        <w:t>wa</w:t>
      </w:r>
      <w:r w:rsidR="00335F7F" w:rsidRPr="00580A60">
        <w:t xml:space="preserve">s non-monotonic, </w:t>
      </w:r>
      <w:r w:rsidR="004D50BE">
        <w:t>increasing</w:t>
      </w:r>
      <w:r w:rsidR="00A1086F">
        <w:t xml:space="preserve"> </w:t>
      </w:r>
      <w:r w:rsidR="00E4217E">
        <w:t xml:space="preserve">with increasing angle </w:t>
      </w:r>
      <w:r w:rsidR="00494B8B">
        <w:t>between 0</w:t>
      </w:r>
      <w:bookmarkStart w:id="7" w:name="_Hlk38266212"/>
      <w:r w:rsidR="00494B8B" w:rsidRPr="00580A60">
        <w:t>°</w:t>
      </w:r>
      <w:bookmarkEnd w:id="7"/>
      <w:r w:rsidR="00494B8B">
        <w:t xml:space="preserve"> and </w:t>
      </w:r>
      <w:r>
        <w:t>60</w:t>
      </w:r>
      <w:r w:rsidR="00494B8B" w:rsidRPr="00580A60">
        <w:t>°</w:t>
      </w:r>
      <w:r w:rsidR="00494B8B">
        <w:t xml:space="preserve"> and </w:t>
      </w:r>
      <w:r w:rsidR="00335F7F" w:rsidRPr="00580A60">
        <w:t>decreasing</w:t>
      </w:r>
      <w:r w:rsidR="00494B8B">
        <w:t xml:space="preserve"> with increasing angle </w:t>
      </w:r>
      <w:r>
        <w:lastRenderedPageBreak/>
        <w:t>between 60</w:t>
      </w:r>
      <w:r w:rsidRPr="00580A60">
        <w:t>°</w:t>
      </w:r>
      <w:r>
        <w:t xml:space="preserve"> and 75</w:t>
      </w:r>
      <w:r w:rsidRPr="00580A60">
        <w:t>°</w:t>
      </w:r>
      <w:r w:rsidR="00335F7F" w:rsidRPr="00580A60">
        <w:t xml:space="preserve">. </w:t>
      </w:r>
      <w:r w:rsidR="00A96364">
        <w:t>Furthermore, t</w:t>
      </w:r>
      <w:r w:rsidR="00335F7F" w:rsidRPr="00580A60">
        <w:t>he variation in ILD</w:t>
      </w:r>
      <w:r w:rsidR="008E38B8">
        <w:t>s</w:t>
      </w:r>
      <w:r w:rsidR="00335F7F" w:rsidRPr="00580A60">
        <w:t xml:space="preserve"> </w:t>
      </w:r>
      <w:r w:rsidR="00A65A69">
        <w:t xml:space="preserve">across </w:t>
      </w:r>
      <w:r w:rsidR="00A96364">
        <w:t xml:space="preserve">frequency bands </w:t>
      </w:r>
      <w:r w:rsidR="00335F7F" w:rsidRPr="00580A60">
        <w:t>increase</w:t>
      </w:r>
      <w:r w:rsidR="00661741">
        <w:t>d</w:t>
      </w:r>
      <w:r w:rsidR="00335F7F" w:rsidRPr="00580A60">
        <w:t xml:space="preserve"> substantially </w:t>
      </w:r>
      <w:r w:rsidR="00813DC9">
        <w:t>for more lateral locations</w:t>
      </w:r>
      <w:r w:rsidR="00335F7F" w:rsidRPr="00580A60">
        <w:t>. At 15</w:t>
      </w:r>
      <w:r w:rsidR="00813DC9" w:rsidRPr="00580A60">
        <w:t>°</w:t>
      </w:r>
      <w:r w:rsidR="00335F7F" w:rsidRPr="00580A60">
        <w:t>, 30</w:t>
      </w:r>
      <w:r w:rsidR="00813DC9" w:rsidRPr="00580A60">
        <w:t>°</w:t>
      </w:r>
      <w:r w:rsidR="00335F7F" w:rsidRPr="00580A60">
        <w:t xml:space="preserve"> and 45°</w:t>
      </w:r>
      <w:r w:rsidR="00813DC9">
        <w:t xml:space="preserve"> locations</w:t>
      </w:r>
      <w:r w:rsidR="00335F7F" w:rsidRPr="00580A60">
        <w:t xml:space="preserve">, the </w:t>
      </w:r>
      <w:r w:rsidR="00A65A69">
        <w:t xml:space="preserve">maximum </w:t>
      </w:r>
      <w:r w:rsidR="00335F7F" w:rsidRPr="00580A60">
        <w:t>difference</w:t>
      </w:r>
      <w:r w:rsidR="00776CDC" w:rsidRPr="00580A60">
        <w:t xml:space="preserve"> in ILD</w:t>
      </w:r>
      <w:r w:rsidR="00335F7F" w:rsidRPr="00580A60">
        <w:t xml:space="preserve"> between bands </w:t>
      </w:r>
      <w:r w:rsidR="00A65A69">
        <w:t>wa</w:t>
      </w:r>
      <w:r w:rsidR="00335F7F" w:rsidRPr="00580A60">
        <w:t xml:space="preserve">s </w:t>
      </w:r>
      <w:r w:rsidR="005462C6">
        <w:t>3</w:t>
      </w:r>
      <w:r w:rsidR="00335F7F" w:rsidRPr="00580A60">
        <w:t>.</w:t>
      </w:r>
      <w:r w:rsidR="005462C6">
        <w:t>2</w:t>
      </w:r>
      <w:r w:rsidR="00335F7F" w:rsidRPr="00580A60">
        <w:t xml:space="preserve"> dB, </w:t>
      </w:r>
      <w:r w:rsidR="005462C6">
        <w:t>1</w:t>
      </w:r>
      <w:r w:rsidR="00335F7F" w:rsidRPr="00580A60">
        <w:t>.</w:t>
      </w:r>
      <w:r w:rsidR="005462C6">
        <w:t>6</w:t>
      </w:r>
      <w:r w:rsidR="00335F7F" w:rsidRPr="00580A60">
        <w:t xml:space="preserve"> dB, and </w:t>
      </w:r>
      <w:r w:rsidR="005462C6">
        <w:t>2</w:t>
      </w:r>
      <w:r w:rsidR="00335F7F" w:rsidRPr="00580A60">
        <w:t>.</w:t>
      </w:r>
      <w:r w:rsidR="005462C6">
        <w:t>9</w:t>
      </w:r>
      <w:r w:rsidR="00335F7F" w:rsidRPr="00580A60">
        <w:t xml:space="preserve"> dB</w:t>
      </w:r>
      <w:r w:rsidR="00813DC9">
        <w:t>,</w:t>
      </w:r>
      <w:r w:rsidR="00335F7F" w:rsidRPr="00580A60">
        <w:t xml:space="preserve"> respectively. In contrast, at</w:t>
      </w:r>
      <w:r w:rsidR="00D662FE">
        <w:t xml:space="preserve"> both</w:t>
      </w:r>
      <w:r w:rsidR="00335F7F" w:rsidRPr="00580A60">
        <w:t xml:space="preserve"> 60</w:t>
      </w:r>
      <w:r w:rsidR="00813DC9" w:rsidRPr="00580A60">
        <w:t>°</w:t>
      </w:r>
      <w:r w:rsidR="00335F7F" w:rsidRPr="00580A60">
        <w:t xml:space="preserve"> and 75</w:t>
      </w:r>
      <w:r w:rsidR="00813DC9" w:rsidRPr="00580A60">
        <w:t>°</w:t>
      </w:r>
      <w:r w:rsidR="00813DC9">
        <w:t>,</w:t>
      </w:r>
      <w:r w:rsidR="00335F7F" w:rsidRPr="00580A60">
        <w:t xml:space="preserve"> the</w:t>
      </w:r>
      <w:r w:rsidR="008E38B8">
        <w:t xml:space="preserve"> maximum</w:t>
      </w:r>
      <w:r w:rsidR="00335F7F" w:rsidRPr="00580A60">
        <w:t xml:space="preserve"> difference </w:t>
      </w:r>
      <w:r w:rsidR="005462C6">
        <w:t>was</w:t>
      </w:r>
      <w:r w:rsidR="00335F7F" w:rsidRPr="00580A60">
        <w:t xml:space="preserve"> </w:t>
      </w:r>
      <w:r w:rsidR="005462C6">
        <w:t>8.2</w:t>
      </w:r>
      <w:r w:rsidR="00335F7F" w:rsidRPr="00580A60">
        <w:t xml:space="preserve"> </w:t>
      </w:r>
      <w:proofErr w:type="spellStart"/>
      <w:r w:rsidR="00335F7F" w:rsidRPr="00580A60">
        <w:t>dB.</w:t>
      </w:r>
      <w:proofErr w:type="spellEnd"/>
      <w:r w:rsidR="0083138A">
        <w:t xml:space="preserve"> Correspondingly, f</w:t>
      </w:r>
      <w:r w:rsidR="00776CDC" w:rsidRPr="00580A60">
        <w:t xml:space="preserve">or angles </w:t>
      </w:r>
      <w:r w:rsidR="005D51DF">
        <w:t xml:space="preserve">less than </w:t>
      </w:r>
      <w:r w:rsidR="00776CDC" w:rsidRPr="00580A60">
        <w:t xml:space="preserve">45°, </w:t>
      </w:r>
      <w:r w:rsidR="00A65A69">
        <w:t xml:space="preserve">haptic sound-localisation </w:t>
      </w:r>
      <w:r w:rsidR="0050551F" w:rsidRPr="00580A60">
        <w:t xml:space="preserve">performance for </w:t>
      </w:r>
      <w:r w:rsidR="00776CDC" w:rsidRPr="00580A60">
        <w:t xml:space="preserve">the Experimental </w:t>
      </w:r>
      <w:r w:rsidR="0050551F" w:rsidRPr="00580A60">
        <w:t>g</w:t>
      </w:r>
      <w:r w:rsidR="00776CDC" w:rsidRPr="00580A60">
        <w:t xml:space="preserve">roup improved </w:t>
      </w:r>
      <w:r w:rsidR="0050551F" w:rsidRPr="00580A60">
        <w:t>by</w:t>
      </w:r>
      <w:r w:rsidR="00776CDC" w:rsidRPr="00580A60">
        <w:t xml:space="preserve"> 4.8° RMS error </w:t>
      </w:r>
      <w:r w:rsidR="0083138A">
        <w:t xml:space="preserve">with training </w:t>
      </w:r>
      <w:r w:rsidR="00776CDC" w:rsidRPr="00580A60">
        <w:t xml:space="preserve">(from 23.2° to 18.5°; </w:t>
      </w:r>
      <w:r w:rsidR="00DC6290" w:rsidRPr="00DC6290">
        <w:rPr>
          <w:i/>
          <w:iCs/>
        </w:rPr>
        <w:t xml:space="preserve"> </w:t>
      </w:r>
      <w:r w:rsidR="00DC6290" w:rsidRPr="00256676">
        <w:rPr>
          <w:i/>
          <w:iCs/>
        </w:rPr>
        <w:t>t</w:t>
      </w:r>
      <w:r w:rsidR="00DC6290" w:rsidRPr="00256676">
        <w:t xml:space="preserve">(15) = </w:t>
      </w:r>
      <w:r w:rsidR="00DC6290">
        <w:t>3</w:t>
      </w:r>
      <w:r w:rsidR="00DC6290" w:rsidRPr="00256676">
        <w:t>.</w:t>
      </w:r>
      <w:r w:rsidR="00DC6290">
        <w:t>11</w:t>
      </w:r>
      <w:r w:rsidR="00DC6290" w:rsidRPr="00256676">
        <w:t xml:space="preserve">, </w:t>
      </w:r>
      <w:r w:rsidR="00DC6290" w:rsidRPr="00256676">
        <w:rPr>
          <w:i/>
          <w:iCs/>
        </w:rPr>
        <w:t>p</w:t>
      </w:r>
      <w:r w:rsidR="00DC6290" w:rsidRPr="00256676">
        <w:t xml:space="preserve"> = .</w:t>
      </w:r>
      <w:r w:rsidR="00DC6290">
        <w:t>029</w:t>
      </w:r>
      <w:r w:rsidR="00776CDC" w:rsidRPr="00580A60">
        <w:t xml:space="preserve">) </w:t>
      </w:r>
      <w:r w:rsidR="005D51DF">
        <w:t>but, f</w:t>
      </w:r>
      <w:r w:rsidR="00776CDC" w:rsidRPr="00580A60">
        <w:t>or</w:t>
      </w:r>
      <w:r w:rsidR="00B54946">
        <w:t xml:space="preserve"> angles greater than </w:t>
      </w:r>
      <w:r w:rsidR="00B54946" w:rsidRPr="00580A60">
        <w:t>45°</w:t>
      </w:r>
      <w:r w:rsidR="0050551F" w:rsidRPr="00580A60">
        <w:t xml:space="preserve">, </w:t>
      </w:r>
      <w:r w:rsidR="00DC6290">
        <w:t xml:space="preserve">no change in performance was found </w:t>
      </w:r>
      <w:r w:rsidR="00BF7F53">
        <w:t>(</w:t>
      </w:r>
      <w:r w:rsidR="00DC6290">
        <w:t xml:space="preserve">mean increase in error of </w:t>
      </w:r>
      <w:r w:rsidR="0050551F" w:rsidRPr="00580A60">
        <w:t>1.1° RMS error</w:t>
      </w:r>
      <w:r w:rsidR="00DC6290">
        <w:t>,</w:t>
      </w:r>
      <w:r w:rsidR="0050551F" w:rsidRPr="00580A60">
        <w:t xml:space="preserve"> from 27.0° to 28.1°; </w:t>
      </w:r>
      <w:r w:rsidR="00DC6290" w:rsidRPr="00256676">
        <w:rPr>
          <w:i/>
          <w:iCs/>
        </w:rPr>
        <w:t>t</w:t>
      </w:r>
      <w:r w:rsidR="00DC6290" w:rsidRPr="00256676">
        <w:t xml:space="preserve">(15) = </w:t>
      </w:r>
      <w:r w:rsidR="00D51012">
        <w:t>-0.45</w:t>
      </w:r>
      <w:r w:rsidR="00DC6290" w:rsidRPr="00256676">
        <w:t>,</w:t>
      </w:r>
      <w:r w:rsidR="00D51012">
        <w:t xml:space="preserve"> </w:t>
      </w:r>
      <w:r w:rsidR="00DC6290" w:rsidRPr="00256676">
        <w:rPr>
          <w:i/>
          <w:iCs/>
        </w:rPr>
        <w:t>p</w:t>
      </w:r>
      <w:r w:rsidR="00DC6290" w:rsidRPr="00256676">
        <w:t xml:space="preserve"> = </w:t>
      </w:r>
      <w:r w:rsidR="0029508A">
        <w:t>&gt;</w:t>
      </w:r>
      <w:r w:rsidR="00DC6290" w:rsidRPr="00256676">
        <w:t>.</w:t>
      </w:r>
      <w:r w:rsidR="0029508A">
        <w:t>999</w:t>
      </w:r>
      <w:r w:rsidR="00BF7F53">
        <w:t>)</w:t>
      </w:r>
      <w:r w:rsidR="0050551F" w:rsidRPr="00580A60">
        <w:t xml:space="preserve">. For the Control group, </w:t>
      </w:r>
      <w:r w:rsidR="00D51012">
        <w:t xml:space="preserve">performance </w:t>
      </w:r>
      <w:r w:rsidR="00CB1E41">
        <w:t xml:space="preserve">was unchanged either for angles less than </w:t>
      </w:r>
      <w:r w:rsidR="00386BFE" w:rsidRPr="00580A60">
        <w:t>45°</w:t>
      </w:r>
      <w:r w:rsidR="00386BFE">
        <w:t xml:space="preserve"> </w:t>
      </w:r>
      <w:r w:rsidR="0029508A">
        <w:t xml:space="preserve">(mean increase in RMS error of </w:t>
      </w:r>
      <w:r w:rsidR="0029508A" w:rsidRPr="00580A60">
        <w:t>1.2°</w:t>
      </w:r>
      <w:r w:rsidR="0029508A">
        <w:t>,</w:t>
      </w:r>
      <w:r w:rsidR="0029508A" w:rsidRPr="00580A60">
        <w:t xml:space="preserve"> from 19.3° to 20.5°; </w:t>
      </w:r>
      <w:r w:rsidR="0029508A" w:rsidRPr="00256676">
        <w:rPr>
          <w:i/>
          <w:iCs/>
        </w:rPr>
        <w:t>t</w:t>
      </w:r>
      <w:r w:rsidR="0029508A" w:rsidRPr="00256676">
        <w:t>(15) = -1.</w:t>
      </w:r>
      <w:r w:rsidR="0029508A">
        <w:t>80</w:t>
      </w:r>
      <w:r w:rsidR="0029508A" w:rsidRPr="00256676">
        <w:t xml:space="preserve">, </w:t>
      </w:r>
      <w:r w:rsidR="0029508A" w:rsidRPr="00256676">
        <w:rPr>
          <w:i/>
          <w:iCs/>
        </w:rPr>
        <w:t>p</w:t>
      </w:r>
      <w:r w:rsidR="0029508A" w:rsidRPr="00256676">
        <w:t xml:space="preserve"> = .</w:t>
      </w:r>
      <w:r w:rsidR="0029508A">
        <w:t>276</w:t>
      </w:r>
      <w:r w:rsidR="0029508A" w:rsidRPr="00580A60">
        <w:t>)</w:t>
      </w:r>
      <w:r w:rsidR="00CB1E41">
        <w:t xml:space="preserve"> or greater than</w:t>
      </w:r>
      <w:r w:rsidR="0029508A">
        <w:t xml:space="preserve"> </w:t>
      </w:r>
      <w:r w:rsidR="00386BFE" w:rsidRPr="00580A60">
        <w:t>45°</w:t>
      </w:r>
      <w:r w:rsidR="00386BFE">
        <w:t xml:space="preserve"> </w:t>
      </w:r>
      <w:r w:rsidR="0029508A">
        <w:t xml:space="preserve">(mean increase in RMS error of </w:t>
      </w:r>
      <w:r w:rsidR="0029508A" w:rsidRPr="00580A60">
        <w:t>0.2°</w:t>
      </w:r>
      <w:r w:rsidR="0029508A">
        <w:t>,</w:t>
      </w:r>
      <w:r w:rsidR="0029508A" w:rsidRPr="00580A60">
        <w:t xml:space="preserve"> from 30.1° to 30.4°; </w:t>
      </w:r>
      <w:r w:rsidR="0029508A" w:rsidRPr="00256676">
        <w:rPr>
          <w:i/>
          <w:iCs/>
        </w:rPr>
        <w:t>t</w:t>
      </w:r>
      <w:r w:rsidR="0029508A" w:rsidRPr="00256676">
        <w:t>(15) = -</w:t>
      </w:r>
      <w:r w:rsidR="0029508A">
        <w:t>0</w:t>
      </w:r>
      <w:r w:rsidR="0029508A" w:rsidRPr="00256676">
        <w:t>.</w:t>
      </w:r>
      <w:r w:rsidR="0029508A">
        <w:t>33</w:t>
      </w:r>
      <w:r w:rsidR="0029508A" w:rsidRPr="00256676">
        <w:t xml:space="preserve">, </w:t>
      </w:r>
      <w:r w:rsidR="0029508A" w:rsidRPr="00256676">
        <w:rPr>
          <w:i/>
          <w:iCs/>
        </w:rPr>
        <w:t>p</w:t>
      </w:r>
      <w:r w:rsidR="0029508A" w:rsidRPr="00256676">
        <w:t xml:space="preserve"> = </w:t>
      </w:r>
      <w:r w:rsidR="0029508A">
        <w:t>&gt;</w:t>
      </w:r>
      <w:r w:rsidR="0029508A" w:rsidRPr="00256676">
        <w:t>.</w:t>
      </w:r>
      <w:r w:rsidR="0029508A">
        <w:t>999</w:t>
      </w:r>
      <w:r w:rsidR="0029508A" w:rsidRPr="00580A60">
        <w:t>)</w:t>
      </w:r>
      <w:r w:rsidR="005D51DF" w:rsidRPr="00580A60">
        <w:t>.</w:t>
      </w:r>
    </w:p>
    <w:p w14:paraId="03588BE1" w14:textId="18F624A4" w:rsidR="003C102A" w:rsidRPr="00F2429B" w:rsidRDefault="004A0196" w:rsidP="00B82059">
      <w:pPr>
        <w:keepNext/>
        <w:spacing w:line="480" w:lineRule="auto"/>
        <w:jc w:val="center"/>
        <w:rPr>
          <w:b/>
          <w:bCs/>
          <w:i/>
          <w:iCs/>
        </w:rPr>
      </w:pPr>
      <w:r w:rsidRPr="00F2429B">
        <w:rPr>
          <w:b/>
          <w:bCs/>
          <w:i/>
          <w:iCs/>
        </w:rPr>
        <w:t>Figure 2 here</w:t>
      </w:r>
    </w:p>
    <w:p w14:paraId="7AAE0C74" w14:textId="35245C44" w:rsidR="009F24A1" w:rsidRDefault="005E6767" w:rsidP="00193C29">
      <w:pPr>
        <w:pStyle w:val="NoSpacing"/>
      </w:pPr>
      <w:r>
        <w:t xml:space="preserve">Figure </w:t>
      </w:r>
      <w:r w:rsidR="00102C80">
        <w:t>2</w:t>
      </w:r>
      <w:r>
        <w:t xml:space="preserve"> (right) shows the distribution of responses for each location </w:t>
      </w:r>
      <w:r w:rsidR="00A65A69">
        <w:t xml:space="preserve">before and after </w:t>
      </w:r>
      <w:r w:rsidR="00A65A69" w:rsidRPr="00047596">
        <w:t>training</w:t>
      </w:r>
      <w:r w:rsidR="00A65A69">
        <w:t xml:space="preserve"> </w:t>
      </w:r>
      <w:r>
        <w:t>for the Experimental Group</w:t>
      </w:r>
      <w:r w:rsidR="00274BFE">
        <w:t xml:space="preserve">. </w:t>
      </w:r>
      <w:r w:rsidR="004D6EEB">
        <w:t xml:space="preserve">For source locations of </w:t>
      </w:r>
      <w:r w:rsidR="004D6EEB" w:rsidRPr="00047596">
        <w:t>0</w:t>
      </w:r>
      <w:r w:rsidR="004D6EEB" w:rsidRPr="004E5D7E">
        <w:t>°</w:t>
      </w:r>
      <w:r w:rsidR="00126739">
        <w:t>,</w:t>
      </w:r>
      <w:r w:rsidR="004D6EEB">
        <w:t xml:space="preserve"> </w:t>
      </w:r>
      <w:r w:rsidR="004D6EEB" w:rsidRPr="00047596">
        <w:t>15</w:t>
      </w:r>
      <w:r w:rsidR="004D6EEB" w:rsidRPr="004E5D7E">
        <w:t>°</w:t>
      </w:r>
      <w:r w:rsidR="002B6ADC">
        <w:t>,</w:t>
      </w:r>
      <w:r w:rsidR="00126739">
        <w:t xml:space="preserve"> and 30</w:t>
      </w:r>
      <w:r w:rsidR="00126739" w:rsidRPr="004E5D7E">
        <w:t>°</w:t>
      </w:r>
      <w:r w:rsidR="006625D0">
        <w:t>,</w:t>
      </w:r>
      <w:r w:rsidR="004D6EEB">
        <w:t xml:space="preserve"> the number of correct responses increased substantially </w:t>
      </w:r>
      <w:r w:rsidR="007B5012">
        <w:t xml:space="preserve">with training </w:t>
      </w:r>
      <w:r w:rsidR="004D6EEB">
        <w:t xml:space="preserve">(from </w:t>
      </w:r>
      <w:r w:rsidR="004D6EEB" w:rsidRPr="00047596">
        <w:t>49.2% to 63.3%</w:t>
      </w:r>
      <w:r w:rsidR="004D6EEB">
        <w:t xml:space="preserve"> </w:t>
      </w:r>
      <w:r w:rsidR="00126739">
        <w:t xml:space="preserve">at </w:t>
      </w:r>
      <w:r w:rsidR="00126739" w:rsidRPr="00047596">
        <w:t>0</w:t>
      </w:r>
      <w:r w:rsidR="00126739" w:rsidRPr="004E5D7E">
        <w:t>°</w:t>
      </w:r>
      <w:r w:rsidR="00126739">
        <w:t>,</w:t>
      </w:r>
      <w:r w:rsidR="004D6EEB">
        <w:t xml:space="preserve"> from 22.7</w:t>
      </w:r>
      <w:r w:rsidR="004D6EEB" w:rsidRPr="00047596">
        <w:t xml:space="preserve">% to </w:t>
      </w:r>
      <w:r w:rsidR="004D6EEB">
        <w:t>47</w:t>
      </w:r>
      <w:r w:rsidR="004D6EEB" w:rsidRPr="00047596">
        <w:t>.</w:t>
      </w:r>
      <w:r w:rsidR="004D6EEB">
        <w:t>7</w:t>
      </w:r>
      <w:r w:rsidR="004D6EEB" w:rsidRPr="00047596">
        <w:t>%</w:t>
      </w:r>
      <w:r w:rsidR="00126739">
        <w:t xml:space="preserve"> at 15</w:t>
      </w:r>
      <w:r w:rsidR="00126739" w:rsidRPr="004E5D7E">
        <w:t>°</w:t>
      </w:r>
      <w:r w:rsidR="004D6EEB">
        <w:t>,</w:t>
      </w:r>
      <w:r w:rsidR="00126739">
        <w:t xml:space="preserve"> and from </w:t>
      </w:r>
      <w:r w:rsidR="00126739" w:rsidRPr="005D2F7D">
        <w:t>13.3% to 28.1%</w:t>
      </w:r>
      <w:r w:rsidR="00126739">
        <w:t xml:space="preserve"> at 30</w:t>
      </w:r>
      <w:r w:rsidR="00126739" w:rsidRPr="004E5D7E">
        <w:t>°</w:t>
      </w:r>
      <w:r w:rsidR="004D6EEB">
        <w:t>)</w:t>
      </w:r>
      <w:r w:rsidR="00126739">
        <w:t>. The</w:t>
      </w:r>
      <w:r w:rsidR="004D6EEB">
        <w:t xml:space="preserve"> number of responses within </w:t>
      </w:r>
      <w:r w:rsidR="004D6EEB" w:rsidRPr="00047596">
        <w:t>15</w:t>
      </w:r>
      <w:r w:rsidR="004D6EEB" w:rsidRPr="004E5D7E">
        <w:t>°</w:t>
      </w:r>
      <w:r w:rsidR="004D6EEB">
        <w:t xml:space="preserve"> of the correct </w:t>
      </w:r>
      <w:r w:rsidR="001956E1">
        <w:t>location</w:t>
      </w:r>
      <w:r w:rsidR="00126739">
        <w:t xml:space="preserve"> </w:t>
      </w:r>
      <w:r w:rsidR="00BC65D7">
        <w:t xml:space="preserve">(the next nearest possible source location) </w:t>
      </w:r>
      <w:r w:rsidR="00126739">
        <w:t>also increased appreciably</w:t>
      </w:r>
      <w:r w:rsidR="004D6EEB">
        <w:t xml:space="preserve"> (from 79.7% to </w:t>
      </w:r>
      <w:r w:rsidR="004D6EEB" w:rsidRPr="00047596">
        <w:t>96.9%</w:t>
      </w:r>
      <w:r w:rsidR="00496899">
        <w:t xml:space="preserve"> for </w:t>
      </w:r>
      <w:r w:rsidR="00496899" w:rsidRPr="00047596">
        <w:t>0</w:t>
      </w:r>
      <w:r w:rsidR="00496899" w:rsidRPr="004E5D7E">
        <w:t>°</w:t>
      </w:r>
      <w:r w:rsidR="00126739">
        <w:t>,</w:t>
      </w:r>
      <w:r w:rsidR="004D6EEB">
        <w:t xml:space="preserve"> from 68.0% to 86</w:t>
      </w:r>
      <w:r w:rsidR="004D6EEB" w:rsidRPr="00047596">
        <w:t>.</w:t>
      </w:r>
      <w:r w:rsidR="004D6EEB">
        <w:t>7</w:t>
      </w:r>
      <w:r w:rsidR="004D6EEB" w:rsidRPr="00047596">
        <w:t>%</w:t>
      </w:r>
      <w:r w:rsidR="00496899">
        <w:t xml:space="preserve"> for </w:t>
      </w:r>
      <w:r w:rsidR="00496899" w:rsidRPr="00047596">
        <w:t>15</w:t>
      </w:r>
      <w:r w:rsidR="00496899" w:rsidRPr="004E5D7E">
        <w:t>°</w:t>
      </w:r>
      <w:r w:rsidR="00126739">
        <w:t>, and from 53.9% to 64</w:t>
      </w:r>
      <w:r w:rsidR="00126739" w:rsidRPr="00047596">
        <w:t>.</w:t>
      </w:r>
      <w:r w:rsidR="00126739">
        <w:t>8</w:t>
      </w:r>
      <w:r w:rsidR="00126739" w:rsidRPr="00047596">
        <w:t>%</w:t>
      </w:r>
      <w:r w:rsidR="00126739">
        <w:t xml:space="preserve"> at 30</w:t>
      </w:r>
      <w:r w:rsidR="00126739" w:rsidRPr="004E5D7E">
        <w:t>°</w:t>
      </w:r>
      <w:r w:rsidR="004D6EEB">
        <w:t>).</w:t>
      </w:r>
      <w:r w:rsidR="00126739">
        <w:t xml:space="preserve"> </w:t>
      </w:r>
      <w:r w:rsidR="001956E1">
        <w:t>For a source at 30</w:t>
      </w:r>
      <w:r w:rsidR="001956E1" w:rsidRPr="004E5D7E">
        <w:t>°</w:t>
      </w:r>
      <w:r w:rsidR="001956E1">
        <w:t xml:space="preserve">, however, </w:t>
      </w:r>
      <w:r w:rsidR="007B5012">
        <w:t>a clear bias towards more lateral positions</w:t>
      </w:r>
      <w:r w:rsidR="00E86F29">
        <w:t xml:space="preserve">, </w:t>
      </w:r>
      <w:r w:rsidR="002A6B95">
        <w:t>that</w:t>
      </w:r>
      <w:r w:rsidR="00E86F29">
        <w:t xml:space="preserve"> was reduced by training</w:t>
      </w:r>
      <w:r w:rsidR="002A6B95">
        <w:t>,</w:t>
      </w:r>
      <w:r w:rsidR="002A6B95" w:rsidRPr="002A6B95">
        <w:t xml:space="preserve"> </w:t>
      </w:r>
      <w:r w:rsidR="002A6B95">
        <w:t>was apparent</w:t>
      </w:r>
      <w:r w:rsidR="00E86F29">
        <w:t xml:space="preserve">. Before training, </w:t>
      </w:r>
      <w:proofErr w:type="gramStart"/>
      <w:r w:rsidR="00E86F29">
        <w:t>the majority of</w:t>
      </w:r>
      <w:proofErr w:type="gramEnd"/>
      <w:r w:rsidR="00E86F29">
        <w:t xml:space="preserve"> responses were at </w:t>
      </w:r>
      <w:r w:rsidR="00172ACD">
        <w:t>45</w:t>
      </w:r>
      <w:r w:rsidR="00172ACD" w:rsidRPr="004E5D7E">
        <w:t>°</w:t>
      </w:r>
      <w:r w:rsidR="00172ACD">
        <w:t xml:space="preserve"> (35% compared to 13.3% at 30</w:t>
      </w:r>
      <w:r w:rsidR="00172ACD" w:rsidRPr="004E5D7E">
        <w:t>°</w:t>
      </w:r>
      <w:r w:rsidR="00172ACD">
        <w:t>) and after training the majority of responses were at 30</w:t>
      </w:r>
      <w:r w:rsidR="00172ACD" w:rsidRPr="004E5D7E">
        <w:t>°</w:t>
      </w:r>
      <w:r w:rsidR="00172ACD">
        <w:t xml:space="preserve"> (28.1%, compared to 21.1% at 45</w:t>
      </w:r>
      <w:r w:rsidR="00172ACD" w:rsidRPr="004E5D7E">
        <w:t>°</w:t>
      </w:r>
      <w:r w:rsidR="00172ACD">
        <w:t>).</w:t>
      </w:r>
      <w:r w:rsidR="00870096">
        <w:t xml:space="preserve"> </w:t>
      </w:r>
      <w:r w:rsidR="007B5012">
        <w:t>For the 45</w:t>
      </w:r>
      <w:r w:rsidR="007B5012" w:rsidRPr="004E5D7E">
        <w:t>°</w:t>
      </w:r>
      <w:r w:rsidR="007B5012">
        <w:t xml:space="preserve"> source </w:t>
      </w:r>
      <w:r w:rsidR="007A274C">
        <w:t>location</w:t>
      </w:r>
      <w:r w:rsidR="007B5012">
        <w:t xml:space="preserve">, more modest improvements were seen with training, and there was substantial confusion with the </w:t>
      </w:r>
      <w:r w:rsidR="007B5012" w:rsidRPr="000271AF">
        <w:t>60°</w:t>
      </w:r>
      <w:r w:rsidR="007B5012">
        <w:t xml:space="preserve"> location. </w:t>
      </w:r>
      <w:r w:rsidR="00D55C6E">
        <w:lastRenderedPageBreak/>
        <w:t>Notably</w:t>
      </w:r>
      <w:r w:rsidR="007B5012">
        <w:t>, before training, 42.2% of responses were at 60</w:t>
      </w:r>
      <w:r w:rsidR="007B5012" w:rsidRPr="000271AF">
        <w:t>°</w:t>
      </w:r>
      <w:r w:rsidR="007B5012">
        <w:t xml:space="preserve"> while 16.4% were at</w:t>
      </w:r>
      <w:r w:rsidR="007A274C">
        <w:t xml:space="preserve"> </w:t>
      </w:r>
      <w:r w:rsidR="007B5012">
        <w:t>45</w:t>
      </w:r>
      <w:r w:rsidR="007B5012" w:rsidRPr="000271AF">
        <w:t>°</w:t>
      </w:r>
      <w:r w:rsidR="007A274C">
        <w:t xml:space="preserve"> </w:t>
      </w:r>
      <w:r w:rsidR="007B5012">
        <w:t xml:space="preserve">and, after training, 44.5% </w:t>
      </w:r>
      <w:r w:rsidR="007B5012" w:rsidRPr="004B3085">
        <w:t xml:space="preserve">were at 60° </w:t>
      </w:r>
      <w:r w:rsidR="007B5012">
        <w:t xml:space="preserve">while </w:t>
      </w:r>
      <w:r w:rsidR="007B5012" w:rsidRPr="004B3085">
        <w:t xml:space="preserve">20.3% </w:t>
      </w:r>
      <w:r w:rsidR="007B5012">
        <w:t xml:space="preserve">were </w:t>
      </w:r>
      <w:r w:rsidR="007B5012" w:rsidRPr="004B3085">
        <w:t>at 45°.</w:t>
      </w:r>
      <w:r w:rsidR="001803CC">
        <w:t xml:space="preserve"> For the </w:t>
      </w:r>
      <w:r w:rsidR="001803CC" w:rsidRPr="000271AF">
        <w:t>60°</w:t>
      </w:r>
      <w:r w:rsidR="001803CC">
        <w:t xml:space="preserve"> </w:t>
      </w:r>
      <w:r w:rsidR="007A274C">
        <w:t xml:space="preserve">source </w:t>
      </w:r>
      <w:r w:rsidR="001803CC">
        <w:t xml:space="preserve">location, training appeared to increase confusion between </w:t>
      </w:r>
      <w:r w:rsidR="00870096">
        <w:t>the 45</w:t>
      </w:r>
      <w:r w:rsidR="00870096" w:rsidRPr="000271AF">
        <w:t>°</w:t>
      </w:r>
      <w:r w:rsidR="00870096">
        <w:t xml:space="preserve"> and 60</w:t>
      </w:r>
      <w:r w:rsidR="00870096" w:rsidRPr="000271AF">
        <w:t>°</w:t>
      </w:r>
      <w:r w:rsidR="00870096">
        <w:t xml:space="preserve"> </w:t>
      </w:r>
      <w:r w:rsidR="001803CC">
        <w:t xml:space="preserve">positions. </w:t>
      </w:r>
      <w:r w:rsidR="002A6B95">
        <w:t xml:space="preserve">After </w:t>
      </w:r>
      <w:r w:rsidR="001803CC" w:rsidRPr="005F05A7">
        <w:t xml:space="preserve">training, </w:t>
      </w:r>
      <w:r w:rsidR="001803CC">
        <w:t>the number of 60</w:t>
      </w:r>
      <w:r w:rsidR="001803CC" w:rsidRPr="004B3085">
        <w:t>°</w:t>
      </w:r>
      <w:r w:rsidR="001803CC">
        <w:t xml:space="preserve"> </w:t>
      </w:r>
      <w:r w:rsidR="001803CC" w:rsidRPr="005F05A7">
        <w:t xml:space="preserve">responses </w:t>
      </w:r>
      <w:r w:rsidR="001803CC">
        <w:t xml:space="preserve">reduced </w:t>
      </w:r>
      <w:r w:rsidR="001803CC" w:rsidRPr="005F05A7">
        <w:t>from 39.1% down to 32.0%</w:t>
      </w:r>
      <w:r w:rsidR="00A21568">
        <w:t xml:space="preserve"> and</w:t>
      </w:r>
      <w:r w:rsidR="001803CC" w:rsidRPr="005F05A7">
        <w:t xml:space="preserve"> </w:t>
      </w:r>
      <w:r w:rsidR="001803CC">
        <w:t xml:space="preserve">the number of </w:t>
      </w:r>
      <w:r w:rsidR="001803CC" w:rsidRPr="005F05A7">
        <w:t>45</w:t>
      </w:r>
      <w:r w:rsidR="001803CC" w:rsidRPr="004B3085">
        <w:t>°</w:t>
      </w:r>
      <w:r w:rsidR="001803CC" w:rsidRPr="005F05A7">
        <w:t xml:space="preserve"> </w:t>
      </w:r>
      <w:r w:rsidR="001803CC">
        <w:t>responses increased from</w:t>
      </w:r>
      <w:r w:rsidR="001803CC" w:rsidRPr="005F05A7">
        <w:t xml:space="preserve"> 21.1% to 30.5%.</w:t>
      </w:r>
      <w:r w:rsidR="00193C29">
        <w:t xml:space="preserve"> Finally, for the 75</w:t>
      </w:r>
      <w:r w:rsidR="00193C29" w:rsidRPr="004B3085">
        <w:t>°</w:t>
      </w:r>
      <w:r w:rsidR="00193C29">
        <w:t xml:space="preserve"> position, there was a substantial bias toward</w:t>
      </w:r>
      <w:r w:rsidR="00625C28">
        <w:t>s</w:t>
      </w:r>
      <w:r w:rsidR="00193C29">
        <w:t xml:space="preserve"> less lateral locations, which increased with training. After training, responses </w:t>
      </w:r>
      <w:r w:rsidR="00625C28">
        <w:t xml:space="preserve">of </w:t>
      </w:r>
      <w:r w:rsidR="00193C29">
        <w:t>45</w:t>
      </w:r>
      <w:r w:rsidR="00193C29" w:rsidRPr="004B3085">
        <w:t>°</w:t>
      </w:r>
      <w:r w:rsidR="00193C29">
        <w:t xml:space="preserve"> increased from 23.4% to 28.1% and </w:t>
      </w:r>
      <w:r w:rsidR="00A47B51">
        <w:t xml:space="preserve">responses </w:t>
      </w:r>
      <w:r w:rsidR="00625C28">
        <w:t>of</w:t>
      </w:r>
      <w:r w:rsidR="00A47B51">
        <w:t xml:space="preserve"> </w:t>
      </w:r>
      <w:r w:rsidR="00193C29">
        <w:t>30</w:t>
      </w:r>
      <w:r w:rsidR="00193C29" w:rsidRPr="004B3085">
        <w:t>°</w:t>
      </w:r>
      <w:r w:rsidR="00193C29">
        <w:t xml:space="preserve"> from 15.6% to 25.0%.</w:t>
      </w:r>
    </w:p>
    <w:p w14:paraId="2C496509" w14:textId="157B3C82" w:rsidR="004961C9" w:rsidRDefault="1E59FC3C" w:rsidP="612B2D2D">
      <w:pPr>
        <w:pStyle w:val="Heading1"/>
        <w:spacing w:line="360" w:lineRule="auto"/>
        <w:contextualSpacing w:val="0"/>
      </w:pPr>
      <w:bookmarkStart w:id="8" w:name="_1t3h5sf" w:colFirst="0" w:colLast="0"/>
      <w:bookmarkEnd w:id="8"/>
      <w:r>
        <w:t>Discussion</w:t>
      </w:r>
    </w:p>
    <w:p w14:paraId="7BAF65BF" w14:textId="7DE285F6" w:rsidR="000B2F96" w:rsidRDefault="00B05910" w:rsidP="00B05910">
      <w:pPr>
        <w:pStyle w:val="NoSpacing"/>
      </w:pPr>
      <w:r w:rsidRPr="00AA7E7F">
        <w:t xml:space="preserve">Haptic sound-localisation </w:t>
      </w:r>
      <w:r w:rsidR="0071697C" w:rsidRPr="00AA7E7F">
        <w:t xml:space="preserve">accuracy </w:t>
      </w:r>
      <w:r w:rsidR="00410877">
        <w:t xml:space="preserve">before training </w:t>
      </w:r>
      <w:r w:rsidR="0071697C" w:rsidRPr="00AA7E7F">
        <w:t>was</w:t>
      </w:r>
      <w:r w:rsidR="008E594A" w:rsidRPr="00AA7E7F">
        <w:t xml:space="preserve"> substantially better than expected</w:t>
      </w:r>
      <w:r w:rsidR="002B1A2A">
        <w:t xml:space="preserve">, with </w:t>
      </w:r>
      <w:r w:rsidR="00406CB1">
        <w:t xml:space="preserve">an </w:t>
      </w:r>
      <w:r w:rsidR="005E6473">
        <w:t xml:space="preserve">average </w:t>
      </w:r>
      <w:r w:rsidR="008E594A" w:rsidRPr="00AA7E7F">
        <w:t xml:space="preserve">RMS localisation error </w:t>
      </w:r>
      <w:r w:rsidR="002B1A2A">
        <w:t>of</w:t>
      </w:r>
      <w:r w:rsidR="008E594A" w:rsidRPr="00AA7E7F">
        <w:t xml:space="preserve"> just 25.2°</w:t>
      </w:r>
      <w:r w:rsidR="00BE50A4">
        <w:t xml:space="preserve"> for the experimental group</w:t>
      </w:r>
      <w:r w:rsidR="008E594A" w:rsidRPr="00AA7E7F">
        <w:t xml:space="preserve">. </w:t>
      </w:r>
      <w:r w:rsidR="00496D3F" w:rsidRPr="00D403C0">
        <w:t>This is</w:t>
      </w:r>
      <w:r w:rsidR="000B2F96" w:rsidRPr="00D200DF">
        <w:t xml:space="preserve"> </w:t>
      </w:r>
      <w:r w:rsidR="00BA1BCA" w:rsidRPr="005A50B8">
        <w:t xml:space="preserve">markedly </w:t>
      </w:r>
      <w:r w:rsidR="000B2F96" w:rsidRPr="005A50B8">
        <w:t>better</w:t>
      </w:r>
      <w:r w:rsidR="006B4AAE" w:rsidRPr="005A50B8">
        <w:t xml:space="preserve"> than</w:t>
      </w:r>
      <w:r w:rsidR="000B2F96" w:rsidRPr="00220AA4">
        <w:t xml:space="preserve"> </w:t>
      </w:r>
      <w:r w:rsidR="00C84968" w:rsidRPr="00220AA4">
        <w:t xml:space="preserve">sound-localisation </w:t>
      </w:r>
      <w:r w:rsidR="00ED1D14" w:rsidRPr="00220AA4">
        <w:t>accuracy</w:t>
      </w:r>
      <w:r w:rsidR="00C84968" w:rsidRPr="00220AA4">
        <w:t xml:space="preserve"> </w:t>
      </w:r>
      <w:r w:rsidR="00220AA4">
        <w:t>for</w:t>
      </w:r>
      <w:r w:rsidR="00220AA4" w:rsidRPr="00F2429B">
        <w:t xml:space="preserve"> CI users </w:t>
      </w:r>
      <w:r w:rsidR="00C84968">
        <w:t xml:space="preserve">implanted </w:t>
      </w:r>
      <w:r w:rsidR="00505881">
        <w:t>in one ear</w:t>
      </w:r>
      <w:r w:rsidR="00220AA4">
        <w:t xml:space="preserve"> – e</w:t>
      </w:r>
      <w:r w:rsidR="00505881">
        <w:t>ither with</w:t>
      </w:r>
      <w:r w:rsidR="002C695A">
        <w:t xml:space="preserve"> (~62</w:t>
      </w:r>
      <w:r w:rsidR="002C695A" w:rsidRPr="00505881">
        <w:t>°</w:t>
      </w:r>
      <w:r w:rsidR="002C695A">
        <w:t xml:space="preserve"> RMS error) or</w:t>
      </w:r>
      <w:r w:rsidR="00505881">
        <w:t xml:space="preserve"> withou</w:t>
      </w:r>
      <w:r w:rsidR="002C695A">
        <w:t>t (</w:t>
      </w:r>
      <w:r w:rsidR="00C84968">
        <w:t>performing at</w:t>
      </w:r>
      <w:r w:rsidR="002C695A">
        <w:t xml:space="preserve"> chance) </w:t>
      </w:r>
      <w:r w:rsidR="00505881">
        <w:t xml:space="preserve">a </w:t>
      </w:r>
      <w:r w:rsidR="002C695A">
        <w:t xml:space="preserve">hearing aid </w:t>
      </w:r>
      <w:r w:rsidR="00505881">
        <w:t>in the other ear</w:t>
      </w:r>
      <w:r w:rsidR="00220AA4">
        <w:t xml:space="preserve"> – a</w:t>
      </w:r>
      <w:r w:rsidR="00DD214C">
        <w:t xml:space="preserve">nd for those </w:t>
      </w:r>
      <w:r w:rsidR="002C695A">
        <w:t xml:space="preserve">with normal hearing in </w:t>
      </w:r>
      <w:r w:rsidR="00852BE1">
        <w:t>o</w:t>
      </w:r>
      <w:r w:rsidR="002C695A">
        <w:t>ne ear</w:t>
      </w:r>
      <w:r w:rsidR="00852BE1">
        <w:t xml:space="preserve"> and profound deafness in the other</w:t>
      </w:r>
      <w:r w:rsidR="0071697C">
        <w:t xml:space="preserve"> (</w:t>
      </w:r>
      <w:r w:rsidR="0071697C">
        <w:rPr>
          <w:noProof/>
        </w:rPr>
        <w:t>~62° RMS error)</w:t>
      </w:r>
      <w:r w:rsidR="00852BE1">
        <w:fldChar w:fldCharType="begin"/>
      </w:r>
      <w:r w:rsidR="0071697C">
        <w:instrText xml:space="preserve"> ADDIN EN.CITE &lt;EndNote&gt;&lt;Cite&gt;&lt;Author&gt;Dorman&lt;/Author&gt;&lt;Year&gt;2016&lt;/Year&gt;&lt;RecNum&gt;50&lt;/RecNum&gt;&lt;DisplayText&gt;&lt;style face="superscript"&gt;4&lt;/style&gt;&lt;/DisplayText&gt;&lt;record&gt;&lt;rec-number&gt;50&lt;/rec-number&gt;&lt;foreign-keys&gt;&lt;key app="EN" db-id="pdfv522etf25vne0p0u5esdx02rrtasvzxtd" timestamp="1570031536"&gt;50&lt;/key&gt;&lt;/foreign-keys&gt;&lt;ref-type name="Journal Article"&gt;17&lt;/ref-type&gt;&lt;contributors&gt;&lt;authors&gt;&lt;author&gt;Dorman, M. F.&lt;/author&gt;&lt;author&gt;Loiselle, L. H.&lt;/author&gt;&lt;author&gt;Cook, S. J.&lt;/author&gt;&lt;author&gt;Yost, W. A.&lt;/author&gt;&lt;author&gt;Gifford, R. H.&lt;/author&gt;&lt;/authors&gt;&lt;/contributors&gt;&lt;auth-address&gt;Arizona State University, Tempe, Ariz., USA.&lt;/auth-address&gt;&lt;titles&gt;&lt;title&gt;Sound Source Localization by Normal-Hearing Listeners, Hearing-Impaired Listeners and Cochlear Implant Listeners&lt;/title&gt;&lt;secondary-title&gt;Audiol Neurootol&lt;/secondary-title&gt;&lt;/titles&gt;&lt;periodical&gt;&lt;full-title&gt;Audiol Neurootol&lt;/full-title&gt;&lt;/periodical&gt;&lt;pages&gt;127-31&lt;/pages&gt;&lt;volume&gt;21&lt;/volume&gt;&lt;number&gt;3&lt;/number&gt;&lt;edition&gt;2016/04/15&lt;/edition&gt;&lt;keywords&gt;&lt;keyword&gt;Adult&lt;/keyword&gt;&lt;keyword&gt;Aged&lt;/keyword&gt;&lt;keyword&gt;Auditory Perception&lt;/keyword&gt;&lt;keyword&gt;Case-Control Studies&lt;/keyword&gt;&lt;keyword&gt;Cochlear Implantation/*methods&lt;/keyword&gt;&lt;keyword&gt;*Cochlear Implants&lt;/keyword&gt;&lt;keyword&gt;Female&lt;/keyword&gt;&lt;keyword&gt;*Hearing Aids&lt;/keyword&gt;&lt;keyword&gt;Hearing Loss/*rehabilitation&lt;/keyword&gt;&lt;keyword&gt;Humans&lt;/keyword&gt;&lt;keyword&gt;Male&lt;/keyword&gt;&lt;keyword&gt;Middle Aged&lt;/keyword&gt;&lt;keyword&gt;*Sound Localization&lt;/keyword&gt;&lt;keyword&gt;Speech Perception&lt;/keyword&gt;&lt;keyword&gt;Young Adult&lt;/keyword&gt;&lt;/keywords&gt;&lt;dates&gt;&lt;year&gt;2016&lt;/year&gt;&lt;/dates&gt;&lt;isbn&gt;1421-9700 (Electronic)&amp;#xD;1420-3030 (Linking)&lt;/isbn&gt;&lt;accession-num&gt;27077663&lt;/accession-num&gt;&lt;urls&gt;&lt;related-urls&gt;&lt;url&gt;https://www.ncbi.nlm.nih.gov/pubmed/27077663&lt;/url&gt;&lt;/related-urls&gt;&lt;/urls&gt;&lt;custom2&gt;PMC4949120&lt;/custom2&gt;&lt;electronic-resource-num&gt;10.1159/000444740&lt;/electronic-resource-num&gt;&lt;/record&gt;&lt;/Cite&gt;&lt;/EndNote&gt;</w:instrText>
      </w:r>
      <w:r w:rsidR="00852BE1">
        <w:fldChar w:fldCharType="separate"/>
      </w:r>
      <w:r w:rsidR="0071697C" w:rsidRPr="0071697C">
        <w:rPr>
          <w:noProof/>
          <w:vertAlign w:val="superscript"/>
        </w:rPr>
        <w:t>4</w:t>
      </w:r>
      <w:r w:rsidR="00852BE1">
        <w:fldChar w:fldCharType="end"/>
      </w:r>
      <w:r w:rsidR="00505881">
        <w:t>.</w:t>
      </w:r>
      <w:r w:rsidR="002C695A">
        <w:t xml:space="preserve"> Remarkably, </w:t>
      </w:r>
      <w:r w:rsidR="00852BE1">
        <w:t xml:space="preserve">haptic sound-localisation </w:t>
      </w:r>
      <w:r w:rsidR="002C695A">
        <w:t xml:space="preserve">performance before training </w:t>
      </w:r>
      <w:r w:rsidR="00505881">
        <w:t>was also</w:t>
      </w:r>
      <w:r w:rsidR="0071697C">
        <w:t xml:space="preserve"> substantially</w:t>
      </w:r>
      <w:r w:rsidR="00505881">
        <w:t xml:space="preserve"> better than that achieved</w:t>
      </w:r>
      <w:r w:rsidR="00DB51E1">
        <w:t xml:space="preserve"> </w:t>
      </w:r>
      <w:r w:rsidR="00505881">
        <w:t xml:space="preserve">by </w:t>
      </w:r>
      <w:r w:rsidR="00505881" w:rsidRPr="00505881">
        <w:t>CI users implant</w:t>
      </w:r>
      <w:r w:rsidR="002C695A">
        <w:t>ed</w:t>
      </w:r>
      <w:r w:rsidR="00505881" w:rsidRPr="00505881">
        <w:t xml:space="preserve"> in both ears (~2</w:t>
      </w:r>
      <w:r w:rsidR="002C695A">
        <w:t>9</w:t>
      </w:r>
      <w:r w:rsidR="00505881" w:rsidRPr="00505881">
        <w:t>°</w:t>
      </w:r>
      <w:r w:rsidR="00852BE1">
        <w:t xml:space="preserve"> RMS error</w:t>
      </w:r>
      <w:r w:rsidR="00505881" w:rsidRPr="00505881">
        <w:t xml:space="preserve">), </w:t>
      </w:r>
      <w:r w:rsidR="008C30E3">
        <w:t>us</w:t>
      </w:r>
      <w:r w:rsidR="00505881" w:rsidRPr="00505881">
        <w:t>ers with a CI in one ear and healthy hearing in the other (~28°</w:t>
      </w:r>
      <w:r w:rsidR="00852BE1">
        <w:t xml:space="preserve"> RMS error</w:t>
      </w:r>
      <w:r w:rsidR="00505881" w:rsidRPr="00505881">
        <w:t>)</w:t>
      </w:r>
      <w:r w:rsidR="008C30E3">
        <w:t xml:space="preserve">, and those with a CI in one ear and preserved low-frequency acoustic hearing in the other </w:t>
      </w:r>
      <w:r w:rsidR="0071697C">
        <w:t>(</w:t>
      </w:r>
      <w:r w:rsidR="0071697C" w:rsidRPr="0071697C">
        <w:t>~30° RMS error</w:t>
      </w:r>
      <w:r w:rsidR="0071697C">
        <w:t>)</w:t>
      </w:r>
      <w:r w:rsidR="00852BE1">
        <w:fldChar w:fldCharType="begin"/>
      </w:r>
      <w:r w:rsidR="0071697C">
        <w:instrText xml:space="preserve"> ADDIN EN.CITE &lt;EndNote&gt;&lt;Cite&gt;&lt;Author&gt;Dorman&lt;/Author&gt;&lt;Year&gt;2016&lt;/Year&gt;&lt;RecNum&gt;50&lt;/RecNum&gt;&lt;DisplayText&gt;&lt;style face="superscript"&gt;4&lt;/style&gt;&lt;/DisplayText&gt;&lt;record&gt;&lt;rec-number&gt;50&lt;/rec-number&gt;&lt;foreign-keys&gt;&lt;key app="EN" db-id="pdfv522etf25vne0p0u5esdx02rrtasvzxtd" timestamp="1570031536"&gt;50&lt;/key&gt;&lt;/foreign-keys&gt;&lt;ref-type name="Journal Article"&gt;17&lt;/ref-type&gt;&lt;contributors&gt;&lt;authors&gt;&lt;author&gt;Dorman, M. F.&lt;/author&gt;&lt;author&gt;Loiselle, L. H.&lt;/author&gt;&lt;author&gt;Cook, S. J.&lt;/author&gt;&lt;author&gt;Yost, W. A.&lt;/author&gt;&lt;author&gt;Gifford, R. H.&lt;/author&gt;&lt;/authors&gt;&lt;/contributors&gt;&lt;auth-address&gt;Arizona State University, Tempe, Ariz., USA.&lt;/auth-address&gt;&lt;titles&gt;&lt;title&gt;Sound Source Localization by Normal-Hearing Listeners, Hearing-Impaired Listeners and Cochlear Implant Listeners&lt;/title&gt;&lt;secondary-title&gt;Audiol Neurootol&lt;/secondary-title&gt;&lt;/titles&gt;&lt;periodical&gt;&lt;full-title&gt;Audiol Neurootol&lt;/full-title&gt;&lt;/periodical&gt;&lt;pages&gt;127-31&lt;/pages&gt;&lt;volume&gt;21&lt;/volume&gt;&lt;number&gt;3&lt;/number&gt;&lt;edition&gt;2016/04/15&lt;/edition&gt;&lt;keywords&gt;&lt;keyword&gt;Adult&lt;/keyword&gt;&lt;keyword&gt;Aged&lt;/keyword&gt;&lt;keyword&gt;Auditory Perception&lt;/keyword&gt;&lt;keyword&gt;Case-Control Studies&lt;/keyword&gt;&lt;keyword&gt;Cochlear Implantation/*methods&lt;/keyword&gt;&lt;keyword&gt;*Cochlear Implants&lt;/keyword&gt;&lt;keyword&gt;Female&lt;/keyword&gt;&lt;keyword&gt;*Hearing Aids&lt;/keyword&gt;&lt;keyword&gt;Hearing Loss/*rehabilitation&lt;/keyword&gt;&lt;keyword&gt;Humans&lt;/keyword&gt;&lt;keyword&gt;Male&lt;/keyword&gt;&lt;keyword&gt;Middle Aged&lt;/keyword&gt;&lt;keyword&gt;*Sound Localization&lt;/keyword&gt;&lt;keyword&gt;Speech Perception&lt;/keyword&gt;&lt;keyword&gt;Young Adult&lt;/keyword&gt;&lt;/keywords&gt;&lt;dates&gt;&lt;year&gt;2016&lt;/year&gt;&lt;/dates&gt;&lt;isbn&gt;1421-9700 (Electronic)&amp;#xD;1420-3030 (Linking)&lt;/isbn&gt;&lt;accession-num&gt;27077663&lt;/accession-num&gt;&lt;urls&gt;&lt;related-urls&gt;&lt;url&gt;https://www.ncbi.nlm.nih.gov/pubmed/27077663&lt;/url&gt;&lt;/related-urls&gt;&lt;/urls&gt;&lt;custom2&gt;PMC4949120&lt;/custom2&gt;&lt;electronic-resource-num&gt;10.1159/000444740&lt;/electronic-resource-num&gt;&lt;/record&gt;&lt;/Cite&gt;&lt;/EndNote&gt;</w:instrText>
      </w:r>
      <w:r w:rsidR="00852BE1">
        <w:fldChar w:fldCharType="separate"/>
      </w:r>
      <w:r w:rsidR="0071697C" w:rsidRPr="0071697C">
        <w:rPr>
          <w:noProof/>
          <w:vertAlign w:val="superscript"/>
        </w:rPr>
        <w:t>4</w:t>
      </w:r>
      <w:r w:rsidR="00852BE1">
        <w:fldChar w:fldCharType="end"/>
      </w:r>
      <w:r w:rsidR="00505881" w:rsidRPr="00505881">
        <w:t>.</w:t>
      </w:r>
      <w:r w:rsidR="00EB68A2">
        <w:t xml:space="preserve"> Furthermore, </w:t>
      </w:r>
      <w:bookmarkStart w:id="9" w:name="_Hlk42500543"/>
      <w:r w:rsidR="00EB68A2">
        <w:t>t</w:t>
      </w:r>
      <w:r w:rsidR="001B6D93">
        <w:t>hese studies</w:t>
      </w:r>
      <w:r w:rsidR="003D2D2C">
        <w:t xml:space="preserve"> all assessed </w:t>
      </w:r>
      <w:r w:rsidR="001B6D93">
        <w:t xml:space="preserve">localisation performance </w:t>
      </w:r>
      <w:r w:rsidR="003D2D2C">
        <w:t>using</w:t>
      </w:r>
      <w:r w:rsidR="001B6D93">
        <w:t xml:space="preserve"> a single repeated stimulus</w:t>
      </w:r>
      <w:r w:rsidR="003D2D2C">
        <w:t>, rather than a varied stimulus set</w:t>
      </w:r>
      <w:r w:rsidR="00143EFA">
        <w:t xml:space="preserve"> as in the current study</w:t>
      </w:r>
      <w:r w:rsidR="001B6D93">
        <w:t xml:space="preserve">. </w:t>
      </w:r>
      <w:r w:rsidR="00EF4951">
        <w:t>H</w:t>
      </w:r>
      <w:r w:rsidR="00FE7B54">
        <w:t>aptic sound-localisation</w:t>
      </w:r>
      <w:r w:rsidR="006E4978">
        <w:t xml:space="preserve"> </w:t>
      </w:r>
      <w:r w:rsidR="00CF034C">
        <w:t>accuracy</w:t>
      </w:r>
      <w:r w:rsidR="00FE7B54">
        <w:t xml:space="preserve"> </w:t>
      </w:r>
      <w:r w:rsidR="00627567">
        <w:t>before training was</w:t>
      </w:r>
      <w:r w:rsidR="00CF034C">
        <w:t xml:space="preserve"> also</w:t>
      </w:r>
      <w:r w:rsidR="00627567">
        <w:t xml:space="preserve"> </w:t>
      </w:r>
      <w:r w:rsidR="00627567" w:rsidRPr="00AA7E7F">
        <w:t>substantially better than the 30° RMS error</w:t>
      </w:r>
      <w:r w:rsidR="00B26AC3">
        <w:t xml:space="preserve"> in </w:t>
      </w:r>
      <w:r w:rsidR="00B26AC3" w:rsidRPr="00AA7E7F">
        <w:t>haptic sound-localisation</w:t>
      </w:r>
      <w:r w:rsidR="00627567" w:rsidRPr="00AA7E7F">
        <w:t xml:space="preserve"> </w:t>
      </w:r>
      <w:r w:rsidR="00EF4951">
        <w:t xml:space="preserve">measured </w:t>
      </w:r>
      <w:r w:rsidR="00B50DF2">
        <w:t xml:space="preserve">before training </w:t>
      </w:r>
      <w:r w:rsidR="004D2C8B">
        <w:t xml:space="preserve">by Fletcher </w:t>
      </w:r>
      <w:r w:rsidR="004D2C8B" w:rsidRPr="00557706">
        <w:rPr>
          <w:i/>
          <w:iCs/>
        </w:rPr>
        <w:t>et al</w:t>
      </w:r>
      <w:r w:rsidR="00557706" w:rsidRPr="00557706">
        <w:rPr>
          <w:i/>
          <w:iCs/>
        </w:rPr>
        <w:t>.</w:t>
      </w:r>
      <w:r w:rsidR="00EF4951">
        <w:fldChar w:fldCharType="begin"/>
      </w:r>
      <w:r w:rsidR="00EF4951">
        <w:instrText xml:space="preserve"> ADDIN EN.CITE &lt;EndNote&gt;&lt;Cite&gt;&lt;Author&gt;Fletcher&lt;/Author&gt;&lt;Year&gt;2020&lt;/Year&gt;&lt;RecNum&gt;169&lt;/RecNum&gt;&lt;DisplayText&gt;&lt;style face="superscript"&gt;10&lt;/style&gt;&lt;/DisplayText&gt;&lt;record&gt;&lt;rec-number&gt;169&lt;/rec-number&gt;&lt;foreign-keys&gt;&lt;key app="EN" db-id="pdfv522etf25vne0p0u5esdx02rrtasvzxtd" timestamp="1581590810"&gt;169&lt;/key&gt;&lt;/foreign-keys&gt;&lt;ref-type name="Journal Article"&gt;17&lt;/ref-type&gt;&lt;contributors&gt;&lt;authors&gt;&lt;author&gt;Fletcher, M. D.&lt;/author&gt;&lt;author&gt;Cunningham, R. O.&lt;/author&gt;&lt;author&gt;Mills, S. R.&lt;/author&gt;&lt;/authors&gt;&lt;/contributors&gt;&lt;auth-address&gt;Faculty of Engineering and Physical Sciences, University of Southampton, University Road, Southampton, SO17 1BJ, United Kingdom. M.D.Fletcher@soton.ac.uk.&amp;#xD;Faculty of Engineering and Physical Sciences, University of Southampton, University Road, Southampton, SO17 1BJ, United Kingdom.&lt;/auth-address&gt;&lt;titles&gt;&lt;title&gt;Electro-haptic enhancement of spatial hearing in cochlear implant users&lt;/title&gt;&lt;secondary-title&gt;Sci. Rep.&lt;/secondary-title&gt;&lt;/titles&gt;&lt;periodical&gt;&lt;full-title&gt;Sci. Rep.&lt;/full-title&gt;&lt;/periodical&gt;&lt;pages&gt;1621&lt;/pages&gt;&lt;volume&gt;10&lt;/volume&gt;&lt;number&gt;1&lt;/number&gt;&lt;edition&gt;2020/02/02&lt;/edition&gt;&lt;dates&gt;&lt;year&gt;2020&lt;/year&gt;&lt;pub-dates&gt;&lt;date&gt;Jan 31&lt;/date&gt;&lt;/pub-dates&gt;&lt;/dates&gt;&lt;isbn&gt;2045-2322 (Electronic)&amp;#xD;2045-2322 (Linking)&lt;/isbn&gt;&lt;accession-num&gt;32005889&lt;/accession-num&gt;&lt;urls&gt;&lt;related-urls&gt;&lt;url&gt;https://www.ncbi.nlm.nih.gov/pubmed/32005889&lt;/url&gt;&lt;/related-urls&gt;&lt;/urls&gt;&lt;custom2&gt;PMC6994470&lt;/custom2&gt;&lt;electronic-resource-num&gt;10.1038/s41598-020-58503-8&lt;/electronic-resource-num&gt;&lt;/record&gt;&lt;/Cite&gt;&lt;/EndNote&gt;</w:instrText>
      </w:r>
      <w:r w:rsidR="00EF4951">
        <w:fldChar w:fldCharType="separate"/>
      </w:r>
      <w:r w:rsidR="00EF4951" w:rsidRPr="004F70EF">
        <w:rPr>
          <w:noProof/>
          <w:vertAlign w:val="superscript"/>
        </w:rPr>
        <w:t>10</w:t>
      </w:r>
      <w:r w:rsidR="00EF4951">
        <w:fldChar w:fldCharType="end"/>
      </w:r>
      <w:r w:rsidR="001B6D93">
        <w:t xml:space="preserve">, </w:t>
      </w:r>
      <w:r w:rsidR="00374893">
        <w:t xml:space="preserve">who </w:t>
      </w:r>
      <w:r w:rsidR="001B6D93">
        <w:t>also</w:t>
      </w:r>
      <w:r w:rsidR="00627567" w:rsidRPr="00AA7E7F">
        <w:t xml:space="preserve"> us</w:t>
      </w:r>
      <w:r w:rsidR="00374893">
        <w:t>ed</w:t>
      </w:r>
      <w:r w:rsidR="00627567" w:rsidRPr="00AA7E7F">
        <w:t xml:space="preserve"> a single repeated stimulus</w:t>
      </w:r>
      <w:r w:rsidR="00C55144">
        <w:t>. However, it should be n</w:t>
      </w:r>
      <w:r w:rsidR="00627567" w:rsidRPr="00AA7E7F">
        <w:t>ote</w:t>
      </w:r>
      <w:r w:rsidR="00C55144">
        <w:t>d</w:t>
      </w:r>
      <w:r w:rsidR="00627567" w:rsidRPr="00AA7E7F">
        <w:t xml:space="preserve"> that the </w:t>
      </w:r>
      <w:r w:rsidR="00627567" w:rsidRPr="00AA7E7F">
        <w:lastRenderedPageBreak/>
        <w:t>average age of participants in this previous work was 53, compared to 26 in the current study.</w:t>
      </w:r>
      <w:r w:rsidR="005C2F71">
        <w:t xml:space="preserve"> </w:t>
      </w:r>
      <w:r w:rsidR="009543FA">
        <w:t>While v</w:t>
      </w:r>
      <w:r w:rsidR="003B18B2">
        <w:t>ibrotactile detection thresholds are known to increase with age</w:t>
      </w:r>
      <w:r w:rsidR="003B18B2">
        <w:fldChar w:fldCharType="begin">
          <w:fldData xml:space="preserve">PEVuZE5vdGU+PENpdGU+PEF1dGhvcj5WZXJyaWxsbzwvQXV0aG9yPjxZZWFyPjE5ODA8L1llYXI+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</w:fldData>
        </w:fldChar>
      </w:r>
      <w:r w:rsidR="00FA68E0">
        <w:instrText xml:space="preserve"> ADDIN EN.CITE </w:instrText>
      </w:r>
      <w:r w:rsidR="00FA68E0">
        <w:fldChar w:fldCharType="begin">
          <w:fldData xml:space="preserve">PEVuZE5vdGU+PENpdGU+PEF1dGhvcj5WZXJyaWxsbzwvQXV0aG9yPjxZZWFyPjE5ODA8L1llYXI+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</w:fldData>
        </w:fldChar>
      </w:r>
      <w:r w:rsidR="00FA68E0">
        <w:instrText xml:space="preserve"> ADDIN EN.CITE.DATA </w:instrText>
      </w:r>
      <w:r w:rsidR="00FA68E0">
        <w:fldChar w:fldCharType="end"/>
      </w:r>
      <w:r w:rsidR="003B18B2">
        <w:fldChar w:fldCharType="separate"/>
      </w:r>
      <w:r w:rsidR="00FA68E0" w:rsidRPr="00FA68E0">
        <w:rPr>
          <w:noProof/>
          <w:vertAlign w:val="superscript"/>
        </w:rPr>
        <w:t>32-34</w:t>
      </w:r>
      <w:r w:rsidR="003B18B2">
        <w:fldChar w:fldCharType="end"/>
      </w:r>
      <w:r w:rsidR="003B18B2">
        <w:t xml:space="preserve">, </w:t>
      </w:r>
      <w:r w:rsidR="00BC3D80">
        <w:t>no effect of age on s</w:t>
      </w:r>
      <w:r w:rsidR="007A3C0A">
        <w:t xml:space="preserve">ensitivity to </w:t>
      </w:r>
      <w:r w:rsidR="003B18B2">
        <w:t>intensity difference</w:t>
      </w:r>
      <w:r w:rsidR="007A3C0A">
        <w:t>s</w:t>
      </w:r>
      <w:r w:rsidR="00BC3D80">
        <w:t xml:space="preserve"> has been found</w:t>
      </w:r>
      <w:r w:rsidR="003B18B2">
        <w:fldChar w:fldCharType="begin"/>
      </w:r>
      <w:r w:rsidR="00FA68E0">
        <w:instrText xml:space="preserve"> ADDIN EN.CITE &lt;EndNote&gt;&lt;Cite&gt;&lt;Author&gt;Gescheider&lt;/Author&gt;&lt;Year&gt;1996&lt;/Year&gt;&lt;RecNum&gt;197&lt;/RecNum&gt;&lt;DisplayText&gt;&lt;style face="superscript"&gt;35&lt;/style&gt;&lt;/DisplayText&gt;&lt;record&gt;&lt;rec-number&gt;197&lt;/rec-number&gt;&lt;foreign-keys&gt;&lt;key app="EN" db-id="pdfv522etf25vne0p0u5esdx02rrtasvzxtd" timestamp="1581772533"&gt;197&lt;/key&gt;&lt;/foreign-keys&gt;&lt;ref-type name="Journal Article"&gt;17&lt;/ref-type&gt;&lt;contributors&gt;&lt;authors&gt;&lt;author&gt;Gescheider, G. A.&lt;/author&gt;&lt;author&gt;Edwards, R. R.&lt;/author&gt;&lt;author&gt;Lackner, E. A.&lt;/author&gt;&lt;author&gt;Bolanowski, S. J.&lt;/author&gt;&lt;author&gt;Verrillo, R. T.&lt;/author&gt;&lt;/authors&gt;&lt;/contributors&gt;&lt;auth-address&gt;Department of Psychology, Hamilton College, Clinton, New York 13323, USA. ggeschei@itsmail1.hamilton.edu&lt;/auth-address&gt;&lt;titles&gt;&lt;title&gt;The effects of aging on information-processing channels in the sense of touch: III. Differential sensitivity to changes in stimulus intensity&lt;/title&gt;&lt;secondary-title&gt;Somatosens Mot Res&lt;/secondary-title&gt;&lt;/titles&gt;&lt;periodical&gt;&lt;full-title&gt;Somatosens Mot Res&lt;/full-title&gt;&lt;/periodical&gt;&lt;pages&gt;73-80&lt;/pages&gt;&lt;volume&gt;13&lt;/volume&gt;&lt;number&gt;1&lt;/number&gt;&lt;edition&gt;1996/01/01&lt;/edition&gt;&lt;keywords&gt;&lt;keyword&gt;Adult&lt;/keyword&gt;&lt;keyword&gt;Afferent Pathways/physiology&lt;/keyword&gt;&lt;keyword&gt;Aged&lt;/keyword&gt;&lt;keyword&gt;Aged, 80 and over&lt;/keyword&gt;&lt;keyword&gt;Aging/*physiology&lt;/keyword&gt;&lt;keyword&gt;Attention/*physiology&lt;/keyword&gt;&lt;keyword&gt;Discrimination Learning/*physiology&lt;/keyword&gt;&lt;keyword&gt;Female&lt;/keyword&gt;&lt;keyword&gt;Humans&lt;/keyword&gt;&lt;keyword&gt;Male&lt;/keyword&gt;&lt;keyword&gt;Middle Aged&lt;/keyword&gt;&lt;keyword&gt;Psychophysics&lt;/keyword&gt;&lt;keyword&gt;Reference Values&lt;/keyword&gt;&lt;keyword&gt;Sensory Thresholds/*physiology&lt;/keyword&gt;&lt;keyword&gt;Thumb/innervation&lt;/keyword&gt;&lt;keyword&gt;Touch/*physiology&lt;/keyword&gt;&lt;/keywords&gt;&lt;dates&gt;&lt;year&gt;1996&lt;/year&gt;&lt;/dates&gt;&lt;isbn&gt;0899-0220 (Print)&amp;#xD;0899-0220 (Linking)&lt;/isbn&gt;&lt;accession-num&gt;8725651&lt;/accession-num&gt;&lt;urls&gt;&lt;related-urls&gt;&lt;url&gt;https://www.ncbi.nlm.nih.gov/pubmed/8725651&lt;/url&gt;&lt;/related-urls&gt;&lt;/urls&gt;&lt;electronic-resource-num&gt;10.3109/08990229609028914&lt;/electronic-resource-num&gt;&lt;/record&gt;&lt;/Cite&gt;&lt;/EndNote&gt;</w:instrText>
      </w:r>
      <w:r w:rsidR="003B18B2">
        <w:fldChar w:fldCharType="separate"/>
      </w:r>
      <w:r w:rsidR="00FA68E0" w:rsidRPr="00FA68E0">
        <w:rPr>
          <w:noProof/>
          <w:vertAlign w:val="superscript"/>
        </w:rPr>
        <w:t>35</w:t>
      </w:r>
      <w:r w:rsidR="003B18B2">
        <w:fldChar w:fldCharType="end"/>
      </w:r>
      <w:r w:rsidR="003B18B2">
        <w:t>. Haptic sound-localisation</w:t>
      </w:r>
      <w:r w:rsidR="00AC12BE">
        <w:t>, whi</w:t>
      </w:r>
      <w:r w:rsidR="00CB2BAB">
        <w:t>ch</w:t>
      </w:r>
      <w:r w:rsidR="00AC12BE">
        <w:t xml:space="preserve"> likely relies on exploitation of ILD cues,</w:t>
      </w:r>
      <w:r w:rsidR="003B18B2">
        <w:t xml:space="preserve"> might therefore be expected to be robust to aging. </w:t>
      </w:r>
      <w:r w:rsidR="00CB2BAB">
        <w:t>An alternative reason that p</w:t>
      </w:r>
      <w:r w:rsidR="005C2F71">
        <w:t xml:space="preserve">erformance before training may have been improved </w:t>
      </w:r>
      <w:r w:rsidR="00C359BC">
        <w:t xml:space="preserve">compared to Fletcher </w:t>
      </w:r>
      <w:r w:rsidR="00C359BC" w:rsidRPr="00F2429B">
        <w:rPr>
          <w:i/>
          <w:iCs/>
        </w:rPr>
        <w:t>et al</w:t>
      </w:r>
      <w:r w:rsidR="00C56141" w:rsidRPr="00F2429B">
        <w:rPr>
          <w:i/>
          <w:iCs/>
        </w:rPr>
        <w:t>.</w:t>
      </w:r>
      <w:r w:rsidR="00C56141">
        <w:t xml:space="preserve"> </w:t>
      </w:r>
      <w:r w:rsidR="00B463CF">
        <w:t xml:space="preserve">is </w:t>
      </w:r>
      <w:r w:rsidR="00CB4BB1">
        <w:t xml:space="preserve">the </w:t>
      </w:r>
      <w:r w:rsidR="00B632C6">
        <w:t xml:space="preserve">novel use </w:t>
      </w:r>
      <w:r w:rsidR="00CB4BB1">
        <w:t xml:space="preserve">of </w:t>
      </w:r>
      <w:r w:rsidR="005C2F71">
        <w:t>linked multi</w:t>
      </w:r>
      <w:r w:rsidR="00CB4BB1">
        <w:t>-</w:t>
      </w:r>
      <w:r w:rsidR="005C2F71">
        <w:t>band compression and wrist sensitivity correction</w:t>
      </w:r>
      <w:r w:rsidR="00B463CF">
        <w:t xml:space="preserve"> in the current study</w:t>
      </w:r>
      <w:r w:rsidR="005C2F71">
        <w:t>.</w:t>
      </w:r>
      <w:bookmarkEnd w:id="9"/>
    </w:p>
    <w:p w14:paraId="08E97B9B" w14:textId="52678FBA" w:rsidR="00040437" w:rsidRDefault="00B05910" w:rsidP="0083138D">
      <w:pPr>
        <w:pStyle w:val="NoSpacing"/>
      </w:pPr>
      <w:r>
        <w:t>Haptic sound-localisation was found to improve after 5 hours of training</w:t>
      </w:r>
      <w:r w:rsidR="006F078A">
        <w:t xml:space="preserve"> (</w:t>
      </w:r>
      <w:r w:rsidR="00DD214C">
        <w:t>using</w:t>
      </w:r>
      <w:r w:rsidR="006F078A">
        <w:t xml:space="preserve"> a different speech corpus to that used in testing)</w:t>
      </w:r>
      <w:r w:rsidR="00360227">
        <w:t xml:space="preserve">, reducing </w:t>
      </w:r>
      <w:r w:rsidR="009F4551">
        <w:t>from</w:t>
      </w:r>
      <w:r w:rsidR="008E594A">
        <w:t xml:space="preserve"> </w:t>
      </w:r>
      <w:r w:rsidR="0007642E">
        <w:t>25.2</w:t>
      </w:r>
      <w:r w:rsidR="0007642E" w:rsidRPr="004E5D7E">
        <w:t>°</w:t>
      </w:r>
      <w:r w:rsidR="0007642E">
        <w:t xml:space="preserve"> to </w:t>
      </w:r>
      <w:r w:rsidR="008E594A">
        <w:t>22.6</w:t>
      </w:r>
      <w:r w:rsidR="008E594A" w:rsidRPr="004E5D7E">
        <w:t>°</w:t>
      </w:r>
      <w:r w:rsidR="00360227">
        <w:t xml:space="preserve"> RMS error</w:t>
      </w:r>
      <w:r w:rsidR="008E594A">
        <w:t>.</w:t>
      </w:r>
      <w:r w:rsidR="00EE1D2F">
        <w:t xml:space="preserve"> </w:t>
      </w:r>
      <w:r w:rsidR="00BC4E69">
        <w:t>Th</w:t>
      </w:r>
      <w:r w:rsidR="00AA6A8E">
        <w:t xml:space="preserve">ose performing worst before training were found to </w:t>
      </w:r>
      <w:r w:rsidR="00E33A67">
        <w:t>improve most with training</w:t>
      </w:r>
      <w:r w:rsidR="00AA6A8E">
        <w:t xml:space="preserve">. </w:t>
      </w:r>
      <w:r w:rsidR="00360227">
        <w:t>A</w:t>
      </w:r>
      <w:r w:rsidR="003B6D6A">
        <w:t xml:space="preserve">ccuracy </w:t>
      </w:r>
      <w:r w:rsidR="00F21BFE">
        <w:t xml:space="preserve">after training was </w:t>
      </w:r>
      <w:r w:rsidR="00EE1D2F">
        <w:t xml:space="preserve">substantially better than haptic sound-localisation performance measured </w:t>
      </w:r>
      <w:r w:rsidR="002A3B3A">
        <w:t xml:space="preserve">after training </w:t>
      </w:r>
      <w:r w:rsidR="00F21BFE">
        <w:t xml:space="preserve">in </w:t>
      </w:r>
      <w:r w:rsidR="00B50DF2">
        <w:t xml:space="preserve">Fletcher </w:t>
      </w:r>
      <w:r w:rsidR="00B50DF2" w:rsidRPr="00557706">
        <w:rPr>
          <w:i/>
          <w:iCs/>
        </w:rPr>
        <w:t>et al</w:t>
      </w:r>
      <w:r w:rsidR="00557706" w:rsidRPr="00557706">
        <w:rPr>
          <w:i/>
          <w:iCs/>
        </w:rPr>
        <w:t>.</w:t>
      </w:r>
      <w:r w:rsidR="00F21BFE">
        <w:t xml:space="preserve"> (26</w:t>
      </w:r>
      <w:r w:rsidR="00F21BFE" w:rsidRPr="004E5D7E">
        <w:t>°</w:t>
      </w:r>
      <w:r w:rsidR="00F21BFE">
        <w:t xml:space="preserve"> RMS error), </w:t>
      </w:r>
      <w:r w:rsidR="002A3B3A">
        <w:t xml:space="preserve">in which </w:t>
      </w:r>
      <w:r w:rsidR="00F21BFE">
        <w:t>participants were tested using the same</w:t>
      </w:r>
      <w:r w:rsidR="00EE1D2F">
        <w:t xml:space="preserve"> </w:t>
      </w:r>
      <w:r w:rsidR="002A3B3A">
        <w:t xml:space="preserve">speech sample </w:t>
      </w:r>
      <w:r w:rsidR="00AA6663">
        <w:t>that was used in t</w:t>
      </w:r>
      <w:r w:rsidR="00F21BFE">
        <w:t>raining</w:t>
      </w:r>
      <w:r w:rsidR="00F21BFE">
        <w:fldChar w:fldCharType="begin"/>
      </w:r>
      <w:r w:rsidR="00FA68E0">
        <w:instrText xml:space="preserve"> ADDIN EN.CITE &lt;EndNote&gt;&lt;Cite&gt;&lt;Author&gt;Fletcher&lt;/Author&gt;&lt;Year&gt;2020&lt;/Year&gt;&lt;RecNum&gt;169&lt;/RecNum&gt;&lt;DisplayText&gt;&lt;style face="superscript"&gt;10&lt;/style&gt;&lt;/DisplayText&gt;&lt;record&gt;&lt;rec-number&gt;169&lt;/rec-number&gt;&lt;foreign-keys&gt;&lt;key app="EN" db-id="pdfv522etf25vne0p0u5esdx02rrtasvzxtd" timestamp="1581590810"&gt;169&lt;/key&gt;&lt;/foreign-keys&gt;&lt;ref-type name="Journal Article"&gt;17&lt;/ref-type&gt;&lt;contributors&gt;&lt;authors&gt;&lt;author&gt;Fletcher, M. D.&lt;/author&gt;&lt;author&gt;Cunningham, R. O.&lt;/author&gt;&lt;author&gt;Mills, S. R.&lt;/author&gt;&lt;/authors&gt;&lt;/contributors&gt;&lt;auth-address&gt;Faculty of Engineering and Physical Sciences, University of Southampton, University Road, Southampton, SO17 1BJ, United Kingdom. M.D.Fletcher@soton.ac.uk.&amp;#xD;Faculty of Engineering and Physical Sciences, University of Southampton, University Road, Southampton, SO17 1BJ, United Kingdom.&lt;/auth-address&gt;&lt;titles&gt;&lt;title&gt;Electro-haptic enhancement of spatial hearing in cochlear implant users&lt;/title&gt;&lt;secondary-title&gt;Sci. Rep.&lt;/secondary-title&gt;&lt;/titles&gt;&lt;periodical&gt;&lt;full-title&gt;Sci. Rep.&lt;/full-title&gt;&lt;/periodical&gt;&lt;pages&gt;1621&lt;/pages&gt;&lt;volume&gt;10&lt;/volume&gt;&lt;number&gt;1&lt;/number&gt;&lt;edition&gt;2020/02/02&lt;/edition&gt;&lt;dates&gt;&lt;year&gt;2020&lt;/year&gt;&lt;pub-dates&gt;&lt;date&gt;Jan 31&lt;/date&gt;&lt;/pub-dates&gt;&lt;/dates&gt;&lt;isbn&gt;2045-2322 (Electronic)&amp;#xD;2045-2322 (Linking)&lt;/isbn&gt;&lt;accession-num&gt;32005889&lt;/accession-num&gt;&lt;urls&gt;&lt;related-urls&gt;&lt;url&gt;https://www.ncbi.nlm.nih.gov/pubmed/32005889&lt;/url&gt;&lt;/related-urls&gt;&lt;/urls&gt;&lt;custom2&gt;PMC6994470&lt;/custom2&gt;&lt;electronic-resource-num&gt;10.1038/s41598-020-58503-8&lt;/electronic-resource-num&gt;&lt;/record&gt;&lt;/Cite&gt;&lt;/EndNote&gt;</w:instrText>
      </w:r>
      <w:r w:rsidR="00F21BFE">
        <w:fldChar w:fldCharType="separate"/>
      </w:r>
      <w:r w:rsidR="004F70EF" w:rsidRPr="004F70EF">
        <w:rPr>
          <w:noProof/>
          <w:vertAlign w:val="superscript"/>
        </w:rPr>
        <w:t>10</w:t>
      </w:r>
      <w:r w:rsidR="00F21BFE">
        <w:fldChar w:fldCharType="end"/>
      </w:r>
      <w:r w:rsidR="00EE1D2F">
        <w:t>. In fact, the worst performer after training</w:t>
      </w:r>
      <w:r w:rsidR="00F21BFE">
        <w:t xml:space="preserve"> in the current study</w:t>
      </w:r>
      <w:r w:rsidR="00EE1D2F">
        <w:t xml:space="preserve"> </w:t>
      </w:r>
      <w:r w:rsidR="00065003">
        <w:t xml:space="preserve">performed </w:t>
      </w:r>
      <w:r w:rsidR="00F21BFE">
        <w:t xml:space="preserve">with the same accuracy as the </w:t>
      </w:r>
      <w:r w:rsidR="00EE1D2F">
        <w:t>average participant</w:t>
      </w:r>
      <w:r w:rsidR="006F40BB">
        <w:t xml:space="preserve"> in</w:t>
      </w:r>
      <w:r w:rsidR="00D67620">
        <w:t xml:space="preserve"> Fletcher </w:t>
      </w:r>
      <w:proofErr w:type="gramStart"/>
      <w:r w:rsidR="00D67620" w:rsidRPr="00557706">
        <w:rPr>
          <w:i/>
          <w:iCs/>
        </w:rPr>
        <w:t>et al</w:t>
      </w:r>
      <w:r w:rsidR="00EE1D2F" w:rsidRPr="00557706">
        <w:rPr>
          <w:i/>
          <w:iCs/>
        </w:rPr>
        <w:t>.</w:t>
      </w:r>
      <w:r w:rsidR="00557706">
        <w:t>.</w:t>
      </w:r>
      <w:proofErr w:type="gramEnd"/>
      <w:r w:rsidR="00F243F6">
        <w:t xml:space="preserve"> </w:t>
      </w:r>
      <w:r w:rsidR="00361127">
        <w:t>Strikingly, t</w:t>
      </w:r>
      <w:r w:rsidR="00065003">
        <w:t xml:space="preserve">he </w:t>
      </w:r>
      <w:r w:rsidR="00F21BFE">
        <w:t>accuracy</w:t>
      </w:r>
      <w:r w:rsidR="00C85A89">
        <w:t xml:space="preserve"> </w:t>
      </w:r>
      <w:r w:rsidR="00F21BFE">
        <w:t>measured after training</w:t>
      </w:r>
      <w:r w:rsidR="00D67620">
        <w:t xml:space="preserve"> in the current study</w:t>
      </w:r>
      <w:r w:rsidR="00F21BFE">
        <w:t xml:space="preserve"> </w:t>
      </w:r>
      <w:r w:rsidR="00D22CFC">
        <w:t xml:space="preserve">was </w:t>
      </w:r>
      <w:r w:rsidR="00BD2406">
        <w:t xml:space="preserve">also better </w:t>
      </w:r>
      <w:r w:rsidR="00095924">
        <w:t xml:space="preserve">than </w:t>
      </w:r>
      <w:r w:rsidR="00BD2406">
        <w:t xml:space="preserve">the average </w:t>
      </w:r>
      <w:r w:rsidR="00A66AAD">
        <w:t xml:space="preserve">sound-localisation </w:t>
      </w:r>
      <w:r w:rsidR="00BD2406">
        <w:t>performance of b</w:t>
      </w:r>
      <w:r w:rsidR="00065003" w:rsidRPr="00A936EF">
        <w:t>ilateral hearing</w:t>
      </w:r>
      <w:r w:rsidR="00F21BFE">
        <w:t>-</w:t>
      </w:r>
      <w:r w:rsidR="00065003" w:rsidRPr="00A936EF">
        <w:t>aid users</w:t>
      </w:r>
      <w:r w:rsidR="001D10FE">
        <w:t xml:space="preserve"> (</w:t>
      </w:r>
      <w:r w:rsidR="001D10FE" w:rsidRPr="00064E44">
        <w:t>~</w:t>
      </w:r>
      <w:r w:rsidR="001D10FE">
        <w:t>25</w:t>
      </w:r>
      <w:r w:rsidR="001D10FE" w:rsidRPr="00064E44">
        <w:t>° RMS error</w:t>
      </w:r>
      <w:r w:rsidR="00A66AAD">
        <w:t xml:space="preserve"> </w:t>
      </w:r>
      <w:r w:rsidR="002111C0">
        <w:t>using a</w:t>
      </w:r>
      <w:r w:rsidR="00533359">
        <w:t xml:space="preserve"> </w:t>
      </w:r>
      <w:r w:rsidR="00074DFD">
        <w:t>varied stimulus set</w:t>
      </w:r>
      <w:r w:rsidR="007777A2">
        <w:t>)</w:t>
      </w:r>
      <w:r w:rsidR="00065003">
        <w:fldChar w:fldCharType="begin"/>
      </w:r>
      <w:r w:rsidR="0040705D">
        <w:instrText xml:space="preserve"> ADDIN EN.CITE &lt;EndNote&gt;&lt;Cite&gt;&lt;Author&gt;Dunn&lt;/Author&gt;&lt;Year&gt;2010&lt;/Year&gt;&lt;RecNum&gt;58&lt;/RecNum&gt;&lt;DisplayText&gt;&lt;style face="superscript"&gt;21&lt;/style&gt;&lt;/DisplayText&gt;&lt;record&gt;&lt;rec-number&gt;58&lt;/rec-number&gt;&lt;foreign-keys&gt;&lt;key app="EN" db-id="pdfv522etf25vne0p0u5esdx02rrtasvzxtd" timestamp="1570031957"&gt;58&lt;/key&gt;&lt;/foreign-keys&gt;&lt;ref-type name="Journal Article"&gt;17&lt;/ref-type&gt;&lt;contributors&gt;&lt;authors&gt;&lt;author&gt;Dunn, C. C.&lt;/author&gt;&lt;author&gt;Perreau, A.&lt;/author&gt;&lt;author&gt;Gantz, B.&lt;/author&gt;&lt;author&gt;Tyler, R. S.&lt;/author&gt;&lt;/authors&gt;&lt;/contributors&gt;&lt;auth-address&gt;Univ Iowa, Dept Otolaryngol Head &amp;amp; Neck Surg, Iowa City, IA 52242 USA&lt;/auth-address&gt;&lt;titles&gt;&lt;title&gt;Benefits of Localization and Speech Perception with Multiple Noise Sources in Listeners with a Short-Electrode Cochlear Implant&lt;/title&gt;&lt;secondary-title&gt;Journal of the American Academy of Audiology&lt;/secondary-title&gt;&lt;alt-title&gt;J Am Acad Audiol&lt;/alt-title&gt;&lt;/titles&gt;&lt;periodical&gt;&lt;full-title&gt;Journal of the American Academy of Audiology&lt;/full-title&gt;&lt;abbr-1&gt;J Am Acad Audiol&lt;/abbr-1&gt;&lt;/periodical&gt;&lt;alt-periodical&gt;&lt;full-title&gt;Journal of the American Academy of Audiology&lt;/full-title&gt;&lt;abbr-1&gt;J Am Acad Audiol&lt;/abbr-1&gt;&lt;/alt-periodical&gt;&lt;pages&gt;44-51&lt;/pages&gt;&lt;volume&gt;21&lt;/volume&gt;&lt;number&gt;1&lt;/number&gt;&lt;keywords&gt;&lt;keyword&gt;cochlear implant and hearing aid&lt;/keyword&gt;&lt;keyword&gt;hybrid cochlear implant&lt;/keyword&gt;&lt;keyword&gt;localization&lt;/keyword&gt;&lt;keyword&gt;short-electrode&lt;/keyword&gt;&lt;keyword&gt;speech perception&lt;/keyword&gt;&lt;keyword&gt;use hearing-aids&lt;/keyword&gt;&lt;keyword&gt;horizontal-plane&lt;/keyword&gt;&lt;keyword&gt;opposite ears&lt;/keyword&gt;&lt;keyword&gt;sound sources&lt;/keyword&gt;&lt;keyword&gt;adults&lt;/keyword&gt;&lt;keyword&gt;level&lt;/keyword&gt;&lt;keyword&gt;stimulation&lt;/keyword&gt;&lt;keyword&gt;recognition&lt;/keyword&gt;&lt;/keywords&gt;&lt;dates&gt;&lt;year&gt;2010&lt;/year&gt;&lt;pub-dates&gt;&lt;date&gt;Jan&lt;/date&gt;&lt;/pub-dates&gt;&lt;/dates&gt;&lt;isbn&gt;1050-0545&lt;/isbn&gt;&lt;accession-num&gt;WOS:000273332900006&lt;/accession-num&gt;&lt;urls&gt;&lt;related-urls&gt;&lt;url&gt;&amp;lt;Go to ISI&amp;gt;://WOS:000273332900006&lt;/url&gt;&lt;/related-urls&gt;&lt;/urls&gt;&lt;electronic-resource-num&gt;10.3766/jaaa.21.1.6&lt;/electronic-resource-num&gt;&lt;language&gt;English&lt;/language&gt;&lt;/record&gt;&lt;/Cite&gt;&lt;/EndNote&gt;</w:instrText>
      </w:r>
      <w:r w:rsidR="00065003">
        <w:fldChar w:fldCharType="separate"/>
      </w:r>
      <w:r w:rsidR="0040705D" w:rsidRPr="0040705D">
        <w:rPr>
          <w:noProof/>
          <w:vertAlign w:val="superscript"/>
        </w:rPr>
        <w:t>21</w:t>
      </w:r>
      <w:r w:rsidR="00065003">
        <w:fldChar w:fldCharType="end"/>
      </w:r>
      <w:r w:rsidR="00065003" w:rsidRPr="00A936EF">
        <w:t>.</w:t>
      </w:r>
      <w:r w:rsidR="00BC4FEA">
        <w:t xml:space="preserve"> </w:t>
      </w:r>
      <w:r w:rsidR="00040437">
        <w:t xml:space="preserve">Overall, the current findings suggest that haptic stimulation can be used to locate sounds with an accuracy that would be highly beneficial to a large </w:t>
      </w:r>
      <w:r w:rsidR="00FD2126">
        <w:t xml:space="preserve">portion </w:t>
      </w:r>
      <w:r w:rsidR="00040437">
        <w:t>of hearing-assistive device users. Furthermore, they indicate that this approach can be effective across a range of speech samples, which is critical for its successful use in a real-world application.</w:t>
      </w:r>
    </w:p>
    <w:p w14:paraId="364BB54D" w14:textId="7C7178F3" w:rsidR="00865C12" w:rsidRDefault="008A64A6" w:rsidP="00F04443">
      <w:pPr>
        <w:pStyle w:val="NoSpacing"/>
      </w:pPr>
      <w:r>
        <w:t xml:space="preserve">The </w:t>
      </w:r>
      <w:r w:rsidR="00343240">
        <w:t xml:space="preserve">reduction in </w:t>
      </w:r>
      <w:r>
        <w:t>haptic sound-localisation error of 2.6</w:t>
      </w:r>
      <w:r w:rsidRPr="004E5D7E">
        <w:t>°</w:t>
      </w:r>
      <w:r>
        <w:t xml:space="preserve"> after </w:t>
      </w:r>
      <w:r w:rsidR="00343240">
        <w:t>5</w:t>
      </w:r>
      <w:r>
        <w:t xml:space="preserve"> hours of training was </w:t>
      </w:r>
      <w:r w:rsidR="00977D86">
        <w:t xml:space="preserve">more modest </w:t>
      </w:r>
      <w:r>
        <w:t xml:space="preserve">than </w:t>
      </w:r>
      <w:r w:rsidR="00343240">
        <w:t xml:space="preserve">measured in </w:t>
      </w:r>
      <w:r w:rsidR="00977D86">
        <w:t xml:space="preserve">Fletcher </w:t>
      </w:r>
      <w:r w:rsidR="00977D86" w:rsidRPr="00557706">
        <w:rPr>
          <w:i/>
          <w:iCs/>
        </w:rPr>
        <w:t>et al</w:t>
      </w:r>
      <w:r w:rsidR="00557706" w:rsidRPr="00557706">
        <w:rPr>
          <w:i/>
          <w:iCs/>
        </w:rPr>
        <w:t>.</w:t>
      </w:r>
      <w:r w:rsidR="00977D86">
        <w:t xml:space="preserve"> </w:t>
      </w:r>
      <w:r w:rsidR="00977D86">
        <w:fldChar w:fldCharType="begin"/>
      </w:r>
      <w:r w:rsidR="00FA68E0">
        <w:instrText xml:space="preserve"> ADDIN EN.CITE &lt;EndNote&gt;&lt;Cite&gt;&lt;Author&gt;Fletcher&lt;/Author&gt;&lt;Year&gt;2020&lt;/Year&gt;&lt;RecNum&gt;169&lt;/RecNum&gt;&lt;DisplayText&gt;&lt;style face="superscript"&gt;10&lt;/style&gt;&lt;/DisplayText&gt;&lt;record&gt;&lt;rec-number&gt;169&lt;/rec-number&gt;&lt;foreign-keys&gt;&lt;key app="EN" db-id="pdfv522etf25vne0p0u5esdx02rrtasvzxtd" timestamp="1581590810"&gt;169&lt;/key&gt;&lt;/foreign-keys&gt;&lt;ref-type name="Journal Article"&gt;17&lt;/ref-type&gt;&lt;contributors&gt;&lt;authors&gt;&lt;author&gt;Fletcher, M. D.&lt;/author&gt;&lt;author&gt;Cunningham, R. O.&lt;/author&gt;&lt;author&gt;Mills, S. R.&lt;/author&gt;&lt;/authors&gt;&lt;/contributors&gt;&lt;auth-address&gt;Faculty of Engineering and Physical Sciences, University of Southampton, University Road, Southampton, SO17 1BJ, United Kingdom. M.D.Fletcher@soton.ac.uk.&amp;#xD;Faculty of Engineering and Physical Sciences, University of Southampton, University Road, Southampton, SO17 1BJ, United Kingdom.&lt;/auth-address&gt;&lt;titles&gt;&lt;title&gt;Electro-haptic enhancement of spatial hearing in cochlear implant users&lt;/title&gt;&lt;secondary-title&gt;Sci. Rep.&lt;/secondary-title&gt;&lt;/titles&gt;&lt;periodical&gt;&lt;full-title&gt;Sci. Rep.&lt;/full-title&gt;&lt;/periodical&gt;&lt;pages&gt;1621&lt;/pages&gt;&lt;volume&gt;10&lt;/volume&gt;&lt;number&gt;1&lt;/number&gt;&lt;edition&gt;2020/02/02&lt;/edition&gt;&lt;dates&gt;&lt;year&gt;2020&lt;/year&gt;&lt;pub-dates&gt;&lt;date&gt;Jan 31&lt;/date&gt;&lt;/pub-dates&gt;&lt;/dates&gt;&lt;isbn&gt;2045-2322 (Electronic)&amp;#xD;2045-2322 (Linking)&lt;/isbn&gt;&lt;accession-num&gt;32005889&lt;/accession-num&gt;&lt;urls&gt;&lt;related-urls&gt;&lt;url&gt;https://www.ncbi.nlm.nih.gov/pubmed/32005889&lt;/url&gt;&lt;/related-urls&gt;&lt;/urls&gt;&lt;custom2&gt;PMC6994470&lt;/custom2&gt;&lt;electronic-resource-num&gt;10.1038/s41598-020-58503-8&lt;/electronic-resource-num&gt;&lt;/record&gt;&lt;/Cite&gt;&lt;/EndNote&gt;</w:instrText>
      </w:r>
      <w:r w:rsidR="00977D86">
        <w:fldChar w:fldCharType="separate"/>
      </w:r>
      <w:r w:rsidR="004F70EF" w:rsidRPr="004F70EF">
        <w:rPr>
          <w:noProof/>
          <w:vertAlign w:val="superscript"/>
        </w:rPr>
        <w:t>10</w:t>
      </w:r>
      <w:r w:rsidR="00977D86">
        <w:fldChar w:fldCharType="end"/>
      </w:r>
      <w:r w:rsidR="00343240">
        <w:t xml:space="preserve">, where a reduction of </w:t>
      </w:r>
      <w:r w:rsidRPr="008A64A6">
        <w:t>4.4°</w:t>
      </w:r>
      <w:r w:rsidR="00343240">
        <w:t xml:space="preserve"> was </w:t>
      </w:r>
      <w:r w:rsidR="00343240">
        <w:lastRenderedPageBreak/>
        <w:t>found</w:t>
      </w:r>
      <w:r>
        <w:t xml:space="preserve"> after just 30 minutes of training. The training approach used was the same in each study.</w:t>
      </w:r>
      <w:r w:rsidR="00865C12">
        <w:t xml:space="preserve"> There a</w:t>
      </w:r>
      <w:r w:rsidR="00F348C9">
        <w:t>re</w:t>
      </w:r>
      <w:r w:rsidR="00865C12">
        <w:t xml:space="preserve"> </w:t>
      </w:r>
      <w:r w:rsidR="000A0E8D">
        <w:t xml:space="preserve">two </w:t>
      </w:r>
      <w:r w:rsidR="00865C12">
        <w:t xml:space="preserve">key differences between the studies that may explain the differences in improvement with training. Firstly, participants performed worse before training </w:t>
      </w:r>
      <w:r w:rsidR="00043D83">
        <w:t xml:space="preserve">in </w:t>
      </w:r>
      <w:r w:rsidR="008461B4">
        <w:t xml:space="preserve">Fletcher </w:t>
      </w:r>
      <w:r w:rsidR="008461B4" w:rsidRPr="00557706">
        <w:rPr>
          <w:i/>
          <w:iCs/>
        </w:rPr>
        <w:t>et al</w:t>
      </w:r>
      <w:r w:rsidR="00557706" w:rsidRPr="00557706">
        <w:rPr>
          <w:i/>
          <w:iCs/>
        </w:rPr>
        <w:t>.</w:t>
      </w:r>
      <w:r w:rsidR="00F474B8">
        <w:t xml:space="preserve">, which may have been due both to differences in the signal-processing strategies used and the </w:t>
      </w:r>
      <w:r w:rsidR="00FD4839">
        <w:t xml:space="preserve">higher average </w:t>
      </w:r>
      <w:r w:rsidR="00F474B8">
        <w:t xml:space="preserve">age of participants </w:t>
      </w:r>
      <w:r w:rsidR="00FD4839">
        <w:t xml:space="preserve">in Fletcher </w:t>
      </w:r>
      <w:r w:rsidR="00FD4839" w:rsidRPr="00557706">
        <w:rPr>
          <w:i/>
          <w:iCs/>
        </w:rPr>
        <w:t>et al</w:t>
      </w:r>
      <w:r w:rsidR="00F474B8">
        <w:t>.</w:t>
      </w:r>
      <w:r w:rsidR="00A36FE5">
        <w:t xml:space="preserve"> </w:t>
      </w:r>
      <w:r w:rsidR="0095420F">
        <w:t xml:space="preserve">It may be more difficult to obtain </w:t>
      </w:r>
      <w:r w:rsidR="00865C12">
        <w:t>benefit when localisation error is lower</w:t>
      </w:r>
      <w:r w:rsidR="00A36FE5">
        <w:t xml:space="preserve"> initially</w:t>
      </w:r>
      <w:r w:rsidR="00865C12">
        <w:t xml:space="preserve">. </w:t>
      </w:r>
      <w:r w:rsidR="000A0E8D">
        <w:t>Secondly,</w:t>
      </w:r>
      <w:r w:rsidR="00865C12">
        <w:t xml:space="preserve"> </w:t>
      </w:r>
      <w:r w:rsidR="000A0E8D">
        <w:t>i</w:t>
      </w:r>
      <w:r w:rsidR="00865C12">
        <w:t xml:space="preserve">n </w:t>
      </w:r>
      <w:r w:rsidR="00AF4095">
        <w:t xml:space="preserve">Fletcher </w:t>
      </w:r>
      <w:r w:rsidR="00AF4095" w:rsidRPr="00557706">
        <w:rPr>
          <w:i/>
          <w:iCs/>
        </w:rPr>
        <w:t>et al</w:t>
      </w:r>
      <w:r w:rsidR="00557706" w:rsidRPr="00557706">
        <w:rPr>
          <w:i/>
          <w:iCs/>
        </w:rPr>
        <w:t>.</w:t>
      </w:r>
      <w:r w:rsidR="00865C12" w:rsidRPr="00557706">
        <w:rPr>
          <w:i/>
          <w:iCs/>
        </w:rPr>
        <w:t>,</w:t>
      </w:r>
      <w:r w:rsidR="00865C12">
        <w:t xml:space="preserve"> </w:t>
      </w:r>
      <w:r w:rsidR="00595AEE">
        <w:t>the same single</w:t>
      </w:r>
      <w:r w:rsidR="003116B4">
        <w:t xml:space="preserve"> speech</w:t>
      </w:r>
      <w:r w:rsidR="00595AEE">
        <w:t xml:space="preserve"> </w:t>
      </w:r>
      <w:r w:rsidR="00865C12">
        <w:t xml:space="preserve">sample was used for training and testing. This may have resulted in </w:t>
      </w:r>
      <w:r w:rsidR="000A0E8D">
        <w:t>stimulus</w:t>
      </w:r>
      <w:r w:rsidR="0020588D">
        <w:t>-</w:t>
      </w:r>
      <w:r w:rsidR="000A0E8D">
        <w:t xml:space="preserve">specific learning, which </w:t>
      </w:r>
      <w:r w:rsidR="007D0A25">
        <w:t>might</w:t>
      </w:r>
      <w:r w:rsidR="000A0E8D">
        <w:t xml:space="preserve"> not generalise to a broad</w:t>
      </w:r>
      <w:r w:rsidR="007D0A25">
        <w:t>er</w:t>
      </w:r>
      <w:r w:rsidR="000A0E8D">
        <w:t xml:space="preserve"> stimulus set.</w:t>
      </w:r>
      <w:r w:rsidR="0020588D">
        <w:t xml:space="preserve"> </w:t>
      </w:r>
      <w:r w:rsidR="002E41B2">
        <w:t>It is highly encouraging</w:t>
      </w:r>
      <w:r w:rsidR="00DB6814">
        <w:t xml:space="preserve"> that, in the current study,</w:t>
      </w:r>
      <w:r w:rsidR="002E41B2">
        <w:t xml:space="preserve"> </w:t>
      </w:r>
      <w:r w:rsidR="0020588D">
        <w:t xml:space="preserve">the benefits of training with a different speech corpus were successfully transferred to the testing session. This suggests that </w:t>
      </w:r>
      <w:r w:rsidR="00486984">
        <w:t xml:space="preserve">learning was not </w:t>
      </w:r>
      <w:r w:rsidR="0020588D">
        <w:t>stimulus</w:t>
      </w:r>
      <w:r w:rsidR="00A570B1">
        <w:t xml:space="preserve"> </w:t>
      </w:r>
      <w:r w:rsidR="008344B6">
        <w:t xml:space="preserve">specific </w:t>
      </w:r>
      <w:r w:rsidR="00486984">
        <w:t xml:space="preserve">and is therefore likely to </w:t>
      </w:r>
      <w:r w:rsidR="0020588D">
        <w:t>generalis</w:t>
      </w:r>
      <w:r w:rsidR="00486984">
        <w:t xml:space="preserve">e </w:t>
      </w:r>
      <w:r w:rsidR="0020588D">
        <w:t xml:space="preserve">to </w:t>
      </w:r>
      <w:r w:rsidR="007E078E">
        <w:t xml:space="preserve">a broader range of </w:t>
      </w:r>
      <w:r w:rsidR="0020588D">
        <w:t>stimuli</w:t>
      </w:r>
      <w:r w:rsidR="00E02103">
        <w:t xml:space="preserve">. </w:t>
      </w:r>
      <w:r w:rsidR="003116B4">
        <w:t>Generalisability across stimuli</w:t>
      </w:r>
      <w:r w:rsidR="0020588D">
        <w:t xml:space="preserve"> will be critical to the effectiveness of this approach in </w:t>
      </w:r>
      <w:r w:rsidR="00575133">
        <w:t>a</w:t>
      </w:r>
      <w:r w:rsidR="0020588D">
        <w:t xml:space="preserve"> real</w:t>
      </w:r>
      <w:r w:rsidR="00575133">
        <w:t>-</w:t>
      </w:r>
      <w:r w:rsidR="0020588D">
        <w:t>world</w:t>
      </w:r>
      <w:r w:rsidR="00575133">
        <w:t xml:space="preserve"> application</w:t>
      </w:r>
      <w:r w:rsidR="000A0E8D">
        <w:t>.</w:t>
      </w:r>
    </w:p>
    <w:p w14:paraId="0E484301" w14:textId="54C6B7E4" w:rsidR="0083138D" w:rsidRDefault="00905DFB" w:rsidP="0083138D">
      <w:pPr>
        <w:pStyle w:val="NoSpacing"/>
      </w:pPr>
      <w:r>
        <w:t xml:space="preserve">Performance appeared to improve gradually with training, </w:t>
      </w:r>
      <w:r w:rsidR="00400E93">
        <w:t>although there was</w:t>
      </w:r>
      <w:r>
        <w:t xml:space="preserve"> </w:t>
      </w:r>
      <w:r w:rsidR="00400E93">
        <w:t>high</w:t>
      </w:r>
      <w:r>
        <w:t xml:space="preserve"> variance both within and across sessions. This variance was likely </w:t>
      </w:r>
      <w:proofErr w:type="gramStart"/>
      <w:r>
        <w:t>due to the fact that</w:t>
      </w:r>
      <w:proofErr w:type="gramEnd"/>
      <w:r>
        <w:t xml:space="preserve"> speech samples were drawn </w:t>
      </w:r>
      <w:r w:rsidR="007C3F93">
        <w:t xml:space="preserve">at random </w:t>
      </w:r>
      <w:r>
        <w:t xml:space="preserve">from a large and diverse corpus. </w:t>
      </w:r>
      <w:r w:rsidR="002A1657">
        <w:t xml:space="preserve">It appears that the chief limit on performance was confusions at more lateral locations, where </w:t>
      </w:r>
      <w:r w:rsidR="002A1657" w:rsidRPr="005F05A7">
        <w:t>ILD</w:t>
      </w:r>
      <w:r w:rsidR="002A1657">
        <w:t>s</w:t>
      </w:r>
      <w:r w:rsidR="002A1657" w:rsidRPr="005F05A7">
        <w:t xml:space="preserve"> </w:t>
      </w:r>
      <w:r w:rsidR="002A1657">
        <w:t xml:space="preserve">varied </w:t>
      </w:r>
      <w:r w:rsidR="00877E17">
        <w:t>most</w:t>
      </w:r>
      <w:r w:rsidR="002A1657">
        <w:t xml:space="preserve"> </w:t>
      </w:r>
      <w:r w:rsidR="002A1657" w:rsidRPr="005F05A7">
        <w:t xml:space="preserve">across </w:t>
      </w:r>
      <w:r w:rsidR="002A1657">
        <w:t>frequency</w:t>
      </w:r>
      <w:r w:rsidR="00877E17">
        <w:t xml:space="preserve"> (see Figure 2)</w:t>
      </w:r>
      <w:r w:rsidR="002A1657">
        <w:t>. Each</w:t>
      </w:r>
      <w:r w:rsidR="00400E93">
        <w:t xml:space="preserve"> speech sample </w:t>
      </w:r>
      <w:r w:rsidR="002A1657">
        <w:t xml:space="preserve">will contain a different distribution of energy across frequency bands, which could lead to differing overall ILDs for a given location. This </w:t>
      </w:r>
      <w:r w:rsidR="002A1657" w:rsidRPr="005F05A7">
        <w:t xml:space="preserve">may </w:t>
      </w:r>
      <w:r w:rsidR="002A1657">
        <w:t>have led to</w:t>
      </w:r>
      <w:r w:rsidR="002A1657" w:rsidRPr="005F05A7">
        <w:t xml:space="preserve"> </w:t>
      </w:r>
      <w:r w:rsidR="002A1657">
        <w:t xml:space="preserve">increased localisation error </w:t>
      </w:r>
      <w:r w:rsidR="002A1657" w:rsidRPr="005F05A7">
        <w:t>across sentences</w:t>
      </w:r>
      <w:r w:rsidR="002A1657">
        <w:t xml:space="preserve">. </w:t>
      </w:r>
      <w:r w:rsidR="00400E93">
        <w:t>However,</w:t>
      </w:r>
      <w:r w:rsidR="002B47AA">
        <w:t xml:space="preserve"> as discussed in the Introduction,</w:t>
      </w:r>
      <w:r w:rsidR="00400E93">
        <w:t xml:space="preserve"> t</w:t>
      </w:r>
      <w:r w:rsidR="002A1657">
        <w:t xml:space="preserve">his effect will likely have been substantially reduced </w:t>
      </w:r>
      <w:proofErr w:type="gramStart"/>
      <w:r w:rsidR="002A1657">
        <w:t xml:space="preserve">by the </w:t>
      </w:r>
      <w:r w:rsidR="00BF0011">
        <w:t>use of</w:t>
      </w:r>
      <w:proofErr w:type="gramEnd"/>
      <w:r w:rsidR="00BF0011">
        <w:t xml:space="preserve"> linked </w:t>
      </w:r>
      <w:r w:rsidR="002A1657">
        <w:t>multi-band compression.</w:t>
      </w:r>
    </w:p>
    <w:p w14:paraId="207B63F3" w14:textId="1D7C81CB" w:rsidR="002B62CA" w:rsidRDefault="00250259" w:rsidP="000428D0">
      <w:pPr>
        <w:pStyle w:val="NoSpacing"/>
      </w:pPr>
      <w:r>
        <w:lastRenderedPageBreak/>
        <w:t>If haptic sound-localisation is to be effective for use with hearing</w:t>
      </w:r>
      <w:r w:rsidR="005C30A1">
        <w:t>-</w:t>
      </w:r>
      <w:r>
        <w:t>assistive devices</w:t>
      </w:r>
      <w:r w:rsidR="005C30A1">
        <w:t>,</w:t>
      </w:r>
      <w:r>
        <w:t xml:space="preserve"> it is important that haptic </w:t>
      </w:r>
      <w:r w:rsidR="000E6332">
        <w:t xml:space="preserve">and audio </w:t>
      </w:r>
      <w:r>
        <w:t xml:space="preserve">information is </w:t>
      </w:r>
      <w:r w:rsidR="00E60646">
        <w:t xml:space="preserve">effectively </w:t>
      </w:r>
      <w:r w:rsidR="0083138D">
        <w:t>combined</w:t>
      </w:r>
      <w:r w:rsidR="005C30A1">
        <w:t xml:space="preserve"> </w:t>
      </w:r>
      <w:r w:rsidR="0083138D">
        <w:t>in the brain.</w:t>
      </w:r>
      <w:r w:rsidR="000E6332">
        <w:t xml:space="preserve"> There is a range of evidence supporting the idea that audio and haptic </w:t>
      </w:r>
      <w:r w:rsidR="005D310B">
        <w:t>information</w:t>
      </w:r>
      <w:r w:rsidR="000E6332">
        <w:t xml:space="preserve"> are</w:t>
      </w:r>
      <w:r w:rsidR="00FA52D5">
        <w:t xml:space="preserve"> effectively</w:t>
      </w:r>
      <w:r w:rsidR="000E6332">
        <w:t xml:space="preserve"> integrated.</w:t>
      </w:r>
      <w:r w:rsidR="00FA52D5">
        <w:t xml:space="preserve"> </w:t>
      </w:r>
      <w:r w:rsidR="005C30A1">
        <w:t xml:space="preserve">One previous study </w:t>
      </w:r>
      <w:r w:rsidR="00CE640F">
        <w:t xml:space="preserve">with CI users </w:t>
      </w:r>
      <w:r w:rsidR="005C30A1">
        <w:t xml:space="preserve">has shown that audio and haptic </w:t>
      </w:r>
      <w:r w:rsidR="00CE640F">
        <w:t xml:space="preserve">information </w:t>
      </w:r>
      <w:r w:rsidR="005C30A1">
        <w:t xml:space="preserve">can be effectively combined to improve </w:t>
      </w:r>
      <w:r w:rsidR="00CE640F">
        <w:t>sound localisation, after a short training regime</w:t>
      </w:r>
      <w:r w:rsidR="00C26EEF">
        <w:fldChar w:fldCharType="begin"/>
      </w:r>
      <w:r w:rsidR="00FA68E0">
        <w:instrText xml:space="preserve"> ADDIN EN.CITE &lt;EndNote&gt;&lt;Cite&gt;&lt;Author&gt;Fletcher&lt;/Author&gt;&lt;Year&gt;2020&lt;/Year&gt;&lt;RecNum&gt;169&lt;/RecNum&gt;&lt;DisplayText&gt;&lt;style face="superscript"&gt;10&lt;/style&gt;&lt;/DisplayText&gt;&lt;record&gt;&lt;rec-number&gt;169&lt;/rec-number&gt;&lt;foreign-keys&gt;&lt;key app="EN" db-id="pdfv522etf25vne0p0u5esdx02rrtasvzxtd" timestamp="1581590810"&gt;169&lt;/key&gt;&lt;/foreign-keys&gt;&lt;ref-type name="Journal Article"&gt;17&lt;/ref-type&gt;&lt;contributors&gt;&lt;authors&gt;&lt;author&gt;Fletcher, M. D.&lt;/author&gt;&lt;author&gt;Cunningham, R. O.&lt;/author&gt;&lt;author&gt;Mills, S. R.&lt;/author&gt;&lt;/authors&gt;&lt;/contributors&gt;&lt;auth-address&gt;Faculty of Engineering and Physical Sciences, University of Southampton, University Road, Southampton, SO17 1BJ, United Kingdom. M.D.Fletcher@soton.ac.uk.&amp;#xD;Faculty of Engineering and Physical Sciences, University of Southampton, University Road, Southampton, SO17 1BJ, United Kingdom.&lt;/auth-address&gt;&lt;titles&gt;&lt;title&gt;Electro-haptic enhancement of spatial hearing in cochlear implant users&lt;/title&gt;&lt;secondary-title&gt;Sci. Rep.&lt;/secondary-title&gt;&lt;/titles&gt;&lt;periodical&gt;&lt;full-title&gt;Sci. Rep.&lt;/full-title&gt;&lt;/periodical&gt;&lt;pages&gt;1621&lt;/pages&gt;&lt;volume&gt;10&lt;/volume&gt;&lt;number&gt;1&lt;/number&gt;&lt;edition&gt;2020/02/02&lt;/edition&gt;&lt;dates&gt;&lt;year&gt;2020&lt;/year&gt;&lt;pub-dates&gt;&lt;date&gt;Jan 31&lt;/date&gt;&lt;/pub-dates&gt;&lt;/dates&gt;&lt;isbn&gt;2045-2322 (Electronic)&amp;#xD;2045-2322 (Linking)&lt;/isbn&gt;&lt;accession-num&gt;32005889&lt;/accession-num&gt;&lt;urls&gt;&lt;related-urls&gt;&lt;url&gt;https://www.ncbi.nlm.nih.gov/pubmed/32005889&lt;/url&gt;&lt;/related-urls&gt;&lt;/urls&gt;&lt;custom2&gt;PMC6994470&lt;/custom2&gt;&lt;electronic-resource-num&gt;10.1038/s41598-020-58503-8&lt;/electronic-resource-num&gt;&lt;/record&gt;&lt;/Cite&gt;&lt;/EndNote&gt;</w:instrText>
      </w:r>
      <w:r w:rsidR="00C26EEF">
        <w:fldChar w:fldCharType="separate"/>
      </w:r>
      <w:r w:rsidR="004F70EF" w:rsidRPr="004F70EF">
        <w:rPr>
          <w:noProof/>
          <w:vertAlign w:val="superscript"/>
        </w:rPr>
        <w:t>10</w:t>
      </w:r>
      <w:r w:rsidR="00C26EEF">
        <w:fldChar w:fldCharType="end"/>
      </w:r>
      <w:r w:rsidR="00C40B5A">
        <w:t xml:space="preserve">. </w:t>
      </w:r>
      <w:r w:rsidR="00FA52D5">
        <w:t>O</w:t>
      </w:r>
      <w:r w:rsidR="00CE640F">
        <w:t xml:space="preserve">ther studies have also shown that, with training, haptic </w:t>
      </w:r>
      <w:r w:rsidR="009B78C7">
        <w:t xml:space="preserve">information </w:t>
      </w:r>
      <w:r w:rsidR="00CE640F">
        <w:t>can be effectively combined with audio information to improve speech-in-noise performance</w:t>
      </w:r>
      <w:r w:rsidR="000244DB">
        <w:fldChar w:fldCharType="begin">
          <w:fldData xml:space="preserve">PEVuZE5vdGU+PENpdGU+PEF1dGhvcj5GbGV0Y2hlcjwvQXV0aG9yPjxZZWFyPjIwMTk8L1llYXI+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</w:fldData>
        </w:fldChar>
      </w:r>
      <w:r w:rsidR="00FA68E0">
        <w:instrText xml:space="preserve"> ADDIN EN.CITE </w:instrText>
      </w:r>
      <w:r w:rsidR="00FA68E0">
        <w:fldChar w:fldCharType="begin">
          <w:fldData xml:space="preserve">PEVuZE5vdGU+PENpdGU+PEF1dGhvcj5GbGV0Y2hlcjwvQXV0aG9yPjxZZWFyPjIwMTk8L1llYXI+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</w:fldData>
        </w:fldChar>
      </w:r>
      <w:r w:rsidR="00FA68E0">
        <w:instrText xml:space="preserve"> ADDIN EN.CITE.DATA </w:instrText>
      </w:r>
      <w:r w:rsidR="00FA68E0">
        <w:fldChar w:fldCharType="end"/>
      </w:r>
      <w:r w:rsidR="000244DB">
        <w:fldChar w:fldCharType="separate"/>
      </w:r>
      <w:r w:rsidR="00FA68E0" w:rsidRPr="00FA68E0">
        <w:rPr>
          <w:noProof/>
          <w:vertAlign w:val="superscript"/>
        </w:rPr>
        <w:t>5,6,36</w:t>
      </w:r>
      <w:r w:rsidR="000244DB">
        <w:fldChar w:fldCharType="end"/>
      </w:r>
      <w:r w:rsidR="000244DB">
        <w:t xml:space="preserve">. </w:t>
      </w:r>
      <w:r w:rsidR="00F62FFB">
        <w:t>T</w:t>
      </w:r>
      <w:r w:rsidR="00FA52D5">
        <w:t>here is a range of other</w:t>
      </w:r>
      <w:r w:rsidR="000244DB">
        <w:t xml:space="preserve"> behavioural evidence </w:t>
      </w:r>
      <w:r w:rsidR="00601DC6">
        <w:t xml:space="preserve">that </w:t>
      </w:r>
      <w:r w:rsidR="00FA52D5">
        <w:t>audio and haptic i</w:t>
      </w:r>
      <w:r w:rsidR="000244DB">
        <w:t xml:space="preserve">nformation is effectively combined. </w:t>
      </w:r>
      <w:r w:rsidR="00FA52D5">
        <w:t>For example, i</w:t>
      </w:r>
      <w:r w:rsidR="000244DB">
        <w:t xml:space="preserve">t has been </w:t>
      </w:r>
      <w:r w:rsidR="0083138D">
        <w:t>shown t</w:t>
      </w:r>
      <w:r w:rsidR="0083138D" w:rsidRPr="007F3485">
        <w:t>hat</w:t>
      </w:r>
      <w:r w:rsidR="0083138D">
        <w:t xml:space="preserve"> haptic stimulation can facilitate detection of </w:t>
      </w:r>
      <w:r w:rsidR="000244DB">
        <w:t xml:space="preserve">quiet </w:t>
      </w:r>
      <w:r w:rsidR="0083138D">
        <w:t>sounds</w:t>
      </w:r>
      <w:r w:rsidR="0083138D">
        <w:fldChar w:fldCharType="begin"/>
      </w:r>
      <w:r w:rsidR="00FA68E0">
        <w:instrText xml:space="preserve"> ADDIN EN.CITE &lt;EndNote&gt;&lt;Cite&gt;&lt;Author&gt;Schurmann&lt;/Author&gt;&lt;Year&gt;2004&lt;/Year&gt;&lt;RecNum&gt;143&lt;/RecNum&gt;&lt;DisplayText&gt;&lt;style face="superscript"&gt;37&lt;/style&gt;&lt;/DisplayText&gt;&lt;record&gt;&lt;rec-number&gt;143&lt;/rec-number&gt;&lt;foreign-keys&gt;&lt;key app="EN" db-id="pdfv522etf25vne0p0u5esdx02rrtasvzxtd" timestamp="1572510903"&gt;143&lt;/key&gt;&lt;/foreign-keys&gt;&lt;ref-type name="Journal Article"&gt;17&lt;/ref-type&gt;&lt;contributors&gt;&lt;authors&gt;&lt;author&gt;Schurmann, M.&lt;/author&gt;&lt;author&gt;Caetano, G.&lt;/author&gt;&lt;author&gt;Jousmaki, V.&lt;/author&gt;&lt;author&gt;Hari, R.&lt;/author&gt;&lt;/authors&gt;&lt;/contributors&gt;&lt;auth-address&gt;Helsinki Univ Technol, Low Temp Lab, Brain Res Unit, FIN-02015 Espoo, Finland&lt;/auth-address&gt;&lt;titles&gt;&lt;title&gt;Hands help hearing: Facilitatory audiotactile interaction at low sound-intensity levels&lt;/title&gt;&lt;secondary-title&gt;Journal of the Acoustical Society of America&lt;/secondary-title&gt;&lt;alt-title&gt;J Acoust Soc Am&lt;/alt-title&gt;&lt;/titles&gt;&lt;periodical&gt;&lt;full-title&gt;Journal of the Acoustical Society of America&lt;/full-title&gt;&lt;/periodical&gt;&lt;alt-periodical&gt;&lt;full-title&gt;J Acoust Soc Am&lt;/full-title&gt;&lt;/alt-periodical&gt;&lt;pages&gt;830-832&lt;/pages&gt;&lt;volume&gt;115&lt;/volume&gt;&lt;number&gt;2&lt;/number&gt;&lt;keywords&gt;&lt;keyword&gt;tactile aids&lt;/keyword&gt;&lt;keyword&gt;perception&lt;/keyword&gt;&lt;keyword&gt;illusion&lt;/keyword&gt;&lt;keyword&gt;cortex&lt;/keyword&gt;&lt;/keywords&gt;&lt;dates&gt;&lt;year&gt;2004&lt;/year&gt;&lt;pub-dates&gt;&lt;date&gt;Feb&lt;/date&gt;&lt;/pub-dates&gt;&lt;/dates&gt;&lt;isbn&gt;0001-4966&lt;/isbn&gt;&lt;accession-num&gt;WOS:000188944100038&lt;/accession-num&gt;&lt;urls&gt;&lt;related-urls&gt;&lt;url&gt;&amp;lt;Go to ISI&amp;gt;://WOS:000188944100038&lt;/url&gt;&lt;/related-urls&gt;&lt;/urls&gt;&lt;electronic-resource-num&gt;10.1121/1.1639909&lt;/electronic-resource-num&gt;&lt;language&gt;English&lt;/language&gt;&lt;/record&gt;&lt;/Cite&gt;&lt;/EndNote&gt;</w:instrText>
      </w:r>
      <w:r w:rsidR="0083138D">
        <w:fldChar w:fldCharType="separate"/>
      </w:r>
      <w:r w:rsidR="00FA68E0" w:rsidRPr="00FA68E0">
        <w:rPr>
          <w:noProof/>
          <w:vertAlign w:val="superscript"/>
        </w:rPr>
        <w:t>37</w:t>
      </w:r>
      <w:r w:rsidR="0083138D">
        <w:fldChar w:fldCharType="end"/>
      </w:r>
      <w:r w:rsidR="00F84E70">
        <w:t xml:space="preserve"> and</w:t>
      </w:r>
      <w:r w:rsidR="0083138D">
        <w:t xml:space="preserve"> can modulate </w:t>
      </w:r>
      <w:r w:rsidR="004A7412">
        <w:t xml:space="preserve">perceived </w:t>
      </w:r>
      <w:r w:rsidR="0083138D">
        <w:t>loudness</w:t>
      </w:r>
      <w:r w:rsidR="000244DB">
        <w:fldChar w:fldCharType="begin"/>
      </w:r>
      <w:r w:rsidR="00FA68E0">
        <w:instrText xml:space="preserve"> ADDIN EN.CITE &lt;EndNote&gt;&lt;Cite&gt;&lt;Author&gt;Gillmeister&lt;/Author&gt;&lt;Year&gt;2007&lt;/Year&gt;&lt;RecNum&gt;142&lt;/RecNum&gt;&lt;DisplayText&gt;&lt;style face="superscript"&gt;38&lt;/style&gt;&lt;/DisplayText&gt;&lt;record&gt;&lt;rec-number&gt;142&lt;/rec-number&gt;&lt;foreign-keys&gt;&lt;key app="EN" db-id="pdfv522etf25vne0p0u5esdx02rrtasvzxtd" timestamp="1572510875"&gt;142&lt;/key&gt;&lt;/foreign-keys&gt;&lt;ref-type name="Journal Article"&gt;17&lt;/ref-type&gt;&lt;contributors&gt;&lt;authors&gt;&lt;author&gt;Gillmeister, H.&lt;/author&gt;&lt;author&gt;Eimer, M.&lt;/author&gt;&lt;/authors&gt;&lt;/contributors&gt;&lt;auth-address&gt;University College London, Department of Psychology, London, UK. h.gillmeister@ucl.ac.uk&lt;/auth-address&gt;&lt;titles&gt;&lt;title&gt;Tactile enhancement of auditory detection and perceived loudness&lt;/title&gt;&lt;secondary-title&gt;Brain Res&lt;/secondary-title&gt;&lt;/titles&gt;&lt;periodical&gt;&lt;full-title&gt;Brain Res&lt;/full-title&gt;&lt;/periodical&gt;&lt;pages&gt;58-68&lt;/pages&gt;&lt;volume&gt;1160&lt;/volume&gt;&lt;edition&gt;2007/06/19&lt;/edition&gt;&lt;keywords&gt;&lt;keyword&gt;Adult&lt;/keyword&gt;&lt;keyword&gt;Analysis of Variance&lt;/keyword&gt;&lt;keyword&gt;Choice Behavior/physiology&lt;/keyword&gt;&lt;keyword&gt;*Discrimination (Psychology)&lt;/keyword&gt;&lt;keyword&gt;Dose-Response Relationship, Radiation&lt;/keyword&gt;&lt;keyword&gt;Female&lt;/keyword&gt;&lt;keyword&gt;Humans&lt;/keyword&gt;&lt;keyword&gt;Loudness Perception/*physiology&lt;/keyword&gt;&lt;keyword&gt;Male&lt;/keyword&gt;&lt;keyword&gt;Physical Stimulation/methods&lt;/keyword&gt;&lt;keyword&gt;Psychophysics&lt;/keyword&gt;&lt;keyword&gt;Reaction Time/physiology&lt;/keyword&gt;&lt;keyword&gt;Sound Localization/*physiology&lt;/keyword&gt;&lt;keyword&gt;Time Factors&lt;/keyword&gt;&lt;keyword&gt;Touch/*physiology&lt;/keyword&gt;&lt;keyword&gt;Vibration&lt;/keyword&gt;&lt;/keywords&gt;&lt;dates&gt;&lt;year&gt;2007&lt;/year&gt;&lt;pub-dates&gt;&lt;date&gt;Jul 30&lt;/date&gt;&lt;/pub-dates&gt;&lt;/dates&gt;&lt;isbn&gt;0006-8993 (Print)&amp;#xD;0006-8993 (Linking)&lt;/isbn&gt;&lt;accession-num&gt;17573048&lt;/accession-num&gt;&lt;urls&gt;&lt;related-urls&gt;&lt;url&gt;https://www.ncbi.nlm.nih.gov/pubmed/17573048&lt;/url&gt;&lt;/related-urls&gt;&lt;/urls&gt;&lt;electronic-resource-num&gt;10.1016/j.brainres.2007.03.041&lt;/electronic-resource-num&gt;&lt;/record&gt;&lt;/Cite&gt;&lt;/EndNote&gt;</w:instrText>
      </w:r>
      <w:r w:rsidR="000244DB">
        <w:fldChar w:fldCharType="separate"/>
      </w:r>
      <w:r w:rsidR="00FA68E0" w:rsidRPr="00FA68E0">
        <w:rPr>
          <w:noProof/>
          <w:vertAlign w:val="superscript"/>
        </w:rPr>
        <w:t>38</w:t>
      </w:r>
      <w:r w:rsidR="000244DB">
        <w:fldChar w:fldCharType="end"/>
      </w:r>
      <w:r w:rsidR="0083138D" w:rsidRPr="007334EB">
        <w:t xml:space="preserve"> and</w:t>
      </w:r>
      <w:r w:rsidR="004A7412">
        <w:t xml:space="preserve"> the perception of</w:t>
      </w:r>
      <w:r w:rsidR="000244DB">
        <w:t xml:space="preserve"> </w:t>
      </w:r>
      <w:r w:rsidR="0083138D">
        <w:t>s</w:t>
      </w:r>
      <w:r w:rsidR="0083138D" w:rsidRPr="007334EB">
        <w:t>yllables</w:t>
      </w:r>
      <w:r w:rsidR="0083138D" w:rsidRPr="007334EB">
        <w:fldChar w:fldCharType="begin"/>
      </w:r>
      <w:r w:rsidR="00FA68E0">
        <w:instrText xml:space="preserve"> ADDIN EN.CITE &lt;EndNote&gt;&lt;Cite&gt;&lt;Author&gt;Gick&lt;/Author&gt;&lt;Year&gt;2009&lt;/Year&gt;&lt;RecNum&gt;65&lt;/RecNum&gt;&lt;DisplayText&gt;&lt;style face="superscript"&gt;39&lt;/style&gt;&lt;/DisplayText&gt;&lt;record&gt;&lt;rec-number&gt;65&lt;/rec-number&gt;&lt;foreign-keys&gt;&lt;key app="EN" db-id="pdfv522etf25vne0p0u5esdx02rrtasvzxtd" timestamp="1570032124"&gt;65&lt;/key&gt;&lt;/foreign-keys&gt;&lt;ref-type name="Journal Article"&gt;17&lt;/ref-type&gt;&lt;contributors&gt;&lt;authors&gt;&lt;author&gt;Gick, B.&lt;/author&gt;&lt;author&gt;Derrick, D.&lt;/author&gt;&lt;/authors&gt;&lt;/contributors&gt;&lt;auth-address&gt;Univ British Columbia, Dept Linguist, Vancouver, BC V6T 1Z4, Canada&amp;#xD;Haskins Labs Inc, New Haven, CT 06511 USA&lt;/auth-address&gt;&lt;titles&gt;&lt;title&gt;Aero-tactile integration in speech perception&lt;/title&gt;&lt;secondary-title&gt;Nature&lt;/secondary-title&gt;&lt;alt-title&gt;Nature&lt;/alt-title&gt;&lt;/titles&gt;&lt;periodical&gt;&lt;full-title&gt;Nature&lt;/full-title&gt;&lt;/periodical&gt;&lt;alt-periodical&gt;&lt;full-title&gt;Nature&lt;/full-title&gt;&lt;/alt-periodical&gt;&lt;pages&gt;502-504&lt;/pages&gt;&lt;volume&gt;462&lt;/volume&gt;&lt;number&gt;7272&lt;/number&gt;&lt;keywords&gt;&lt;keyword&gt;stimulation&lt;/keyword&gt;&lt;keyword&gt;hearing&lt;/keyword&gt;&lt;keyword&gt;puffs&lt;/keyword&gt;&lt;keyword&gt;still&lt;/keyword&gt;&lt;keyword&gt;hand&lt;/keyword&gt;&lt;/keywords&gt;&lt;dates&gt;&lt;year&gt;2009&lt;/year&gt;&lt;pub-dates&gt;&lt;date&gt;Nov 26&lt;/date&gt;&lt;/pub-dates&gt;&lt;/dates&gt;&lt;isbn&gt;0028-0836&lt;/isbn&gt;&lt;accession-num&gt;WOS:000272144200043&lt;/accession-num&gt;&lt;urls&gt;&lt;related-urls&gt;&lt;url&gt;&amp;lt;Go to ISI&amp;gt;://WOS:000272144200043&lt;/url&gt;&lt;/related-urls&gt;&lt;/urls&gt;&lt;electronic-resource-num&gt;10.1038/nature08572&lt;/electronic-resource-num&gt;&lt;language&gt;English&lt;/language&gt;&lt;/record&gt;&lt;/Cite&gt;&lt;/EndNote&gt;</w:instrText>
      </w:r>
      <w:r w:rsidR="0083138D" w:rsidRPr="007334EB">
        <w:fldChar w:fldCharType="separate"/>
      </w:r>
      <w:r w:rsidR="00FA68E0" w:rsidRPr="00FA68E0">
        <w:rPr>
          <w:noProof/>
          <w:vertAlign w:val="superscript"/>
        </w:rPr>
        <w:t>39</w:t>
      </w:r>
      <w:r w:rsidR="0083138D" w:rsidRPr="007334EB">
        <w:fldChar w:fldCharType="end"/>
      </w:r>
      <w:r w:rsidR="0083138D">
        <w:t>.</w:t>
      </w:r>
      <w:r w:rsidR="001C2AB0">
        <w:t xml:space="preserve"> Extensive links between the auditory and tactile systems have also been found in anatomical and psychological studies, with extensive connections between systems at both early and late processing stages</w:t>
      </w:r>
      <w:r w:rsidR="0083138D">
        <w:fldChar w:fldCharType="begin">
          <w:fldData xml:space="preserve">PEVuZE5vdGU+PENpdGU+PEF1dGhvcj5NZXJlZGl0aDwvQXV0aG9yPjxZZWFyPjIwMTU8L1llYXI+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=
</w:fldData>
        </w:fldChar>
      </w:r>
      <w:r w:rsidR="00FA68E0">
        <w:instrText xml:space="preserve"> ADDIN EN.CITE </w:instrText>
      </w:r>
      <w:r w:rsidR="00FA68E0">
        <w:fldChar w:fldCharType="begin">
          <w:fldData xml:space="preserve">PEVuZE5vdGU+PENpdGU+PEF1dGhvcj5NZXJlZGl0aDwvQXV0aG9yPjxZZWFyPjIwMTU8L1llYXI+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=
</w:fldData>
        </w:fldChar>
      </w:r>
      <w:r w:rsidR="00FA68E0">
        <w:instrText xml:space="preserve"> ADDIN EN.CITE.DATA </w:instrText>
      </w:r>
      <w:r w:rsidR="00FA68E0">
        <w:fldChar w:fldCharType="end"/>
      </w:r>
      <w:r w:rsidR="0083138D">
        <w:fldChar w:fldCharType="separate"/>
      </w:r>
      <w:r w:rsidR="00FA68E0" w:rsidRPr="00FA68E0">
        <w:rPr>
          <w:noProof/>
          <w:vertAlign w:val="superscript"/>
        </w:rPr>
        <w:t>40-46</w:t>
      </w:r>
      <w:r w:rsidR="0083138D">
        <w:fldChar w:fldCharType="end"/>
      </w:r>
      <w:r w:rsidR="0083138D">
        <w:t>.</w:t>
      </w:r>
    </w:p>
    <w:p w14:paraId="0080F2FC" w14:textId="6A01C642" w:rsidR="00822575" w:rsidRPr="00DE4DDE" w:rsidRDefault="00970819" w:rsidP="00D403C0">
      <w:pPr>
        <w:pStyle w:val="NoSpacing"/>
      </w:pPr>
      <w:r>
        <w:t>In f</w:t>
      </w:r>
      <w:r w:rsidR="00503927">
        <w:t>uture work</w:t>
      </w:r>
      <w:r>
        <w:t xml:space="preserve">, it may be possible to extend the signal-processing </w:t>
      </w:r>
      <w:r w:rsidR="008C6E47">
        <w:t xml:space="preserve">strategy </w:t>
      </w:r>
      <w:r>
        <w:t xml:space="preserve">used in the current study. </w:t>
      </w:r>
      <w:r w:rsidR="00503927">
        <w:t xml:space="preserve">One way in which the current </w:t>
      </w:r>
      <w:r w:rsidR="008C6E47">
        <w:t xml:space="preserve">strategy </w:t>
      </w:r>
      <w:r w:rsidR="00503927">
        <w:t xml:space="preserve">might be improved is through </w:t>
      </w:r>
      <w:r w:rsidR="00CB0592">
        <w:t xml:space="preserve">further </w:t>
      </w:r>
      <w:r w:rsidR="00503927">
        <w:t xml:space="preserve">enhancement of level difference cues </w:t>
      </w:r>
      <w:r w:rsidR="00CB0592">
        <w:t xml:space="preserve">(e.g., </w:t>
      </w:r>
      <w:r w:rsidR="009C109C">
        <w:fldChar w:fldCharType="begin"/>
      </w:r>
      <w:r w:rsidR="00FA68E0">
        <w:instrText xml:space="preserve"> ADDIN EN.CITE &lt;EndNote&gt;&lt;Cite AuthorYear="1"&gt;&lt;Author&gt;Francart&lt;/Author&gt;&lt;Year&gt;2011&lt;/Year&gt;&lt;RecNum&gt;267&lt;/RecNum&gt;&lt;DisplayText&gt;Francart, et al. &lt;style face="superscript"&gt;47&lt;/style&gt;&lt;/DisplayText&gt;&lt;record&gt;&lt;rec-number&gt;267&lt;/rec-number&gt;&lt;foreign-keys&gt;&lt;key app="EN" db-id="pdfv522etf25vne0p0u5esdx02rrtasvzxtd" timestamp="1586514030"&gt;267&lt;/key&gt;&lt;/foreign-keys&gt;&lt;ref-type name="Journal Article"&gt;17&lt;/ref-type&gt;&lt;contributors&gt;&lt;authors&gt;&lt;author&gt;Francart, T.&lt;/author&gt;&lt;author&gt;Lenssen, A.&lt;/author&gt;&lt;author&gt;Wouters, J.&lt;/author&gt;&lt;/authors&gt;&lt;/contributors&gt;&lt;auth-address&gt;ExpORL, Department of Neurosciences, Katholieke Universiteit Leuven, O &amp;amp; N 2, Herestraat 49 bus 721, B-3000 Leuven, Belgium. Tom.Francart@med.kuleuven.be&lt;/auth-address&gt;&lt;titles&gt;&lt;title&gt;Enhancement of interaural level differences improves sound localization in bimodal hearing&lt;/title&gt;&lt;secondary-title&gt;J Acoust Soc Am&lt;/secondary-title&gt;&lt;/titles&gt;&lt;periodical&gt;&lt;full-title&gt;J Acoust Soc Am&lt;/full-title&gt;&lt;/periodical&gt;&lt;pages&gt;2817-26&lt;/pages&gt;&lt;volume&gt;130&lt;/volume&gt;&lt;number&gt;5&lt;/number&gt;&lt;edition&gt;2011/11/18&lt;/edition&gt;&lt;keywords&gt;&lt;keyword&gt;Acoustic Stimulation&lt;/keyword&gt;&lt;keyword&gt;Adult&lt;/keyword&gt;&lt;keyword&gt;Aged&lt;/keyword&gt;&lt;keyword&gt;Algorithms&lt;/keyword&gt;&lt;keyword&gt;Audiometry, Pure-Tone&lt;/keyword&gt;&lt;keyword&gt;Cochlear Implantation/*instrumentation&lt;/keyword&gt;&lt;keyword&gt;*Cochlear Implants&lt;/keyword&gt;&lt;keyword&gt;*Correction of Hearing Impairment/psychology&lt;/keyword&gt;&lt;keyword&gt;Cues&lt;/keyword&gt;&lt;keyword&gt;*Hearing Aids&lt;/keyword&gt;&lt;keyword&gt;Humans&lt;/keyword&gt;&lt;keyword&gt;Persons With Hearing Impairments/psychology/*rehabilitation&lt;/keyword&gt;&lt;keyword&gt;Signal Processing, Computer-Assisted&lt;/keyword&gt;&lt;keyword&gt;*Sound Localization&lt;/keyword&gt;&lt;keyword&gt;Sound Spectrography&lt;/keyword&gt;&lt;keyword&gt;Young Adult&lt;/keyword&gt;&lt;/keywords&gt;&lt;dates&gt;&lt;year&gt;2011&lt;/year&gt;&lt;pub-dates&gt;&lt;date&gt;Nov&lt;/date&gt;&lt;/pub-dates&gt;&lt;/dates&gt;&lt;isbn&gt;1520-8524 (Electronic)&amp;#xD;0001-4966 (Linking)&lt;/isbn&gt;&lt;accession-num&gt;22087910&lt;/accession-num&gt;&lt;urls&gt;&lt;related-urls&gt;&lt;url&gt;https://www.ncbi.nlm.nih.gov/pubmed/22087910&lt;/url&gt;&lt;/related-urls&gt;&lt;/urls&gt;&lt;electronic-resource-num&gt;10.1121/1.3641414&lt;/electronic-resource-num&gt;&lt;/record&gt;&lt;/Cite&gt;&lt;/EndNote&gt;</w:instrText>
      </w:r>
      <w:r w:rsidR="009C109C">
        <w:fldChar w:fldCharType="separate"/>
      </w:r>
      <w:r w:rsidR="00FA68E0">
        <w:rPr>
          <w:noProof/>
        </w:rPr>
        <w:t xml:space="preserve">Francart, et al. </w:t>
      </w:r>
      <w:r w:rsidR="00FA68E0" w:rsidRPr="00FA68E0">
        <w:rPr>
          <w:noProof/>
          <w:vertAlign w:val="superscript"/>
        </w:rPr>
        <w:t>47</w:t>
      </w:r>
      <w:r w:rsidR="009C109C">
        <w:fldChar w:fldCharType="end"/>
      </w:r>
      <w:r w:rsidR="00CB0592">
        <w:t>)</w:t>
      </w:r>
      <w:r w:rsidR="00503927">
        <w:t>.</w:t>
      </w:r>
      <w:r w:rsidR="008E5F82">
        <w:t xml:space="preserve"> </w:t>
      </w:r>
      <w:proofErr w:type="gramStart"/>
      <w:r w:rsidR="008E5F82">
        <w:t>Particular focus</w:t>
      </w:r>
      <w:proofErr w:type="gramEnd"/>
      <w:r w:rsidR="008E5F82">
        <w:t xml:space="preserve"> might be given to improving performance </w:t>
      </w:r>
      <w:r w:rsidR="001B67B1">
        <w:t>at</w:t>
      </w:r>
      <w:r w:rsidR="008E5F82">
        <w:t xml:space="preserve"> more lateral locations, where the most </w:t>
      </w:r>
      <w:r w:rsidR="00B329F2">
        <w:t xml:space="preserve">substantial </w:t>
      </w:r>
      <w:r w:rsidR="008E5F82">
        <w:t xml:space="preserve">confusions </w:t>
      </w:r>
      <w:r w:rsidR="001B67B1">
        <w:t>occurred</w:t>
      </w:r>
      <w:r w:rsidR="008E5F82">
        <w:t>.</w:t>
      </w:r>
      <w:r w:rsidR="00455648">
        <w:t xml:space="preserve"> </w:t>
      </w:r>
      <w:r w:rsidR="00C712A7">
        <w:t xml:space="preserve">Another </w:t>
      </w:r>
      <w:r w:rsidR="009352E4">
        <w:t>area</w:t>
      </w:r>
      <w:r w:rsidR="00C712A7">
        <w:t xml:space="preserve"> </w:t>
      </w:r>
      <w:r w:rsidR="005A50B8">
        <w:t>that</w:t>
      </w:r>
      <w:r w:rsidR="00C712A7">
        <w:t xml:space="preserve"> should be explored is</w:t>
      </w:r>
      <w:r w:rsidR="00953838">
        <w:t xml:space="preserve"> whether the current signal</w:t>
      </w:r>
      <w:r w:rsidR="001C6B90">
        <w:t>-</w:t>
      </w:r>
      <w:r w:rsidR="00953838">
        <w:t xml:space="preserve">processing </w:t>
      </w:r>
      <w:r w:rsidR="00B84B3C">
        <w:t>strategy</w:t>
      </w:r>
      <w:r w:rsidR="00953838">
        <w:t xml:space="preserve"> can be used to enhance speech perception in the presence of spatially separated noise. Previous studies have shown enhanced speech-in-noise performance for co-located speech and noise</w:t>
      </w:r>
      <w:r w:rsidR="006F77F8">
        <w:t xml:space="preserve"> both for CI users</w:t>
      </w:r>
      <w:r w:rsidR="006F77F8">
        <w:fldChar w:fldCharType="begin">
          <w:fldData xml:space="preserve">PEVuZE5vdGU+PENpdGU+PEF1dGhvcj5GbGV0Y2hlcjwvQXV0aG9yPjxZZWFyPjIwMTk8L1llYXI+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</w:fldData>
        </w:fldChar>
      </w:r>
      <w:r w:rsidR="00FA68E0">
        <w:instrText xml:space="preserve"> ADDIN EN.CITE </w:instrText>
      </w:r>
      <w:r w:rsidR="00FA68E0">
        <w:fldChar w:fldCharType="begin">
          <w:fldData xml:space="preserve">PEVuZE5vdGU+PENpdGU+PEF1dGhvcj5GbGV0Y2hlcjwvQXV0aG9yPjxZZWFyPjIwMTk8L1llYXI+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</w:fldData>
        </w:fldChar>
      </w:r>
      <w:r w:rsidR="00FA68E0">
        <w:instrText xml:space="preserve"> ADDIN EN.CITE.DATA </w:instrText>
      </w:r>
      <w:r w:rsidR="00FA68E0">
        <w:fldChar w:fldCharType="end"/>
      </w:r>
      <w:r w:rsidR="006F77F8">
        <w:fldChar w:fldCharType="separate"/>
      </w:r>
      <w:r w:rsidR="004F70EF" w:rsidRPr="004F70EF">
        <w:rPr>
          <w:noProof/>
          <w:vertAlign w:val="superscript"/>
        </w:rPr>
        <w:t>5,8</w:t>
      </w:r>
      <w:r w:rsidR="006F77F8">
        <w:fldChar w:fldCharType="end"/>
      </w:r>
      <w:r w:rsidR="006F77F8">
        <w:t xml:space="preserve"> and normal-hearing listeners listening to CI simulations</w:t>
      </w:r>
      <w:r w:rsidR="006F77F8">
        <w:fldChar w:fldCharType="begin">
          <w:fldData xml:space="preserve">PEVuZE5vdGU+PENpdGU+PEF1dGhvcj5GbGV0Y2hlcjwvQXV0aG9yPjxZZWFyPjIwMTg8L1llYXI+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</w:fldData>
        </w:fldChar>
      </w:r>
      <w:r w:rsidR="00FA68E0">
        <w:instrText xml:space="preserve"> ADDIN EN.CITE </w:instrText>
      </w:r>
      <w:r w:rsidR="00FA68E0">
        <w:fldChar w:fldCharType="begin">
          <w:fldData xml:space="preserve">PEVuZE5vdGU+PENpdGU+PEF1dGhvcj5GbGV0Y2hlcjwvQXV0aG9yPjxZZWFyPjIwMTg8L1llYXI+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</w:fldData>
        </w:fldChar>
      </w:r>
      <w:r w:rsidR="00FA68E0">
        <w:instrText xml:space="preserve"> ADDIN EN.CITE.DATA </w:instrText>
      </w:r>
      <w:r w:rsidR="00FA68E0">
        <w:fldChar w:fldCharType="end"/>
      </w:r>
      <w:r w:rsidR="006F77F8">
        <w:fldChar w:fldCharType="separate"/>
      </w:r>
      <w:r w:rsidR="004F70EF" w:rsidRPr="004F70EF">
        <w:rPr>
          <w:noProof/>
          <w:vertAlign w:val="superscript"/>
        </w:rPr>
        <w:t>6,9</w:t>
      </w:r>
      <w:r w:rsidR="006F77F8">
        <w:fldChar w:fldCharType="end"/>
      </w:r>
      <w:r w:rsidR="00953838">
        <w:t>. It is possible that</w:t>
      </w:r>
      <w:r w:rsidR="00BD061A">
        <w:t>,</w:t>
      </w:r>
      <w:r w:rsidR="00953838">
        <w:t xml:space="preserve"> with spatial</w:t>
      </w:r>
      <w:r w:rsidR="009B78C7">
        <w:t>-</w:t>
      </w:r>
      <w:r w:rsidR="00953838">
        <w:t>hearing cues included</w:t>
      </w:r>
      <w:r w:rsidR="00DE4DDE">
        <w:t xml:space="preserve"> in the haptic signal</w:t>
      </w:r>
      <w:r w:rsidR="00953838">
        <w:t xml:space="preserve">, </w:t>
      </w:r>
      <w:r w:rsidR="006C04BF">
        <w:t xml:space="preserve">larger </w:t>
      </w:r>
      <w:r w:rsidR="00953838">
        <w:t>enhancements in speech</w:t>
      </w:r>
      <w:r w:rsidR="009B78C7">
        <w:t xml:space="preserve"> recognition for spatially separated speech and noise</w:t>
      </w:r>
      <w:r w:rsidR="00953838">
        <w:t xml:space="preserve"> will be </w:t>
      </w:r>
      <w:r w:rsidR="00953838">
        <w:lastRenderedPageBreak/>
        <w:t>observed.</w:t>
      </w:r>
      <w:r w:rsidR="00822575">
        <w:t xml:space="preserve"> </w:t>
      </w:r>
      <w:r w:rsidR="00DF5472">
        <w:t>D</w:t>
      </w:r>
      <w:r w:rsidR="000823C7">
        <w:t>ue to the limited frequency information that can be provided with the approach used in the current study, it may be difficult to separate multiple sound sources. This issue might be part</w:t>
      </w:r>
      <w:r w:rsidR="00312FE4">
        <w:t>ly</w:t>
      </w:r>
      <w:r w:rsidR="000823C7">
        <w:t xml:space="preserve"> mitigated by mapping pitch or frequency to location on the skin, as in haptic devices such as the </w:t>
      </w:r>
      <w:r w:rsidR="000823C7">
        <w:rPr>
          <w:shd w:val="clear" w:color="auto" w:fill="FFFFFF"/>
        </w:rPr>
        <w:t>moasicOne_B</w:t>
      </w:r>
      <w:r w:rsidR="000823C7">
        <w:rPr>
          <w:shd w:val="clear" w:color="auto" w:fill="FFFFFF"/>
        </w:rPr>
        <w:fldChar w:fldCharType="begin"/>
      </w:r>
      <w:r w:rsidR="00FA68E0">
        <w:rPr>
          <w:shd w:val="clear" w:color="auto" w:fill="FFFFFF"/>
        </w:rPr>
        <w:instrText xml:space="preserve"> ADDIN EN.CITE &lt;EndNote&gt;&lt;Cite&gt;&lt;Author&gt;Fletcher&lt;/Author&gt;&lt;Year&gt;in press&lt;/Year&gt;&lt;RecNum&gt;359&lt;/RecNum&gt;&lt;DisplayText&gt;&lt;style face="superscript"&gt;7&lt;/style&gt;&lt;/DisplayText&gt;&lt;record&gt;&lt;rec-number&gt;359&lt;/rec-number&gt;&lt;foreign-keys&gt;&lt;key app="EN" db-id="pdfv522etf25vne0p0u5esdx02rrtasvzxtd" timestamp="1590417447"&gt;359&lt;/key&gt;&lt;/foreign-keys&gt;&lt;ref-type name="Journal Article"&gt;17&lt;/ref-type&gt;&lt;contributors&gt;&lt;authors&gt;&lt;author&gt;Fletcher, M. D.&lt;/author&gt;&lt;author&gt;Thini, N.&lt;/author&gt;&lt;author&gt;Perry, S. W.&lt;/author&gt;&lt;/authors&gt;&lt;/contributors&gt;&lt;titles&gt;&lt;title&gt;Enhanced pitch discrimination for cochlear implant users with a new haptic neuroprosthetic&lt;/title&gt;&lt;secondary-title&gt;Sci. Rep.&lt;/secondary-title&gt;&lt;/titles&gt;&lt;periodical&gt;&lt;full-title&gt;Sci. Rep.&lt;/full-title&gt;&lt;/periodical&gt;&lt;dates&gt;&lt;year&gt;in press&lt;/year&gt;&lt;/dates&gt;&lt;urls&gt;&lt;/urls&gt;&lt;/record&gt;&lt;/Cite&gt;&lt;/EndNote&gt;</w:instrText>
      </w:r>
      <w:r w:rsidR="000823C7">
        <w:rPr>
          <w:shd w:val="clear" w:color="auto" w:fill="FFFFFF"/>
        </w:rPr>
        <w:fldChar w:fldCharType="separate"/>
      </w:r>
      <w:r w:rsidR="000823C7" w:rsidRPr="004F70EF">
        <w:rPr>
          <w:noProof/>
          <w:shd w:val="clear" w:color="auto" w:fill="FFFFFF"/>
          <w:vertAlign w:val="superscript"/>
        </w:rPr>
        <w:t>7</w:t>
      </w:r>
      <w:r w:rsidR="000823C7">
        <w:rPr>
          <w:shd w:val="clear" w:color="auto" w:fill="FFFFFF"/>
        </w:rPr>
        <w:fldChar w:fldCharType="end"/>
      </w:r>
      <w:r w:rsidR="000823C7">
        <w:rPr>
          <w:shd w:val="clear" w:color="auto" w:fill="FFFFFF"/>
        </w:rPr>
        <w:t xml:space="preserve"> and </w:t>
      </w:r>
      <w:proofErr w:type="spellStart"/>
      <w:r w:rsidR="000823C7" w:rsidRPr="00BF751A">
        <w:rPr>
          <w:shd w:val="clear" w:color="auto" w:fill="FFFFFF"/>
        </w:rPr>
        <w:t>Tactaid</w:t>
      </w:r>
      <w:proofErr w:type="spellEnd"/>
      <w:r w:rsidR="000823C7" w:rsidRPr="00BF751A">
        <w:rPr>
          <w:shd w:val="clear" w:color="auto" w:fill="FFFFFF"/>
        </w:rPr>
        <w:t xml:space="preserve"> VII</w:t>
      </w:r>
      <w:r w:rsidR="000823C7">
        <w:rPr>
          <w:shd w:val="clear" w:color="auto" w:fill="FFFFFF"/>
        </w:rPr>
        <w:t xml:space="preserve"> </w:t>
      </w:r>
      <w:r w:rsidR="000823C7" w:rsidRPr="00BF751A">
        <w:rPr>
          <w:shd w:val="clear" w:color="auto" w:fill="FFFFFF"/>
        </w:rPr>
        <w:t>(Audiological Engineering Corp)</w:t>
      </w:r>
      <w:r w:rsidR="000823C7">
        <w:rPr>
          <w:shd w:val="clear" w:color="auto" w:fill="FFFFFF"/>
        </w:rPr>
        <w:t>.</w:t>
      </w:r>
      <w:r w:rsidR="000823C7">
        <w:t xml:space="preserve"> This </w:t>
      </w:r>
      <w:r w:rsidR="00A85010">
        <w:t xml:space="preserve">approach </w:t>
      </w:r>
      <w:r w:rsidR="000823C7">
        <w:t>might also allow participants to more effectively exploit across-band ILD cues, particularly at more lateral locations.</w:t>
      </w:r>
      <w:r w:rsidR="00DF5472">
        <w:t xml:space="preserve"> Two previous studies of haptic enhancement of speech-in-noise performance have shown that an expander</w:t>
      </w:r>
      <w:r w:rsidR="00771FA1">
        <w:t xml:space="preserve"> (which</w:t>
      </w:r>
      <w:r w:rsidR="009919F9">
        <w:t xml:space="preserve">, </w:t>
      </w:r>
      <w:r w:rsidR="00B2105A">
        <w:t>in contrast</w:t>
      </w:r>
      <w:r w:rsidR="00CE74DB">
        <w:t xml:space="preserve"> to</w:t>
      </w:r>
      <w:r w:rsidR="009919F9">
        <w:t xml:space="preserve"> a compressor,</w:t>
      </w:r>
      <w:r w:rsidR="00771FA1">
        <w:t xml:space="preserve"> expands the dynamic range of the signal)</w:t>
      </w:r>
      <w:r w:rsidR="00DF5472">
        <w:t xml:space="preserve"> can be </w:t>
      </w:r>
      <w:r w:rsidR="00771FA1">
        <w:t>used</w:t>
      </w:r>
      <w:r w:rsidR="009066C4">
        <w:t xml:space="preserve"> as</w:t>
      </w:r>
      <w:r w:rsidR="00771FA1">
        <w:t xml:space="preserve"> </w:t>
      </w:r>
      <w:r w:rsidR="00DF5472">
        <w:t xml:space="preserve">an effective noise-reduction strategy for speech in noise for sources </w:t>
      </w:r>
      <w:r w:rsidR="009066C4">
        <w:t xml:space="preserve">coming </w:t>
      </w:r>
      <w:r w:rsidR="00DF5472">
        <w:t>from a single location</w:t>
      </w:r>
      <w:r w:rsidR="00DF5472">
        <w:fldChar w:fldCharType="begin">
          <w:fldData xml:space="preserve">PEVuZE5vdGU+PENpdGU+PEF1dGhvcj5GbGV0Y2hlcjwvQXV0aG9yPjxZZWFyPjIwMTk8L1llYXI+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</w:fldData>
        </w:fldChar>
      </w:r>
      <w:r w:rsidR="00FA68E0">
        <w:instrText xml:space="preserve"> ADDIN EN.CITE </w:instrText>
      </w:r>
      <w:r w:rsidR="00FA68E0">
        <w:fldChar w:fldCharType="begin">
          <w:fldData xml:space="preserve">PEVuZE5vdGU+PENpdGU+PEF1dGhvcj5GbGV0Y2hlcjwvQXV0aG9yPjxZZWFyPjIwMTk8L1llYXI+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</w:fldData>
        </w:fldChar>
      </w:r>
      <w:r w:rsidR="00FA68E0">
        <w:instrText xml:space="preserve"> ADDIN EN.CITE.DATA </w:instrText>
      </w:r>
      <w:r w:rsidR="00FA68E0">
        <w:fldChar w:fldCharType="end"/>
      </w:r>
      <w:r w:rsidR="00DF5472">
        <w:fldChar w:fldCharType="separate"/>
      </w:r>
      <w:r w:rsidR="00DF5472" w:rsidRPr="00822575">
        <w:rPr>
          <w:noProof/>
          <w:vertAlign w:val="superscript"/>
        </w:rPr>
        <w:t>5,6</w:t>
      </w:r>
      <w:r w:rsidR="00DF5472">
        <w:fldChar w:fldCharType="end"/>
      </w:r>
      <w:r w:rsidR="00DF5472">
        <w:t>.</w:t>
      </w:r>
      <w:r w:rsidR="00DF5472" w:rsidRPr="00036F32">
        <w:t xml:space="preserve"> </w:t>
      </w:r>
      <w:r w:rsidR="00DF5472">
        <w:t>Future studies could explore the effectiveness of using</w:t>
      </w:r>
      <w:r w:rsidR="00322D56">
        <w:t xml:space="preserve"> a</w:t>
      </w:r>
      <w:r w:rsidR="00DF5472">
        <w:t xml:space="preserve"> linked expander for enhancing speech recognition in spatially separated noise.</w:t>
      </w:r>
    </w:p>
    <w:p w14:paraId="4FE39D3D" w14:textId="4571DE3B" w:rsidR="00766646" w:rsidRDefault="00A13886" w:rsidP="00920900">
      <w:pPr>
        <w:pStyle w:val="NoSpacing"/>
      </w:pPr>
      <w:r>
        <w:t>In the current study, even without training, participants</w:t>
      </w:r>
      <w:r w:rsidR="00E73842">
        <w:t xml:space="preserve"> with normal touch perception</w:t>
      </w:r>
      <w:r>
        <w:t xml:space="preserve"> were able to localise sounds using haptic stimulation on the wrists </w:t>
      </w:r>
      <w:r w:rsidR="00390039">
        <w:t xml:space="preserve">with </w:t>
      </w:r>
      <w:r>
        <w:t>an accuracy that was substantially better than CI users.</w:t>
      </w:r>
      <w:r w:rsidR="00E40FF3">
        <w:t xml:space="preserve"> T</w:t>
      </w:r>
      <w:r w:rsidR="00920900">
        <w:t xml:space="preserve">his </w:t>
      </w:r>
      <w:r>
        <w:t>was achieved using a varied stimulus set</w:t>
      </w:r>
      <w:r w:rsidR="00E40FF3">
        <w:t xml:space="preserve"> and so </w:t>
      </w:r>
      <w:r>
        <w:t>is likely to be more representative of real-world performance</w:t>
      </w:r>
      <w:r w:rsidR="00390039">
        <w:t xml:space="preserve"> than </w:t>
      </w:r>
      <w:r w:rsidR="001329A0">
        <w:t xml:space="preserve">synthetic sounds or single </w:t>
      </w:r>
      <w:r w:rsidR="00CA4D67">
        <w:t xml:space="preserve">audio </w:t>
      </w:r>
      <w:r w:rsidR="001329A0">
        <w:t>sample</w:t>
      </w:r>
      <w:r w:rsidR="00CA4D67">
        <w:t>s used</w:t>
      </w:r>
      <w:r w:rsidR="00EC14EE">
        <w:t xml:space="preserve"> in</w:t>
      </w:r>
      <w:r w:rsidR="00E40FF3">
        <w:t xml:space="preserve"> many</w:t>
      </w:r>
      <w:r w:rsidR="00EC14EE">
        <w:t xml:space="preserve"> </w:t>
      </w:r>
      <w:r w:rsidR="00C77569">
        <w:t>studies of</w:t>
      </w:r>
      <w:r w:rsidR="00CA4D67">
        <w:t xml:space="preserve"> spatial hearing</w:t>
      </w:r>
      <w:r>
        <w:t xml:space="preserve">. </w:t>
      </w:r>
      <w:r w:rsidR="00C50D49">
        <w:t>Remarkably, a</w:t>
      </w:r>
      <w:r>
        <w:t xml:space="preserve">fter training, performance was </w:t>
      </w:r>
      <w:r w:rsidR="00920900">
        <w:t>better than that</w:t>
      </w:r>
      <w:r>
        <w:t xml:space="preserve"> of bilateral hearing-aid users.</w:t>
      </w:r>
      <w:r w:rsidR="0045734C">
        <w:t xml:space="preserve"> Our approach could therefore be highly effective for improving spatial hearing for a range of hearing-impaired listeners. Furthermore, the </w:t>
      </w:r>
      <w:r w:rsidR="00F930C1">
        <w:t>approach is designed to be</w:t>
      </w:r>
      <w:r w:rsidR="00C50D49">
        <w:t xml:space="preserve"> suitable for use in a real-world application</w:t>
      </w:r>
      <w:r w:rsidR="0045734C">
        <w:t>:</w:t>
      </w:r>
      <w:r w:rsidR="00F930C1">
        <w:t xml:space="preserve"> </w:t>
      </w:r>
      <w:r w:rsidR="000F2AD6">
        <w:t>h</w:t>
      </w:r>
      <w:r w:rsidR="00F930C1">
        <w:t>aptic</w:t>
      </w:r>
      <w:r w:rsidR="00C50D49">
        <w:t xml:space="preserve"> stimulation </w:t>
      </w:r>
      <w:r w:rsidR="00F930C1">
        <w:t xml:space="preserve">was </w:t>
      </w:r>
      <w:r w:rsidR="00C50D49">
        <w:t xml:space="preserve">delivered </w:t>
      </w:r>
      <w:r w:rsidR="001024AB">
        <w:t>to</w:t>
      </w:r>
      <w:r w:rsidR="00C50D49">
        <w:t xml:space="preserve"> </w:t>
      </w:r>
      <w:r w:rsidR="00065B43">
        <w:t xml:space="preserve">the wrists, where devices are already </w:t>
      </w:r>
      <w:r w:rsidR="000A7435">
        <w:t>routinely</w:t>
      </w:r>
      <w:r w:rsidR="00065B43">
        <w:t xml:space="preserve"> worn</w:t>
      </w:r>
      <w:r w:rsidR="00F930C1">
        <w:t xml:space="preserve">, and our </w:t>
      </w:r>
      <w:r w:rsidR="006E04AE">
        <w:t>new signal</w:t>
      </w:r>
      <w:r w:rsidR="00C50D49">
        <w:t>-</w:t>
      </w:r>
      <w:r w:rsidR="006E04AE">
        <w:t xml:space="preserve">processing </w:t>
      </w:r>
      <w:r w:rsidR="00FB1588">
        <w:t>strategy</w:t>
      </w:r>
      <w:r w:rsidR="009948A1">
        <w:t xml:space="preserve"> </w:t>
      </w:r>
      <w:r w:rsidR="006E04AE">
        <w:t>could readily be implemented in real-time on a compact, low-powered device</w:t>
      </w:r>
      <w:r w:rsidR="004D6A2D">
        <w:t xml:space="preserve">. This </w:t>
      </w:r>
      <w:r w:rsidR="00FB1588">
        <w:t xml:space="preserve">device </w:t>
      </w:r>
      <w:r w:rsidR="00BF37BF">
        <w:t>could offer a low-cost means of improving sound localisation across a broad range of hearing</w:t>
      </w:r>
      <w:r w:rsidR="001A3E61">
        <w:t>-</w:t>
      </w:r>
      <w:r w:rsidR="00BF37BF">
        <w:t xml:space="preserve">assistive device users. Furthermore, it </w:t>
      </w:r>
      <w:r w:rsidR="00BF37BF">
        <w:lastRenderedPageBreak/>
        <w:t>could offer a non-invasive alternative to fitting a second CI</w:t>
      </w:r>
      <w:r w:rsidR="00137DE9">
        <w:t>,</w:t>
      </w:r>
      <w:r w:rsidR="00BF37BF">
        <w:t xml:space="preserve"> </w:t>
      </w:r>
      <w:r w:rsidR="00843FFC">
        <w:t xml:space="preserve">while </w:t>
      </w:r>
      <w:r w:rsidR="00F86ADB">
        <w:t xml:space="preserve">offering </w:t>
      </w:r>
      <w:r w:rsidR="001E6164">
        <w:t xml:space="preserve">substantially </w:t>
      </w:r>
      <w:r w:rsidR="00F86ADB">
        <w:t>greater improvements in sound-localisation accuracy</w:t>
      </w:r>
      <w:r w:rsidR="00BF37BF">
        <w:t>.</w:t>
      </w:r>
    </w:p>
    <w:p w14:paraId="40CE351A" w14:textId="53337993" w:rsidR="00766646" w:rsidRDefault="00766646" w:rsidP="00766646">
      <w:pPr>
        <w:pStyle w:val="Heading1"/>
        <w:spacing w:line="360" w:lineRule="auto"/>
      </w:pPr>
      <w:r>
        <w:t>Methods</w:t>
      </w:r>
    </w:p>
    <w:p w14:paraId="41D80B4D" w14:textId="77777777" w:rsidR="00766646" w:rsidRDefault="00766646" w:rsidP="00766646">
      <w:pPr>
        <w:pStyle w:val="Heading2"/>
        <w:spacing w:after="80" w:line="360" w:lineRule="auto"/>
        <w:rPr>
          <w:rFonts w:asciiTheme="minorHAnsi" w:eastAsiaTheme="minorEastAsia" w:hAnsiTheme="minorHAnsi" w:cstheme="minorBidi"/>
          <w:sz w:val="22"/>
          <w:szCs w:val="22"/>
        </w:rPr>
      </w:pPr>
      <w:r w:rsidRPr="0841D5E2">
        <w:t>Participants</w:t>
      </w:r>
    </w:p>
    <w:p w14:paraId="18364F2F" w14:textId="65E78EF1" w:rsidR="00766646" w:rsidRPr="00D75997" w:rsidRDefault="00766646" w:rsidP="00766646">
      <w:pPr>
        <w:pStyle w:val="NoSpacing"/>
      </w:pPr>
      <w:bookmarkStart w:id="10" w:name="_Hlk42599908"/>
      <w:r>
        <w:rPr>
          <w:lang w:val="en-US"/>
        </w:rPr>
        <w:t xml:space="preserve">Thirty-two </w:t>
      </w:r>
      <w:r w:rsidR="00A90E4C">
        <w:rPr>
          <w:lang w:val="en-US"/>
        </w:rPr>
        <w:t xml:space="preserve">adults with normal touch perception </w:t>
      </w:r>
      <w:r w:rsidRPr="00B85E95">
        <w:rPr>
          <w:lang w:val="en-US"/>
        </w:rPr>
        <w:t>were</w:t>
      </w:r>
      <w:r>
        <w:rPr>
          <w:lang w:val="en-US"/>
        </w:rPr>
        <w:t xml:space="preserve"> recruited </w:t>
      </w:r>
      <w:r w:rsidRPr="0C0CA103">
        <w:rPr>
          <w:lang w:val="en-US"/>
        </w:rPr>
        <w:t>from the staff and students of the University of Southampton, and from acquaintances of the researchers</w:t>
      </w:r>
      <w:r>
        <w:rPr>
          <w:lang w:val="en-US"/>
        </w:rPr>
        <w:t xml:space="preserve">. </w:t>
      </w:r>
      <w:bookmarkEnd w:id="10"/>
      <w:r>
        <w:rPr>
          <w:lang w:val="en-US"/>
        </w:rPr>
        <w:t xml:space="preserve">Participants were randomly assigned to either the </w:t>
      </w:r>
      <w:r w:rsidR="00EE4A33">
        <w:rPr>
          <w:lang w:val="en-US"/>
        </w:rPr>
        <w:t>E</w:t>
      </w:r>
      <w:r>
        <w:rPr>
          <w:lang w:val="en-US"/>
        </w:rPr>
        <w:t xml:space="preserve">xperimental group </w:t>
      </w:r>
      <w:r w:rsidRPr="00B85E95">
        <w:rPr>
          <w:lang w:val="en-US"/>
        </w:rPr>
        <w:t>(</w:t>
      </w:r>
      <w:r>
        <w:rPr>
          <w:lang w:val="en-US"/>
        </w:rPr>
        <w:t xml:space="preserve">7 males, 9 females, </w:t>
      </w:r>
      <w:r w:rsidRPr="00B85E95">
        <w:rPr>
          <w:lang w:val="en-US"/>
        </w:rPr>
        <w:t>aged between</w:t>
      </w:r>
      <w:r>
        <w:rPr>
          <w:lang w:val="en-US"/>
        </w:rPr>
        <w:t xml:space="preserve"> 21 and 31 </w:t>
      </w:r>
      <w:r w:rsidRPr="00B85E95">
        <w:rPr>
          <w:lang w:val="en-US"/>
        </w:rPr>
        <w:t>years</w:t>
      </w:r>
      <w:r>
        <w:rPr>
          <w:lang w:val="en-US"/>
        </w:rPr>
        <w:t xml:space="preserve">, </w:t>
      </w:r>
      <w:r w:rsidR="00A7604B">
        <w:rPr>
          <w:lang w:val="en-US"/>
        </w:rPr>
        <w:t xml:space="preserve">with an </w:t>
      </w:r>
      <w:r>
        <w:rPr>
          <w:lang w:val="en-US"/>
        </w:rPr>
        <w:t xml:space="preserve">average age </w:t>
      </w:r>
      <w:r w:rsidR="00A7604B">
        <w:rPr>
          <w:lang w:val="en-US"/>
        </w:rPr>
        <w:t xml:space="preserve">of </w:t>
      </w:r>
      <w:r>
        <w:rPr>
          <w:lang w:val="en-US"/>
        </w:rPr>
        <w:t>25</w:t>
      </w:r>
      <w:r w:rsidRPr="00B85E95">
        <w:rPr>
          <w:lang w:val="en-US"/>
        </w:rPr>
        <w:t xml:space="preserve">) </w:t>
      </w:r>
      <w:r>
        <w:rPr>
          <w:lang w:val="en-US"/>
        </w:rPr>
        <w:t xml:space="preserve">or </w:t>
      </w:r>
      <w:r w:rsidR="00EE4A33">
        <w:rPr>
          <w:lang w:val="en-US"/>
        </w:rPr>
        <w:t>C</w:t>
      </w:r>
      <w:r>
        <w:rPr>
          <w:lang w:val="en-US"/>
        </w:rPr>
        <w:t>ontrol group</w:t>
      </w:r>
      <w:r w:rsidRPr="00B85E95">
        <w:rPr>
          <w:lang w:val="en-US"/>
        </w:rPr>
        <w:t xml:space="preserve"> (</w:t>
      </w:r>
      <w:r>
        <w:rPr>
          <w:lang w:val="en-US"/>
        </w:rPr>
        <w:t xml:space="preserve">6 males, 10 females; </w:t>
      </w:r>
      <w:r w:rsidRPr="00B85E95">
        <w:rPr>
          <w:lang w:val="en-US"/>
        </w:rPr>
        <w:t>aged between</w:t>
      </w:r>
      <w:r>
        <w:rPr>
          <w:lang w:val="en-US"/>
        </w:rPr>
        <w:t xml:space="preserve"> 21 and 32</w:t>
      </w:r>
      <w:r w:rsidRPr="00B85E95">
        <w:rPr>
          <w:lang w:val="en-US"/>
        </w:rPr>
        <w:t xml:space="preserve"> years</w:t>
      </w:r>
      <w:r>
        <w:rPr>
          <w:lang w:val="en-US"/>
        </w:rPr>
        <w:t>,</w:t>
      </w:r>
      <w:r w:rsidR="00EE4A33">
        <w:rPr>
          <w:lang w:val="en-US"/>
        </w:rPr>
        <w:t xml:space="preserve"> with an</w:t>
      </w:r>
      <w:r>
        <w:rPr>
          <w:lang w:val="en-US"/>
        </w:rPr>
        <w:t xml:space="preserve"> average age </w:t>
      </w:r>
      <w:r w:rsidR="00EE4A33">
        <w:rPr>
          <w:lang w:val="en-US"/>
        </w:rPr>
        <w:t xml:space="preserve">of </w:t>
      </w:r>
      <w:r>
        <w:rPr>
          <w:lang w:val="en-US"/>
        </w:rPr>
        <w:t>25</w:t>
      </w:r>
      <w:r w:rsidRPr="00B85E95">
        <w:rPr>
          <w:lang w:val="en-US"/>
        </w:rPr>
        <w:t>).</w:t>
      </w:r>
      <w:r>
        <w:rPr>
          <w:lang w:val="en-US"/>
        </w:rPr>
        <w:t xml:space="preserve"> </w:t>
      </w:r>
      <w:r w:rsidR="002B53B7">
        <w:rPr>
          <w:lang w:val="en-US"/>
        </w:rPr>
        <w:t>P</w:t>
      </w:r>
      <w:r>
        <w:rPr>
          <w:lang w:val="en-US"/>
        </w:rPr>
        <w:t xml:space="preserve">articipants were not informed of the aims of the study </w:t>
      </w:r>
      <w:r w:rsidR="00CA36E1">
        <w:rPr>
          <w:lang w:val="en-US"/>
        </w:rPr>
        <w:t>or wh</w:t>
      </w:r>
      <w:r w:rsidR="005B544E">
        <w:rPr>
          <w:lang w:val="en-US"/>
        </w:rPr>
        <w:t>ich group they had been assigned</w:t>
      </w:r>
      <w:r w:rsidR="00C21AAE">
        <w:rPr>
          <w:lang w:val="en-US"/>
        </w:rPr>
        <w:t xml:space="preserve"> to</w:t>
      </w:r>
      <w:r w:rsidR="002B53B7">
        <w:rPr>
          <w:lang w:val="en-US"/>
        </w:rPr>
        <w:t xml:space="preserve"> </w:t>
      </w:r>
      <w:r w:rsidR="008A7CF0">
        <w:rPr>
          <w:lang w:val="en-US"/>
        </w:rPr>
        <w:t>until</w:t>
      </w:r>
      <w:r w:rsidR="002B53B7">
        <w:rPr>
          <w:lang w:val="en-US"/>
        </w:rPr>
        <w:t xml:space="preserve"> the study was complete</w:t>
      </w:r>
      <w:r>
        <w:rPr>
          <w:lang w:val="en-US"/>
        </w:rPr>
        <w:t>. Participants gave informed consent to take par</w:t>
      </w:r>
      <w:r w:rsidR="00603D36">
        <w:rPr>
          <w:lang w:val="en-US"/>
        </w:rPr>
        <w:t>t</w:t>
      </w:r>
      <w:r>
        <w:rPr>
          <w:lang w:val="en-US"/>
        </w:rPr>
        <w:t xml:space="preserve"> and </w:t>
      </w:r>
      <w:r w:rsidRPr="0C0CA103">
        <w:rPr>
          <w:lang w:val="en-US"/>
        </w:rPr>
        <w:t xml:space="preserve">were paid </w:t>
      </w:r>
      <w:r>
        <w:rPr>
          <w:lang w:val="en-US"/>
        </w:rPr>
        <w:t>£10 per hour</w:t>
      </w:r>
      <w:r w:rsidRPr="0C0CA103">
        <w:rPr>
          <w:lang w:val="en-US"/>
        </w:rPr>
        <w:t>. All participants reported no touch</w:t>
      </w:r>
      <w:r>
        <w:rPr>
          <w:lang w:val="en-US"/>
        </w:rPr>
        <w:t xml:space="preserve"> perception</w:t>
      </w:r>
      <w:r w:rsidRPr="0C0CA103">
        <w:rPr>
          <w:lang w:val="en-US"/>
        </w:rPr>
        <w:t xml:space="preserve"> issues</w:t>
      </w:r>
      <w:r>
        <w:rPr>
          <w:lang w:val="en-US"/>
        </w:rPr>
        <w:t xml:space="preserve"> and </w:t>
      </w:r>
      <w:r w:rsidRPr="0C0CA103">
        <w:t>had vibrotactile detection thresholds within the normal range (</w:t>
      </w:r>
      <w:r>
        <w:t>see Procedure</w:t>
      </w:r>
      <w:r w:rsidRPr="0C0CA103">
        <w:t>)</w:t>
      </w:r>
      <w:r>
        <w:t>.</w:t>
      </w:r>
    </w:p>
    <w:p w14:paraId="7688791D" w14:textId="77777777" w:rsidR="00766646" w:rsidRDefault="00766646" w:rsidP="00766646">
      <w:pPr>
        <w:spacing w:after="240" w:line="360" w:lineRule="auto"/>
        <w:rPr>
          <w:sz w:val="32"/>
          <w:szCs w:val="32"/>
        </w:rPr>
      </w:pPr>
      <w:r w:rsidRPr="0841D5E2">
        <w:rPr>
          <w:sz w:val="32"/>
          <w:szCs w:val="32"/>
        </w:rPr>
        <w:t>Stimuli</w:t>
      </w:r>
    </w:p>
    <w:p w14:paraId="6C9B52D5" w14:textId="2BECCAA3" w:rsidR="00766646" w:rsidRDefault="00766646" w:rsidP="00766646">
      <w:pPr>
        <w:pStyle w:val="NoSpacing"/>
      </w:pPr>
      <w:r>
        <w:t xml:space="preserve">The experiment </w:t>
      </w:r>
      <w:r w:rsidR="00856175">
        <w:t xml:space="preserve">included </w:t>
      </w:r>
      <w:r>
        <w:t>both testing and training phases</w:t>
      </w:r>
      <w:r w:rsidR="00856175">
        <w:t xml:space="preserve"> (with the Control group only completing testing phases)</w:t>
      </w:r>
      <w:r>
        <w:t xml:space="preserve">. The </w:t>
      </w:r>
      <w:r w:rsidR="00383927">
        <w:t xml:space="preserve">first testing session </w:t>
      </w:r>
      <w:r>
        <w:t xml:space="preserve">included intensity matching across the wrists. </w:t>
      </w:r>
      <w:r w:rsidR="007B77E1">
        <w:t>I</w:t>
      </w:r>
      <w:r>
        <w:t>ntensity matching</w:t>
      </w:r>
      <w:r w:rsidR="007B77E1">
        <w:t xml:space="preserve"> was performed using </w:t>
      </w:r>
      <w:r>
        <w:t>a</w:t>
      </w:r>
      <w:r w:rsidR="00235A1A">
        <w:t xml:space="preserve"> randomly selected</w:t>
      </w:r>
      <w:r>
        <w:t xml:space="preserve"> male (ID</w:t>
      </w:r>
      <w:r w:rsidR="00235A1A">
        <w:t>-</w:t>
      </w:r>
      <w:r>
        <w:t>01; list 3, sentence 2) and female (ID</w:t>
      </w:r>
      <w:r w:rsidR="00235A1A">
        <w:t>-</w:t>
      </w:r>
      <w:r>
        <w:t>07; list 2, sentence 3)</w:t>
      </w:r>
      <w:r w:rsidRPr="00E42200">
        <w:t xml:space="preserve"> </w:t>
      </w:r>
      <w:r>
        <w:t>sentence</w:t>
      </w:r>
      <w:r w:rsidR="007B77E1">
        <w:t xml:space="preserve"> </w:t>
      </w:r>
      <w:r>
        <w:t>from ARU British English speaker corpus of IEEE sentences</w:t>
      </w:r>
      <w:r>
        <w:fldChar w:fldCharType="begin"/>
      </w:r>
      <w:r w:rsidR="00FA68E0">
        <w:instrText xml:space="preserve"> ADDIN EN.CITE &lt;EndNote&gt;&lt;Cite&gt;&lt;Author&gt;Hopkins&lt;/Author&gt;&lt;Year&gt;2019&lt;/Year&gt;&lt;RecNum&gt;264&lt;/RecNum&gt;&lt;DisplayText&gt;&lt;style face="superscript"&gt;48&lt;/style&gt;&lt;/DisplayText&gt;&lt;record&gt;&lt;rec-number&gt;264&lt;/rec-number&gt;&lt;foreign-keys&gt;&lt;key app="EN" db-id="pdfv522etf25vne0p0u5esdx02rrtasvzxtd" timestamp="1586499058"&gt;264&lt;/key&gt;&lt;/foreign-keys&gt;&lt;ref-type name="Journal Article"&gt;17&lt;/ref-type&gt;&lt;contributors&gt;&lt;authors&gt;&lt;author&gt;Hopkins, C. &lt;/author&gt;&lt;author&gt;Graetzer, S. &lt;/author&gt;&lt;author&gt;Seiffert, G. &lt;/author&gt;&lt;/authors&gt;&lt;/contributors&gt;&lt;titles&gt;&lt;title&gt;ARU adult British English speaker corpus of IEEE sentences (ARU speech corpus) version 1.0 [data collection]&lt;/title&gt;&lt;secondary-title&gt;Acoustics Research Unit, School of Architecture, University of Liverpool, United Kingdom&lt;/secondary-title&gt;&lt;/titles&gt;&lt;periodical&gt;&lt;full-title&gt;Acoustics Research Unit, School of Architecture, University of Liverpool, United Kingdom&lt;/full-title&gt;&lt;/periodical&gt;&lt;dates&gt;&lt;year&gt;2019&lt;/year&gt;&lt;/dates&gt;&lt;urls&gt;&lt;/urls&gt;&lt;electronic-resource-num&gt;10.17638/datacat.liverpool.ac.uk/681&lt;/electronic-resource-num&gt;&lt;/record&gt;&lt;/Cite&gt;&lt;/EndNote&gt;</w:instrText>
      </w:r>
      <w:r>
        <w:fldChar w:fldCharType="separate"/>
      </w:r>
      <w:r w:rsidR="00FA68E0" w:rsidRPr="00FA68E0">
        <w:rPr>
          <w:noProof/>
          <w:vertAlign w:val="superscript"/>
        </w:rPr>
        <w:t>48</w:t>
      </w:r>
      <w:r>
        <w:fldChar w:fldCharType="end"/>
      </w:r>
      <w:r>
        <w:t>.</w:t>
      </w:r>
      <w:r w:rsidRPr="005E65D8">
        <w:t xml:space="preserve"> </w:t>
      </w:r>
      <w:r w:rsidR="002D01BE">
        <w:t>Haptic sound-localisation measurements</w:t>
      </w:r>
      <w:r w:rsidR="00B7131D">
        <w:t xml:space="preserve"> in the testing phase</w:t>
      </w:r>
      <w:r w:rsidR="009977C3">
        <w:t>s</w:t>
      </w:r>
      <w:r w:rsidR="002D01BE">
        <w:t xml:space="preserve"> w</w:t>
      </w:r>
      <w:r w:rsidR="009977C3">
        <w:t>as</w:t>
      </w:r>
      <w:r w:rsidR="002D01BE">
        <w:t xml:space="preserve"> performed with</w:t>
      </w:r>
      <w:r w:rsidRPr="00F64A1D">
        <w:t xml:space="preserve"> </w:t>
      </w:r>
      <w:r>
        <w:t>the male and female talker from the</w:t>
      </w:r>
      <w:r w:rsidR="00235A1A">
        <w:t xml:space="preserve"> </w:t>
      </w:r>
      <w:r w:rsidRPr="00B6400E">
        <w:t>Bamford-Kowal-Bench</w:t>
      </w:r>
      <w:r w:rsidR="00235A1A">
        <w:t xml:space="preserve"> (BKB</w:t>
      </w:r>
      <w:r w:rsidRPr="00B6400E">
        <w:t>)</w:t>
      </w:r>
      <w:r>
        <w:t xml:space="preserve"> British English sentence corpus</w:t>
      </w:r>
      <w:r>
        <w:fldChar w:fldCharType="begin"/>
      </w:r>
      <w:r w:rsidR="00FA68E0">
        <w:instrText xml:space="preserve"> ADDIN EN.CITE &lt;EndNote&gt;&lt;Cite&gt;&lt;Author&gt;Bench&lt;/Author&gt;&lt;Year&gt;1979&lt;/Year&gt;&lt;RecNum&gt;263&lt;/RecNum&gt;&lt;DisplayText&gt;&lt;style face="superscript"&gt;49&lt;/style&gt;&lt;/DisplayText&gt;&lt;record&gt;&lt;rec-number&gt;263&lt;/rec-number&gt;&lt;foreign-keys&gt;&lt;key app="EN" db-id="pdfv522etf25vne0p0u5esdx02rrtasvzxtd" timestamp="1586498835"&gt;263&lt;/key&gt;&lt;/foreign-keys&gt;&lt;ref-type name="Journal Article"&gt;17&lt;/ref-type&gt;&lt;contributors&gt;&lt;authors&gt;&lt;author&gt;Bench, J.&lt;/author&gt;&lt;author&gt;Kowal, A.&lt;/author&gt;&lt;author&gt;Bamford, J.&lt;/author&gt;&lt;/authors&gt;&lt;/contributors&gt;&lt;titles&gt;&lt;title&gt;The BKB (Bamford-Kowal-Bench) sentence lists for partially-hearing children&lt;/title&gt;&lt;secondary-title&gt;Br J Audiol&lt;/secondary-title&gt;&lt;/titles&gt;&lt;periodical&gt;&lt;full-title&gt;Br J Audiol&lt;/full-title&gt;&lt;/periodical&gt;&lt;pages&gt;108-12&lt;/pages&gt;&lt;volume&gt;13&lt;/volume&gt;&lt;number&gt;3&lt;/number&gt;&lt;edition&gt;1979/08/01&lt;/edition&gt;&lt;keywords&gt;&lt;keyword&gt;Adolescent&lt;/keyword&gt;&lt;keyword&gt;*Audiometry, Speech&lt;/keyword&gt;&lt;keyword&gt;Child&lt;/keyword&gt;&lt;keyword&gt;Hearing Loss/*diagnosis&lt;/keyword&gt;&lt;keyword&gt;Humans&lt;/keyword&gt;&lt;keyword&gt;Speech Discrimination Tests&lt;/keyword&gt;&lt;/keywords&gt;&lt;dates&gt;&lt;year&gt;1979&lt;/year&gt;&lt;pub-dates&gt;&lt;date&gt;Aug&lt;/date&gt;&lt;/pub-dates&gt;&lt;/dates&gt;&lt;isbn&gt;0300-5364 (Print)&amp;#xD;0300-5364 (Linking)&lt;/isbn&gt;&lt;accession-num&gt;486816&lt;/accession-num&gt;&lt;urls&gt;&lt;related-urls&gt;&lt;url&gt;https://www.ncbi.nlm.nih.gov/pubmed/486816&lt;/url&gt;&lt;/related-urls&gt;&lt;/urls&gt;&lt;electronic-resource-num&gt;10.3109/03005367909078884&lt;/electronic-resource-num&gt;&lt;/record&gt;&lt;/Cite&gt;&lt;/EndNote&gt;</w:instrText>
      </w:r>
      <w:r>
        <w:fldChar w:fldCharType="separate"/>
      </w:r>
      <w:r w:rsidR="00FA68E0" w:rsidRPr="00FA68E0">
        <w:rPr>
          <w:noProof/>
          <w:vertAlign w:val="superscript"/>
        </w:rPr>
        <w:t>49</w:t>
      </w:r>
      <w:r>
        <w:fldChar w:fldCharType="end"/>
      </w:r>
      <w:r>
        <w:t xml:space="preserve">. </w:t>
      </w:r>
      <w:r w:rsidR="009977C3">
        <w:t>Haptic sound-localisation measurements for the training phases w</w:t>
      </w:r>
      <w:r w:rsidR="00BE24C9">
        <w:t>ere</w:t>
      </w:r>
      <w:r w:rsidR="009977C3">
        <w:t xml:space="preserve"> performed with </w:t>
      </w:r>
      <w:r>
        <w:t xml:space="preserve">two </w:t>
      </w:r>
      <w:r>
        <w:lastRenderedPageBreak/>
        <w:t>male (ID</w:t>
      </w:r>
      <w:r w:rsidR="00235A1A">
        <w:t>-</w:t>
      </w:r>
      <w:r>
        <w:t>06 and ID</w:t>
      </w:r>
      <w:r w:rsidR="00235A1A">
        <w:t>-</w:t>
      </w:r>
      <w:r>
        <w:t>10) and two female (ID</w:t>
      </w:r>
      <w:r w:rsidR="00235A1A">
        <w:t>-</w:t>
      </w:r>
      <w:r>
        <w:t>08 and ID</w:t>
      </w:r>
      <w:r w:rsidR="00235A1A">
        <w:t>-</w:t>
      </w:r>
      <w:r>
        <w:t>09) talkers from the ARU corpus (who differed from those used for intensity matching). The talkers and sentence text differed between the testing and training sessions and</w:t>
      </w:r>
      <w:r w:rsidR="008A7CF0">
        <w:t>, for each participant,</w:t>
      </w:r>
      <w:r>
        <w:t xml:space="preserve"> no sentence was repeated</w:t>
      </w:r>
      <w:r w:rsidR="007F41D1">
        <w:t xml:space="preserve"> at any stage of the experiment</w:t>
      </w:r>
      <w:r>
        <w:t>.</w:t>
      </w:r>
    </w:p>
    <w:p w14:paraId="0F667FF8" w14:textId="4E82731F" w:rsidR="00D960F6" w:rsidRDefault="004A6089" w:rsidP="00BA2423">
      <w:pPr>
        <w:pStyle w:val="NoSpacing"/>
        <w:rPr>
          <w:sz w:val="32"/>
          <w:szCs w:val="32"/>
        </w:rPr>
      </w:pPr>
      <w:r>
        <w:t xml:space="preserve">For all sentences, the intensity was normalised following </w:t>
      </w:r>
      <w:r w:rsidRPr="003C002B">
        <w:t>ITU P.56</w:t>
      </w:r>
      <w:r>
        <w:t xml:space="preserve"> </w:t>
      </w:r>
      <w:r w:rsidRPr="003C002B">
        <w:t>method B</w:t>
      </w:r>
      <w:r>
        <w:fldChar w:fldCharType="begin"/>
      </w:r>
      <w:r w:rsidR="00FA68E0">
        <w:instrText xml:space="preserve"> ADDIN EN.CITE &lt;EndNote&gt;&lt;Cite&gt;&lt;Author&gt;ITU-T&lt;/Author&gt;&lt;Year&gt;2011&lt;/Year&gt;&lt;RecNum&gt;265&lt;/RecNum&gt;&lt;DisplayText&gt;&lt;style face="superscript"&gt;50&lt;/style&gt;&lt;/DisplayText&gt;&lt;record&gt;&lt;rec-number&gt;265&lt;/rec-number&gt;&lt;foreign-keys&gt;&lt;key app="EN" db-id="pdfv522etf25vne0p0u5esdx02rrtasvzxtd" timestamp="1586499593"&gt;265&lt;/key&gt;&lt;/foreign-keys&gt;&lt;ref-type name="Journal Article"&gt;17&lt;/ref-type&gt;&lt;contributors&gt;&lt;authors&gt;&lt;author&gt;ITU-T&lt;/author&gt;&lt;/authors&gt;&lt;/contributors&gt;&lt;titles&gt;&lt;title&gt;Series P: Terminals and subjective and objective assessment methods: Objective measurement of active speech level. Recommendation ITU-T P.56 &lt;/title&gt;&lt;secondary-title&gt;International Telecommunication Union&lt;/secondary-title&gt;&lt;/titles&gt;&lt;periodical&gt;&lt;full-title&gt;International Telecommunication Union&lt;/full-title&gt;&lt;/periodical&gt;&lt;dates&gt;&lt;year&gt;2011&lt;/year&gt;&lt;/dates&gt;&lt;urls&gt;&lt;/urls&gt;&lt;/record&gt;&lt;/Cite&gt;&lt;/EndNote&gt;</w:instrText>
      </w:r>
      <w:r>
        <w:fldChar w:fldCharType="separate"/>
      </w:r>
      <w:r w:rsidR="00FA68E0" w:rsidRPr="00FA68E0">
        <w:rPr>
          <w:noProof/>
          <w:vertAlign w:val="superscript"/>
        </w:rPr>
        <w:t>50</w:t>
      </w:r>
      <w:r>
        <w:fldChar w:fldCharType="end"/>
      </w:r>
      <w:r>
        <w:t xml:space="preserve">. </w:t>
      </w:r>
      <w:r w:rsidR="00766646">
        <w:t xml:space="preserve">The intensity of the vibration stimulus was </w:t>
      </w:r>
      <w:r w:rsidR="00B06F2A">
        <w:t xml:space="preserve">nominally </w:t>
      </w:r>
      <w:r w:rsidR="00766646">
        <w:t xml:space="preserve">set to </w:t>
      </w:r>
      <w:r w:rsidR="00766646" w:rsidRPr="006E1523">
        <w:t>1.8</w:t>
      </w:r>
      <w:r w:rsidR="00766646">
        <w:t>4 ms</w:t>
      </w:r>
      <w:r w:rsidR="00766646">
        <w:rPr>
          <w:vertAlign w:val="superscript"/>
        </w:rPr>
        <w:t>-2</w:t>
      </w:r>
      <w:r w:rsidR="00766646">
        <w:t xml:space="preserve"> RMS</w:t>
      </w:r>
      <w:r w:rsidR="00416DB4">
        <w:t xml:space="preserve"> (</w:t>
      </w:r>
      <w:r w:rsidR="00416DB4" w:rsidRPr="00416DB4">
        <w:t>frequency-weighted according to the weighting defined in</w:t>
      </w:r>
      <w:r w:rsidR="00766646">
        <w:t xml:space="preserve"> </w:t>
      </w:r>
      <w:r w:rsidR="00766646">
        <w:fldChar w:fldCharType="begin"/>
      </w:r>
      <w:r w:rsidR="00FA68E0">
        <w:instrText xml:space="preserve"> ADDIN EN.CITE &lt;EndNote&gt;&lt;Cite AuthorYear="1"&gt;&lt;Author&gt;BS-6842:1987&lt;/Author&gt;&lt;Year&gt;1987&lt;/Year&gt;&lt;RecNum&gt;257&lt;/RecNum&gt;&lt;DisplayText&gt;BS-6842:1987 &lt;style face="superscript"&gt;51&lt;/style&gt;&lt;/DisplayText&gt;&lt;record&gt;&lt;rec-number&gt;257&lt;/rec-number&gt;&lt;foreign-keys&gt;&lt;key app="EN" db-id="pdfv522etf25vne0p0u5esdx02rrtasvzxtd" timestamp="1585726129"&gt;257&lt;/key&gt;&lt;/foreign-keys&gt;&lt;ref-type name="Journal Article"&gt;17&lt;/ref-type&gt;&lt;contributors&gt;&lt;authors&gt;&lt;author&gt;BS-6842:1987&lt;/author&gt;&lt;/authors&gt;&lt;/contributors&gt;&lt;titles&gt;&lt;title&gt;Guide to measurement and evaluation of human exposure to vibration transmitted to the hand&lt;/title&gt;&lt;secondary-title&gt;British Standards Institution&lt;/secondary-title&gt;&lt;/titles&gt;&lt;periodical&gt;&lt;full-title&gt;British Standards Institution&lt;/full-title&gt;&lt;/periodical&gt;&lt;dates&gt;&lt;year&gt;1987&lt;/year&gt;&lt;/dates&gt;&lt;urls&gt;&lt;/urls&gt;&lt;/record&gt;&lt;/Cite&gt;&lt;/EndNote&gt;</w:instrText>
      </w:r>
      <w:r w:rsidR="00766646">
        <w:fldChar w:fldCharType="separate"/>
      </w:r>
      <w:r w:rsidR="00FA68E0">
        <w:rPr>
          <w:noProof/>
        </w:rPr>
        <w:t xml:space="preserve">BS-6842:1987 </w:t>
      </w:r>
      <w:r w:rsidR="00FA68E0" w:rsidRPr="00FA68E0">
        <w:rPr>
          <w:noProof/>
          <w:vertAlign w:val="superscript"/>
        </w:rPr>
        <w:t>51</w:t>
      </w:r>
      <w:r w:rsidR="00766646">
        <w:fldChar w:fldCharType="end"/>
      </w:r>
      <w:r w:rsidR="00416DB4">
        <w:t>)</w:t>
      </w:r>
      <w:r w:rsidR="00766646">
        <w:t xml:space="preserve"> for the position with maximum intensity (e.g. the left vibrometer when the signal </w:t>
      </w:r>
      <w:r w:rsidR="00FE6700">
        <w:t>wa</w:t>
      </w:r>
      <w:r w:rsidR="00766646">
        <w:t xml:space="preserve">s presented 75° to the left), </w:t>
      </w:r>
      <w:r w:rsidR="00912BED">
        <w:t xml:space="preserve">as in </w:t>
      </w:r>
      <w:r w:rsidR="00766646">
        <w:fldChar w:fldCharType="begin"/>
      </w:r>
      <w:r w:rsidR="00FA68E0">
        <w:instrText xml:space="preserve"> ADDIN EN.CITE &lt;EndNote&gt;&lt;Cite AuthorYear="1"&gt;&lt;Author&gt;Fletcher&lt;/Author&gt;&lt;Year&gt;2020&lt;/Year&gt;&lt;RecNum&gt;169&lt;/RecNum&gt;&lt;DisplayText&gt;Fletcher, et al. &lt;style face="superscript"&gt;10&lt;/style&gt;&lt;/DisplayText&gt;&lt;record&gt;&lt;rec-number&gt;169&lt;/rec-number&gt;&lt;foreign-keys&gt;&lt;key app="EN" db-id="pdfv522etf25vne0p0u5esdx02rrtasvzxtd" timestamp="1581590810"&gt;169&lt;/key&gt;&lt;/foreign-keys&gt;&lt;ref-type name="Journal Article"&gt;17&lt;/ref-type&gt;&lt;contributors&gt;&lt;authors&gt;&lt;author&gt;Fletcher, M. D.&lt;/author&gt;&lt;author&gt;Cunningham, R. O.&lt;/author&gt;&lt;author&gt;Mills, S. R.&lt;/author&gt;&lt;/authors&gt;&lt;/contributors&gt;&lt;auth-address&gt;Faculty of Engineering and Physical Sciences, University of Southampton, University Road, Southampton, SO17 1BJ, United Kingdom. M.D.Fletcher@soton.ac.uk.&amp;#xD;Faculty of Engineering and Physical Sciences, University of Southampton, University Road, Southampton, SO17 1BJ, United Kingdom.&lt;/auth-address&gt;&lt;titles&gt;&lt;title&gt;Electro-haptic enhancement of spatial hearing in cochlear implant users&lt;/title&gt;&lt;secondary-title&gt;Sci. Rep.&lt;/secondary-title&gt;&lt;/titles&gt;&lt;periodical&gt;&lt;full-title&gt;Sci. Rep.&lt;/full-title&gt;&lt;/periodical&gt;&lt;pages&gt;1621&lt;/pages&gt;&lt;volume&gt;10&lt;/volume&gt;&lt;number&gt;1&lt;/number&gt;&lt;edition&gt;2020/02/02&lt;/edition&gt;&lt;dates&gt;&lt;year&gt;2020&lt;/year&gt;&lt;pub-dates&gt;&lt;date&gt;Jan 31&lt;/date&gt;&lt;/pub-dates&gt;&lt;/dates&gt;&lt;isbn&gt;2045-2322 (Electronic)&amp;#xD;2045-2322 (Linking)&lt;/isbn&gt;&lt;accession-num&gt;32005889&lt;/accession-num&gt;&lt;urls&gt;&lt;related-urls&gt;&lt;url&gt;https://www.ncbi.nlm.nih.gov/pubmed/32005889&lt;/url&gt;&lt;/related-urls&gt;&lt;/urls&gt;&lt;custom2&gt;PMC6994470&lt;/custom2&gt;&lt;electronic-resource-num&gt;10.1038/s41598-020-58503-8&lt;/electronic-resource-num&gt;&lt;/record&gt;&lt;/Cite&gt;&lt;/EndNote&gt;</w:instrText>
      </w:r>
      <w:r w:rsidR="00766646">
        <w:fldChar w:fldCharType="separate"/>
      </w:r>
      <w:r w:rsidR="004F70EF">
        <w:rPr>
          <w:noProof/>
        </w:rPr>
        <w:t xml:space="preserve">Fletcher, et al. </w:t>
      </w:r>
      <w:r w:rsidR="004F70EF" w:rsidRPr="004F70EF">
        <w:rPr>
          <w:noProof/>
          <w:vertAlign w:val="superscript"/>
        </w:rPr>
        <w:t>10</w:t>
      </w:r>
      <w:r w:rsidR="00766646">
        <w:fldChar w:fldCharType="end"/>
      </w:r>
      <w:r w:rsidR="00766646">
        <w:t xml:space="preserve">. This level was roved by +/- 2.5 dB </w:t>
      </w:r>
      <w:r w:rsidR="00FE6700">
        <w:t xml:space="preserve">(with a uniform distribution) </w:t>
      </w:r>
      <w:r w:rsidR="00766646">
        <w:t>to prevent participants using absolute level cues</w:t>
      </w:r>
      <w:r w:rsidR="0016238F">
        <w:t xml:space="preserve"> for localisation</w:t>
      </w:r>
      <w:r w:rsidR="00766646">
        <w:t>. The intensity at each wrist was adjusted for each individual so that the intensity felt equal in the 0</w:t>
      </w:r>
      <w:r w:rsidR="00766646" w:rsidRPr="004E5D7E">
        <w:t>°</w:t>
      </w:r>
      <w:r w:rsidR="00766646">
        <w:t xml:space="preserve"> position (see Procedure). The average difference between the two wrists in the Experimental group was 1.3 dB [max</w:t>
      </w:r>
      <w:r w:rsidR="00477221">
        <w:t xml:space="preserve"> </w:t>
      </w:r>
      <w:r w:rsidR="00766646">
        <w:t>= 4.1 dB; min</w:t>
      </w:r>
      <w:r w:rsidR="00477221">
        <w:t xml:space="preserve"> </w:t>
      </w:r>
      <w:r w:rsidR="00766646">
        <w:t xml:space="preserve">= 0.1 dB; standard deviation (SD) = 0.9 dB] and for the Control group was 1.9 dB (max = 5.3 dB; min = 0.2 dB; SD = 1.5). </w:t>
      </w:r>
      <w:r w:rsidR="00766646" w:rsidRPr="3E0F2CB6">
        <w:rPr>
          <w:lang w:val="en-US"/>
        </w:rPr>
        <w:t>All stimuli had total harmoni</w:t>
      </w:r>
      <w:r w:rsidR="00766646">
        <w:rPr>
          <w:lang w:val="en-US"/>
        </w:rPr>
        <w:t>c distortion of less than 0.1%</w:t>
      </w:r>
      <w:r w:rsidR="00766646" w:rsidRPr="3E0F2CB6">
        <w:rPr>
          <w:lang w:val="en-US"/>
        </w:rPr>
        <w:t xml:space="preserve">. For </w:t>
      </w:r>
      <w:r w:rsidR="00766646">
        <w:rPr>
          <w:lang w:val="en-US"/>
        </w:rPr>
        <w:t>all measurements</w:t>
      </w:r>
      <w:r w:rsidR="00766646" w:rsidRPr="3E0F2CB6">
        <w:rPr>
          <w:lang w:val="en-US"/>
        </w:rPr>
        <w:t xml:space="preserve">, white noise </w:t>
      </w:r>
      <w:r w:rsidR="00330E56" w:rsidRPr="3E0F2CB6">
        <w:rPr>
          <w:lang w:val="en-US"/>
        </w:rPr>
        <w:t xml:space="preserve">was delivered to both ears </w:t>
      </w:r>
      <w:r w:rsidR="00766646" w:rsidRPr="3E0F2CB6">
        <w:rPr>
          <w:lang w:val="en-US"/>
        </w:rPr>
        <w:t>at a level of 55 dB SPL to mask any audio cues from the shakers.</w:t>
      </w:r>
    </w:p>
    <w:p w14:paraId="3FE31FC8" w14:textId="0DB5B828" w:rsidR="00766646" w:rsidRDefault="00766646" w:rsidP="00766646">
      <w:pPr>
        <w:pStyle w:val="NoSpacing"/>
        <w:rPr>
          <w:sz w:val="32"/>
          <w:szCs w:val="32"/>
        </w:rPr>
      </w:pPr>
      <w:r w:rsidRPr="0841D5E2">
        <w:rPr>
          <w:sz w:val="32"/>
          <w:szCs w:val="32"/>
        </w:rPr>
        <w:t>S</w:t>
      </w:r>
      <w:r>
        <w:rPr>
          <w:sz w:val="32"/>
          <w:szCs w:val="32"/>
        </w:rPr>
        <w:t>ignal processing</w:t>
      </w:r>
    </w:p>
    <w:p w14:paraId="0746FFD8" w14:textId="2BAC6A8D" w:rsidR="00766646" w:rsidRPr="00F2429B" w:rsidRDefault="004A0196" w:rsidP="00766646">
      <w:pPr>
        <w:pStyle w:val="NoSpacing"/>
        <w:keepNext/>
        <w:jc w:val="center"/>
        <w:rPr>
          <w:b/>
          <w:bCs/>
          <w:i/>
          <w:iCs/>
        </w:rPr>
      </w:pPr>
      <w:r w:rsidRPr="00F2429B">
        <w:rPr>
          <w:b/>
          <w:bCs/>
          <w:i/>
          <w:iCs/>
        </w:rPr>
        <w:t>Figure 3 here</w:t>
      </w:r>
    </w:p>
    <w:p w14:paraId="0EC6A631" w14:textId="63204292" w:rsidR="00766646" w:rsidRDefault="00766646" w:rsidP="00766646">
      <w:pPr>
        <w:pStyle w:val="NoSpacing"/>
      </w:pPr>
      <w:r>
        <w:t>Figure 3 shows each stage of the signal</w:t>
      </w:r>
      <w:r w:rsidR="00330E56">
        <w:t>-</w:t>
      </w:r>
      <w:r>
        <w:t xml:space="preserve">processing </w:t>
      </w:r>
      <w:r w:rsidR="00330E56">
        <w:t xml:space="preserve">approach </w:t>
      </w:r>
      <w:r>
        <w:t xml:space="preserve">used. The first stages matched that used in </w:t>
      </w:r>
      <w:r>
        <w:fldChar w:fldCharType="begin"/>
      </w:r>
      <w:r w:rsidR="00FA68E0">
        <w:instrText xml:space="preserve"> ADDIN EN.CITE &lt;EndNote&gt;&lt;Cite AuthorYear="1"&gt;&lt;Author&gt;Fletcher&lt;/Author&gt;&lt;Year&gt;2020&lt;/Year&gt;&lt;RecNum&gt;169&lt;/RecNum&gt;&lt;DisplayText&gt;Fletcher, et al. &lt;style face="superscript"&gt;10&lt;/style&gt;&lt;/DisplayText&gt;&lt;record&gt;&lt;rec-number&gt;169&lt;/rec-number&gt;&lt;foreign-keys&gt;&lt;key app="EN" db-id="pdfv522etf25vne0p0u5esdx02rrtasvzxtd" timestamp="1581590810"&gt;169&lt;/key&gt;&lt;/foreign-keys&gt;&lt;ref-type name="Journal Article"&gt;17&lt;/ref-type&gt;&lt;contributors&gt;&lt;authors&gt;&lt;author&gt;Fletcher, M. D.&lt;/author&gt;&lt;author&gt;Cunningham, R. O.&lt;/author&gt;&lt;author&gt;Mills, S. R.&lt;/author&gt;&lt;/authors&gt;&lt;/contributors&gt;&lt;auth-address&gt;Faculty of Engineering and Physical Sciences, University of Southampton, University Road, Southampton, SO17 1BJ, United Kingdom. M.D.Fletcher@soton.ac.uk.&amp;#xD;Faculty of Engineering and Physical Sciences, University of Southampton, University Road, Southampton, SO17 1BJ, United Kingdom.&lt;/auth-address&gt;&lt;titles&gt;&lt;title&gt;Electro-haptic enhancement of spatial hearing in cochlear implant users&lt;/title&gt;&lt;secondary-title&gt;Sci. Rep.&lt;/secondary-title&gt;&lt;/titles&gt;&lt;periodical&gt;&lt;full-title&gt;Sci. Rep.&lt;/full-title&gt;&lt;/periodical&gt;&lt;pages&gt;1621&lt;/pages&gt;&lt;volume&gt;10&lt;/volume&gt;&lt;number&gt;1&lt;/number&gt;&lt;edition&gt;2020/02/02&lt;/edition&gt;&lt;dates&gt;&lt;year&gt;2020&lt;/year&gt;&lt;pub-dates&gt;&lt;date&gt;Jan 31&lt;/date&gt;&lt;/pub-dates&gt;&lt;/dates&gt;&lt;isbn&gt;2045-2322 (Electronic)&amp;#xD;2045-2322 (Linking)&lt;/isbn&gt;&lt;accession-num&gt;32005889&lt;/accession-num&gt;&lt;urls&gt;&lt;related-urls&gt;&lt;url&gt;https://www.ncbi.nlm.nih.gov/pubmed/32005889&lt;/url&gt;&lt;/related-urls&gt;&lt;/urls&gt;&lt;custom2&gt;PMC6994470&lt;/custom2&gt;&lt;electronic-resource-num&gt;10.1038/s41598-020-58503-8&lt;/electronic-resource-num&gt;&lt;/record&gt;&lt;/Cite&gt;&lt;/EndNote&gt;</w:instrText>
      </w:r>
      <w:r>
        <w:fldChar w:fldCharType="separate"/>
      </w:r>
      <w:r w:rsidR="004F70EF">
        <w:rPr>
          <w:noProof/>
        </w:rPr>
        <w:t xml:space="preserve">Fletcher, et al. </w:t>
      </w:r>
      <w:r w:rsidR="004F70EF" w:rsidRPr="004F70EF">
        <w:rPr>
          <w:noProof/>
          <w:vertAlign w:val="superscript"/>
        </w:rPr>
        <w:t>10</w:t>
      </w:r>
      <w:r>
        <w:fldChar w:fldCharType="end"/>
      </w:r>
      <w:r>
        <w:t xml:space="preserve">. Audio was first convolved with </w:t>
      </w:r>
      <w:r w:rsidR="00DA3989">
        <w:t xml:space="preserve">a </w:t>
      </w:r>
      <w:r>
        <w:t>head-related transfer function (HRTF)</w:t>
      </w:r>
      <w:r w:rsidR="00DA3989">
        <w:t xml:space="preserve"> for the appropriate </w:t>
      </w:r>
      <w:r w:rsidR="0032756B">
        <w:t xml:space="preserve">sound </w:t>
      </w:r>
      <w:r w:rsidR="00DA3989">
        <w:t xml:space="preserve">source location. </w:t>
      </w:r>
      <w:bookmarkStart w:id="11" w:name="_Hlk46729357"/>
      <w:bookmarkStart w:id="12" w:name="_GoBack"/>
      <w:r w:rsidR="00230CD1">
        <w:t>The three-microphone behind</w:t>
      </w:r>
      <w:r w:rsidR="00255946">
        <w:t>-</w:t>
      </w:r>
      <w:r w:rsidR="00230CD1">
        <w:t>the</w:t>
      </w:r>
      <w:r w:rsidR="00255946">
        <w:t>-</w:t>
      </w:r>
      <w:r w:rsidR="00230CD1">
        <w:t>ear (“</w:t>
      </w:r>
      <w:proofErr w:type="spellStart"/>
      <w:r w:rsidR="00230CD1">
        <w:t>BTE_MultiCh</w:t>
      </w:r>
      <w:proofErr w:type="spellEnd"/>
      <w:r w:rsidR="00230CD1">
        <w:t>”) HRTFs</w:t>
      </w:r>
      <w:r>
        <w:t xml:space="preserve"> from The Oldenburg Hearing </w:t>
      </w:r>
      <w:r>
        <w:lastRenderedPageBreak/>
        <w:t>Device HRTF Database</w:t>
      </w:r>
      <w:r>
        <w:fldChar w:fldCharType="begin"/>
      </w:r>
      <w:r w:rsidR="00FA68E0">
        <w:instrText xml:space="preserve"> ADDIN EN.CITE &lt;EndNote&gt;&lt;Cite&gt;&lt;Author&gt;Denk&lt;/Author&gt;&lt;Year&gt;2018&lt;/Year&gt;&lt;RecNum&gt;83&lt;/RecNum&gt;&lt;DisplayText&gt;&lt;style face="superscript"&gt;52&lt;/style&gt;&lt;/DisplayText&gt;&lt;record&gt;&lt;rec-number&gt;83&lt;/rec-number&gt;&lt;foreign-keys&gt;&lt;key app="EN" db-id="pdfv522etf25vne0p0u5esdx02rrtasvzxtd" timestamp="1570032818"&gt;83&lt;/key&gt;&lt;/foreign-keys&gt;&lt;ref-type name="Journal Article"&gt;17&lt;/ref-type&gt;&lt;contributors&gt;&lt;authors&gt;&lt;author&gt;Denk, F.&lt;/author&gt;&lt;author&gt;Ernst, S. M. A.&lt;/author&gt;&lt;author&gt;Ewert, S. D.&lt;/author&gt;&lt;author&gt;Kollmeier, B.&lt;/author&gt;&lt;/authors&gt;&lt;/contributors&gt;&lt;auth-address&gt;Carl von Ossietzky Univ Oldenburg, Med Phys, Kupkersweg 74, D-26129 Oldenburg, Germany&amp;#xD;Carl von Ossietzky Univ Oldenburg, Cluster Excellence Hearing4all, Kupkersweg 74, D-26129 Oldenburg, Germany&amp;#xD;Univ Hosp Giessen &amp;amp; Marburg, ENT Clin, Giessen, Germany&lt;/auth-address&gt;&lt;titles&gt;&lt;title&gt;Adapting Hearing Devices to the Individual Ear Acoustics: Database and Target Response Correction Functions for Various Device Styles&lt;/title&gt;&lt;secondary-title&gt;Trends in Hearing&lt;/secondary-title&gt;&lt;alt-title&gt;Trends Hear&lt;/alt-title&gt;&lt;/titles&gt;&lt;alt-periodical&gt;&lt;full-title&gt;Trends Hear&lt;/full-title&gt;&lt;/alt-periodical&gt;&lt;volume&gt;22&lt;/volume&gt;&lt;keywords&gt;&lt;keyword&gt;hearing aids&lt;/keyword&gt;&lt;keyword&gt;assistive listening devices&lt;/keyword&gt;&lt;keyword&gt;individualization&lt;/keyword&gt;&lt;keyword&gt;external ear acoustics&lt;/keyword&gt;&lt;keyword&gt;head-related transfer functions&lt;/keyword&gt;&lt;keyword&gt;sound-pressure level&lt;/keyword&gt;&lt;keyword&gt;aid evaluation&lt;/keyword&gt;&lt;keyword&gt;external-ear&lt;/keyword&gt;&lt;keyword&gt;free-field&lt;/keyword&gt;&lt;keyword&gt;transformation&lt;/keyword&gt;&lt;keyword&gt;head&lt;/keyword&gt;&lt;keyword&gt;localization&lt;/keyword&gt;&lt;keyword&gt;eardrum&lt;/keyword&gt;&lt;keyword&gt;plane&lt;/keyword&gt;&lt;/keywords&gt;&lt;dates&gt;&lt;year&gt;2018&lt;/year&gt;&lt;pub-dates&gt;&lt;date&gt;Jun 7&lt;/date&gt;&lt;/pub-dates&gt;&lt;/dates&gt;&lt;isbn&gt;2331-2165&lt;/isbn&gt;&lt;accession-num&gt;WOS:000434442600001&lt;/accession-num&gt;&lt;urls&gt;&lt;related-urls&gt;&lt;url&gt;&lt;style face="underline" font="default" size="100%"&gt;&amp;lt;Go to ISI&amp;gt;://WOS:000434442600001&lt;/style&gt;&lt;/url&gt;&lt;/related-urls&gt;&lt;/urls&gt;&lt;language&gt;English&lt;/language&gt;&lt;/record&gt;&lt;/Cite&gt;&lt;/EndNote&gt;</w:instrText>
      </w:r>
      <w:r>
        <w:fldChar w:fldCharType="separate"/>
      </w:r>
      <w:r w:rsidR="00FA68E0" w:rsidRPr="00FA68E0">
        <w:rPr>
          <w:noProof/>
          <w:vertAlign w:val="superscript"/>
        </w:rPr>
        <w:t>52</w:t>
      </w:r>
      <w:r>
        <w:fldChar w:fldCharType="end"/>
      </w:r>
      <w:r w:rsidR="00C2264C">
        <w:t xml:space="preserve"> were used</w:t>
      </w:r>
      <w:r>
        <w:t>, in order to match a typical CI</w:t>
      </w:r>
      <w:r w:rsidR="00E87D9D">
        <w:t xml:space="preserve"> or hearing-aid</w:t>
      </w:r>
      <w:r>
        <w:t xml:space="preserve"> signal. </w:t>
      </w:r>
      <w:bookmarkEnd w:id="11"/>
      <w:bookmarkEnd w:id="12"/>
      <w:r>
        <w:t xml:space="preserve">The signal from left and right ear channels were then </w:t>
      </w:r>
      <w:r w:rsidR="00C6300A">
        <w:t>re</w:t>
      </w:r>
      <w:r>
        <w:t>sampled to a sampling frequency of 22050 Hz. Each channel was then passed through an FIR filter bank with four frequency channels</w:t>
      </w:r>
      <w:r w:rsidR="00C6300A">
        <w:t>,</w:t>
      </w:r>
      <w:r>
        <w:t xml:space="preserve"> </w:t>
      </w:r>
      <w:r w:rsidR="00C6300A">
        <w:t xml:space="preserve">which were </w:t>
      </w:r>
      <w:r>
        <w:t>equally spaced on the ERB scale</w:t>
      </w:r>
      <w:r>
        <w:fldChar w:fldCharType="begin"/>
      </w:r>
      <w:r w:rsidR="00FA68E0">
        <w:instrText xml:space="preserve"> ADDIN EN.CITE &lt;EndNote&gt;&lt;Cite&gt;&lt;Author&gt;Glasberg&lt;/Author&gt;&lt;Year&gt;1990&lt;/Year&gt;&lt;RecNum&gt;105&lt;/RecNum&gt;&lt;DisplayText&gt;&lt;style face="superscript"&gt;53&lt;/style&gt;&lt;/DisplayText&gt;&lt;record&gt;&lt;rec-number&gt;105&lt;/rec-number&gt;&lt;foreign-keys&gt;&lt;key app="EN" db-id="pdfv522etf25vne0p0u5esdx02rrtasvzxtd" timestamp="1570204504"&gt;105&lt;/key&gt;&lt;/foreign-keys&gt;&lt;ref-type name="Journal Article"&gt;17&lt;/ref-type&gt;&lt;contributors&gt;&lt;authors&gt;&lt;author&gt;Glasberg, B. R.&lt;/author&gt;&lt;author&gt;Moore, B. C.&lt;/author&gt;&lt;/authors&gt;&lt;/contributors&gt;&lt;auth-address&gt;Department of Experimental Psychology, University of Cambridge, U.K.&lt;/auth-address&gt;&lt;titles&gt;&lt;title&gt;Derivation of auditory filter shapes from notched-noise data&lt;/title&gt;&lt;secondary-title&gt;Hear Res&lt;/secondary-title&gt;&lt;/titles&gt;&lt;periodical&gt;&lt;full-title&gt;Hear Res&lt;/full-title&gt;&lt;/periodical&gt;&lt;pages&gt;103-38&lt;/pages&gt;&lt;volume&gt;47&lt;/volume&gt;&lt;number&gt;1-2&lt;/number&gt;&lt;edition&gt;1990/08/01&lt;/edition&gt;&lt;keywords&gt;&lt;keyword&gt;Acoustic Stimulation&lt;/keyword&gt;&lt;keyword&gt;Auditory Threshold/*physiology&lt;/keyword&gt;&lt;keyword&gt;Data Interpretation, Statistical&lt;/keyword&gt;&lt;keyword&gt;Humans&lt;/keyword&gt;&lt;keyword&gt;Perceptual Masking/physiology&lt;/keyword&gt;&lt;keyword&gt;Software&lt;/keyword&gt;&lt;/keywords&gt;&lt;dates&gt;&lt;year&gt;1990&lt;/year&gt;&lt;pub-dates&gt;&lt;date&gt;Aug 1&lt;/date&gt;&lt;/pub-dates&gt;&lt;/dates&gt;&lt;isbn&gt;0378-5955 (Print)&amp;#xD;0378-5955 (Linking)&lt;/isbn&gt;&lt;accession-num&gt;2228789&lt;/accession-num&gt;&lt;urls&gt;&lt;related-urls&gt;&lt;url&gt;https://www.ncbi.nlm.nih.gov/pubmed/2228789&lt;/url&gt;&lt;/related-urls&gt;&lt;/urls&gt;&lt;electronic-resource-num&gt;10.1016/0378-5955(90)90170-t&lt;/electronic-resource-num&gt;&lt;/record&gt;&lt;/Cite&gt;&lt;/EndNote&gt;</w:instrText>
      </w:r>
      <w:r>
        <w:fldChar w:fldCharType="separate"/>
      </w:r>
      <w:r w:rsidR="00FA68E0" w:rsidRPr="00FA68E0">
        <w:rPr>
          <w:noProof/>
          <w:vertAlign w:val="superscript"/>
        </w:rPr>
        <w:t>53</w:t>
      </w:r>
      <w:r>
        <w:fldChar w:fldCharType="end"/>
      </w:r>
      <w:r w:rsidR="00255946">
        <w:t>.</w:t>
      </w:r>
      <w:r w:rsidR="00C6300A">
        <w:t xml:space="preserve"> </w:t>
      </w:r>
      <w:r w:rsidR="00255946">
        <w:t>T</w:t>
      </w:r>
      <w:r>
        <w:t>he lower and upper edges of the bands were between 1,000 and 10,000 Hz. This frequency range was selected to contain both significant speech energ</w:t>
      </w:r>
      <w:r w:rsidR="00C6300A">
        <w:t>y</w:t>
      </w:r>
      <w:r>
        <w:fldChar w:fldCharType="begin">
          <w:fldData xml:space="preserve">PEVuZE5vdGU+PENpdGU+PEF1dGhvcj5CeXJuZTwvQXV0aG9yPjxZZWFyPjE5OTQ8L1llYXI+PFJl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</w:fldData>
        </w:fldChar>
      </w:r>
      <w:r w:rsidR="00FA68E0">
        <w:instrText xml:space="preserve"> ADDIN EN.CITE </w:instrText>
      </w:r>
      <w:r w:rsidR="00FA68E0">
        <w:fldChar w:fldCharType="begin">
          <w:fldData xml:space="preserve">PEVuZE5vdGU+PENpdGU+PEF1dGhvcj5CeXJuZTwvQXV0aG9yPjxZZWFyPjE5OTQ8L1llYXI+PFJl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</w:fldData>
        </w:fldChar>
      </w:r>
      <w:r w:rsidR="00FA68E0">
        <w:instrText xml:space="preserve"> ADDIN EN.CITE.DATA </w:instrText>
      </w:r>
      <w:r w:rsidR="00FA68E0">
        <w:fldChar w:fldCharType="end"/>
      </w:r>
      <w:r>
        <w:fldChar w:fldCharType="separate"/>
      </w:r>
      <w:r w:rsidR="00FA68E0" w:rsidRPr="00FA68E0">
        <w:rPr>
          <w:noProof/>
          <w:vertAlign w:val="superscript"/>
        </w:rPr>
        <w:t>54</w:t>
      </w:r>
      <w:r>
        <w:fldChar w:fldCharType="end"/>
      </w:r>
      <w:r>
        <w:t xml:space="preserve"> and large ILDs</w:t>
      </w:r>
      <w:r>
        <w:fldChar w:fldCharType="begin"/>
      </w:r>
      <w:r w:rsidR="0040705D">
        <w:instrText xml:space="preserve"> ADDIN EN.CITE &lt;EndNote&gt;&lt;Cite&gt;&lt;Author&gt;Feddersen&lt;/Author&gt;&lt;Year&gt;1957&lt;/Year&gt;&lt;RecNum&gt;106&lt;/RecNum&gt;&lt;DisplayText&gt;&lt;style face="superscript"&gt;26&lt;/style&gt;&lt;/DisplayText&gt;&lt;record&gt;&lt;rec-number&gt;106&lt;/rec-number&gt;&lt;foreign-keys&gt;&lt;key app="EN" db-id="pdfv522etf25vne0p0u5esdx02rrtasvzxtd" timestamp="1570361292"&gt;106&lt;/key&gt;&lt;/foreign-keys&gt;&lt;ref-type name="Journal Article"&gt;17&lt;/ref-type&gt;&lt;contributors&gt;&lt;authors&gt;&lt;author&gt;Feddersen, W.E., Sandel, T.T., Teas, D.C., Jeffress, L.A.&lt;/author&gt;&lt;/authors&gt;&lt;/contributors&gt;&lt;titles&gt;&lt;title&gt;Localization of high-frequency tone&lt;/title&gt;&lt;secondary-title&gt;The Journal of the Acoustical Society of America&lt;/secondary-title&gt;&lt;/titles&gt;&lt;periodical&gt;&lt;full-title&gt;The Journal of the Acoustical Society of America&lt;/full-title&gt;&lt;/periodical&gt;&lt;pages&gt;988-991&lt;/pages&gt;&lt;volume&gt;29&lt;/volume&gt;&lt;dates&gt;&lt;year&gt;1957&lt;/year&gt;&lt;/dates&gt;&lt;urls&gt;&lt;/urls&gt;&lt;/record&gt;&lt;/Cite&gt;&lt;/EndNote&gt;</w:instrText>
      </w:r>
      <w:r>
        <w:fldChar w:fldCharType="separate"/>
      </w:r>
      <w:r w:rsidR="0040705D" w:rsidRPr="0040705D">
        <w:rPr>
          <w:noProof/>
          <w:vertAlign w:val="superscript"/>
        </w:rPr>
        <w:t>26</w:t>
      </w:r>
      <w:r>
        <w:fldChar w:fldCharType="end"/>
      </w:r>
      <w:r>
        <w:t xml:space="preserve">. Next, </w:t>
      </w:r>
      <w:r w:rsidR="00255946">
        <w:t>a</w:t>
      </w:r>
      <w:r>
        <w:t xml:space="preserve"> Hilbert </w:t>
      </w:r>
      <w:r w:rsidR="00255946">
        <w:t>transform was applied</w:t>
      </w:r>
      <w:r>
        <w:t xml:space="preserve"> for each frequency channel </w:t>
      </w:r>
      <w:r w:rsidR="00CB5A7B">
        <w:t>t</w:t>
      </w:r>
      <w:r>
        <w:t>o extract the amplitude envelope. A first-order low-pass filter was then applied with a cut-off freq</w:t>
      </w:r>
      <w:r w:rsidRPr="00B068A6">
        <w:t xml:space="preserve">uency of 10 Hz </w:t>
      </w:r>
      <w:r>
        <w:t xml:space="preserve">to emphasize </w:t>
      </w:r>
      <w:r w:rsidRPr="00B068A6">
        <w:t>frequenc</w:t>
      </w:r>
      <w:r>
        <w:t>ies that are</w:t>
      </w:r>
      <w:r w:rsidRPr="00B068A6">
        <w:t xml:space="preserve"> most important for speech intelligibility</w:t>
      </w:r>
      <w:r>
        <w:fldChar w:fldCharType="begin"/>
      </w:r>
      <w:r w:rsidR="00FA68E0">
        <w:instrText xml:space="preserve"> ADDIN EN.CITE &lt;EndNote&gt;&lt;Cite&gt;&lt;Author&gt;Drullman&lt;/Author&gt;&lt;Year&gt;1994&lt;/Year&gt;&lt;RecNum&gt;262&lt;/RecNum&gt;&lt;DisplayText&gt;&lt;style face="superscript"&gt;55&lt;/style&gt;&lt;/DisplayText&gt;&lt;record&gt;&lt;rec-number&gt;262&lt;/rec-number&gt;&lt;foreign-keys&gt;&lt;key app="EN" db-id="pdfv522etf25vne0p0u5esdx02rrtasvzxtd" timestamp="1586496742"&gt;262&lt;/key&gt;&lt;/foreign-keys&gt;&lt;ref-type name="Journal Article"&gt;17&lt;/ref-type&gt;&lt;contributors&gt;&lt;authors&gt;&lt;author&gt;Drullman, R.&lt;/author&gt;&lt;author&gt;Festen, J. M.&lt;/author&gt;&lt;author&gt;Plomp, R.&lt;/author&gt;&lt;/authors&gt;&lt;/contributors&gt;&lt;titles&gt;&lt;title&gt;Effect of Temporal Envelope Smearing on Speech Reception&lt;/title&gt;&lt;secondary-title&gt;Journal of the Acoustical Society of America&lt;/secondary-title&gt;&lt;alt-title&gt;J Acoust Soc Am&lt;/alt-title&gt;&lt;/titles&gt;&lt;periodical&gt;&lt;full-title&gt;Journal of the Acoustical Society of America&lt;/full-title&gt;&lt;/periodical&gt;&lt;alt-periodical&gt;&lt;full-title&gt;J Acoust Soc Am&lt;/full-title&gt;&lt;/alt-periodical&gt;&lt;pages&gt;1053-1064&lt;/pages&gt;&lt;volume&gt;95&lt;/volume&gt;&lt;number&gt;2&lt;/number&gt;&lt;keywords&gt;&lt;keyword&gt;consonant recognition&lt;/keyword&gt;&lt;keyword&gt;amplitude envelope&lt;/keyword&gt;&lt;keyword&gt;articulation&lt;/keyword&gt;&lt;keyword&gt;hearing&lt;/keyword&gt;&lt;keyword&gt;noise&lt;/keyword&gt;&lt;keyword&gt;place&lt;/keyword&gt;&lt;keyword&gt;intelligibility&lt;/keyword&gt;&lt;keyword&gt;reverberation&lt;/keyword&gt;&lt;keyword&gt;perception&lt;/keyword&gt;&lt;keyword&gt;sentences&lt;/keyword&gt;&lt;/keywords&gt;&lt;dates&gt;&lt;year&gt;1994&lt;/year&gt;&lt;pub-dates&gt;&lt;date&gt;Feb&lt;/date&gt;&lt;/pub-dates&gt;&lt;/dates&gt;&lt;isbn&gt;0001-4966&lt;/isbn&gt;&lt;accession-num&gt;WOS:A1994MW28400045&lt;/accession-num&gt;&lt;urls&gt;&lt;related-urls&gt;&lt;url&gt;&amp;lt;Go to ISI&amp;gt;://WOS:A1994MW28400045&lt;/url&gt;&lt;/related-urls&gt;&lt;/urls&gt;&lt;electronic-resource-num&gt;Doi 10.1121/1.408467&lt;/electronic-resource-num&gt;&lt;language&gt;English&lt;/language&gt;&lt;/record&gt;&lt;/Cite&gt;&lt;/EndNote&gt;</w:instrText>
      </w:r>
      <w:r>
        <w:fldChar w:fldCharType="separate"/>
      </w:r>
      <w:r w:rsidR="00FA68E0" w:rsidRPr="00FA68E0">
        <w:rPr>
          <w:noProof/>
          <w:vertAlign w:val="superscript"/>
        </w:rPr>
        <w:t>55</w:t>
      </w:r>
      <w:r>
        <w:fldChar w:fldCharType="end"/>
      </w:r>
      <w:r w:rsidRPr="00B068A6">
        <w:t>. These</w:t>
      </w:r>
      <w:r w:rsidR="00C6300A">
        <w:t xml:space="preserve"> four envelopes </w:t>
      </w:r>
      <w:r w:rsidRPr="00B068A6">
        <w:t>were then used to modulate the amplitude</w:t>
      </w:r>
      <w:r w:rsidR="00EE69FB">
        <w:t>s</w:t>
      </w:r>
      <w:r w:rsidRPr="00B068A6">
        <w:t xml:space="preserve"> </w:t>
      </w:r>
      <w:r w:rsidR="00EE69FB">
        <w:t>o</w:t>
      </w:r>
      <w:r w:rsidRPr="00B068A6">
        <w:t>f four fix</w:t>
      </w:r>
      <w:r>
        <w:t xml:space="preserve">ed-phase tonal carriers with </w:t>
      </w:r>
      <w:r w:rsidR="006724C6">
        <w:t>centre</w:t>
      </w:r>
      <w:r>
        <w:t xml:space="preserve"> frequencies of 50, 110, 170, and 230 Hz. </w:t>
      </w:r>
      <w:r w:rsidRPr="00B068A6">
        <w:t xml:space="preserve">This frequency range was selected </w:t>
      </w:r>
      <w:r>
        <w:t>because it is</w:t>
      </w:r>
      <w:r w:rsidRPr="00B068A6">
        <w:t xml:space="preserve"> </w:t>
      </w:r>
      <w:r>
        <w:t xml:space="preserve">one to which </w:t>
      </w:r>
      <w:r w:rsidRPr="00B068A6">
        <w:t>the tactile system is highly sensitive</w:t>
      </w:r>
      <w:r>
        <w:fldChar w:fldCharType="begin"/>
      </w:r>
      <w:r w:rsidR="00FA68E0">
        <w:instrText xml:space="preserve"> ADDIN EN.CITE &lt;EndNote&gt;&lt;Cite&gt;&lt;Author&gt;Verrillo&lt;/Author&gt;&lt;Year&gt;1963&lt;/Year&gt;&lt;RecNum&gt;198&lt;/RecNum&gt;&lt;DisplayText&gt;&lt;style face="superscript"&gt;56&lt;/style&gt;&lt;/DisplayText&gt;&lt;record&gt;&lt;rec-number&gt;198&lt;/rec-number&gt;&lt;foreign-keys&gt;&lt;key app="EN" db-id="pdfv522etf25vne0p0u5esdx02rrtasvzxtd" timestamp="1581773789"&gt;198&lt;/key&gt;&lt;/foreign-keys&gt;&lt;ref-type name="Journal Article"&gt;17&lt;/ref-type&gt;&lt;contributors&gt;&lt;authors&gt;&lt;author&gt;Verrillo, R.T.&lt;/author&gt;&lt;/authors&gt;&lt;/contributors&gt;&lt;titles&gt;&lt;title&gt;Effect of Contactor Area on the Vibrotactile Threshold&lt;/title&gt;&lt;secondary-title&gt;Journal of the Acoustical Society of America&lt;/secondary-title&gt;&lt;/titles&gt;&lt;periodical&gt;&lt;full-title&gt;Journal of the Acoustical Society of America&lt;/full-title&gt;&lt;/periodical&gt;&lt;pages&gt;1962-1966&lt;/pages&gt;&lt;volume&gt;35&lt;/volume&gt;&lt;dates&gt;&lt;year&gt;1963&lt;/year&gt;&lt;/dates&gt;&lt;urls&gt;&lt;/urls&gt;&lt;/record&gt;&lt;/Cite&gt;&lt;/EndNote&gt;</w:instrText>
      </w:r>
      <w:r>
        <w:fldChar w:fldCharType="separate"/>
      </w:r>
      <w:r w:rsidR="00FA68E0" w:rsidRPr="00FA68E0">
        <w:rPr>
          <w:noProof/>
          <w:vertAlign w:val="superscript"/>
        </w:rPr>
        <w:t>56</w:t>
      </w:r>
      <w:r>
        <w:fldChar w:fldCharType="end"/>
      </w:r>
      <w:r w:rsidRPr="00B068A6">
        <w:t>. These carrier</w:t>
      </w:r>
      <w:r w:rsidR="00586CF1">
        <w:t xml:space="preserve"> frequencies </w:t>
      </w:r>
      <w:r w:rsidRPr="00B068A6">
        <w:t xml:space="preserve">were </w:t>
      </w:r>
      <w:r>
        <w:t xml:space="preserve">also </w:t>
      </w:r>
      <w:r w:rsidRPr="00B068A6">
        <w:t>expected to be individually discriminable based on estimates of vibro-tactile frequency difference limens</w:t>
      </w:r>
      <w:r>
        <w:fldChar w:fldCharType="begin"/>
      </w:r>
      <w:r w:rsidR="00FA68E0">
        <w:instrText xml:space="preserve"> ADDIN EN.CITE &lt;EndNote&gt;&lt;Cite&gt;&lt;Author&gt;Rothenberg&lt;/Author&gt;&lt;Year&gt;1977&lt;/Year&gt;&lt;RecNum&gt;161&lt;/RecNum&gt;&lt;DisplayText&gt;&lt;style face="superscript"&gt;57&lt;/style&gt;&lt;/DisplayText&gt;&lt;record&gt;&lt;rec-number&gt;161&lt;/rec-number&gt;&lt;foreign-keys&gt;&lt;key app="EN" db-id="pdfv522etf25vne0p0u5esdx02rrtasvzxtd" timestamp="1572512325"&gt;161&lt;/key&gt;&lt;/foreign-keys&gt;&lt;ref-type name="Journal Article"&gt;17&lt;/ref-type&gt;&lt;contributors&gt;&lt;authors&gt;&lt;author&gt;Rothenberg, M.&lt;/author&gt;&lt;author&gt;Verrillo, R. T.&lt;/author&gt;&lt;author&gt;Zahorian, S. A.&lt;/author&gt;&lt;author&gt;Brachman, M. L.&lt;/author&gt;&lt;author&gt;Bolanowski, S. J., Jr.&lt;/author&gt;&lt;/authors&gt;&lt;/contributors&gt;&lt;titles&gt;&lt;title&gt;Vibrotactile frequency for encoding a speech parameter&lt;/title&gt;&lt;secondary-title&gt;J Acoust Soc Am&lt;/secondary-title&gt;&lt;/titles&gt;&lt;periodical&gt;&lt;full-title&gt;J Acoust Soc Am&lt;/full-title&gt;&lt;/periodical&gt;&lt;pages&gt;1003-12&lt;/pages&gt;&lt;volume&gt;62&lt;/volume&gt;&lt;number&gt;4&lt;/number&gt;&lt;edition&gt;1977/10/01&lt;/edition&gt;&lt;keywords&gt;&lt;keyword&gt;Acoustics&lt;/keyword&gt;&lt;keyword&gt;Humans&lt;/keyword&gt;&lt;keyword&gt;*Skin Physiological Phenomena&lt;/keyword&gt;&lt;keyword&gt;*Speech&lt;/keyword&gt;&lt;keyword&gt;*Touch&lt;/keyword&gt;&lt;keyword&gt;*Vibration&lt;/keyword&gt;&lt;/keywords&gt;&lt;dates&gt;&lt;year&gt;1977&lt;/year&gt;&lt;pub-dates&gt;&lt;date&gt;Oct&lt;/date&gt;&lt;/pub-dates&gt;&lt;/dates&gt;&lt;isbn&gt;0001-4966 (Print)&amp;#xD;0001-4966 (Linking)&lt;/isbn&gt;&lt;accession-num&gt;908786&lt;/accession-num&gt;&lt;urls&gt;&lt;related-urls&gt;&lt;url&gt;https://www.ncbi.nlm.nih.gov/pubmed/908786&lt;/url&gt;&lt;/related-urls&gt;&lt;/urls&gt;&lt;electronic-resource-num&gt;10.1121/1.381610&lt;/electronic-resource-num&gt;&lt;/record&gt;&lt;/Cite&gt;&lt;/EndNote&gt;</w:instrText>
      </w:r>
      <w:r>
        <w:fldChar w:fldCharType="separate"/>
      </w:r>
      <w:r w:rsidR="00FA68E0" w:rsidRPr="00FA68E0">
        <w:rPr>
          <w:noProof/>
          <w:vertAlign w:val="superscript"/>
        </w:rPr>
        <w:t>57</w:t>
      </w:r>
      <w:r>
        <w:fldChar w:fldCharType="end"/>
      </w:r>
      <w:r w:rsidRPr="00B068A6">
        <w:t>.</w:t>
      </w:r>
    </w:p>
    <w:p w14:paraId="31E51FF1" w14:textId="0EBAE1FD" w:rsidR="004A7AE3" w:rsidRPr="00246BD5" w:rsidRDefault="00766646" w:rsidP="00766646">
      <w:pPr>
        <w:pStyle w:val="NoSpacing"/>
      </w:pPr>
      <w:r>
        <w:t xml:space="preserve">Next, two additional signal-processing stages were conducted that were not used by </w:t>
      </w:r>
      <w:r>
        <w:fldChar w:fldCharType="begin"/>
      </w:r>
      <w:r w:rsidR="00FA68E0">
        <w:instrText xml:space="preserve"> ADDIN EN.CITE &lt;EndNote&gt;&lt;Cite AuthorYear="1"&gt;&lt;Author&gt;Fletcher&lt;/Author&gt;&lt;Year&gt;2020&lt;/Year&gt;&lt;RecNum&gt;169&lt;/RecNum&gt;&lt;DisplayText&gt;Fletcher, et al. &lt;style face="superscript"&gt;10&lt;/style&gt;&lt;/DisplayText&gt;&lt;record&gt;&lt;rec-number&gt;169&lt;/rec-number&gt;&lt;foreign-keys&gt;&lt;key app="EN" db-id="pdfv522etf25vne0p0u5esdx02rrtasvzxtd" timestamp="1581590810"&gt;169&lt;/key&gt;&lt;/foreign-keys&gt;&lt;ref-type name="Journal Article"&gt;17&lt;/ref-type&gt;&lt;contributors&gt;&lt;authors&gt;&lt;author&gt;Fletcher, M. D.&lt;/author&gt;&lt;author&gt;Cunningham, R. O.&lt;/author&gt;&lt;author&gt;Mills, S. R.&lt;/author&gt;&lt;/authors&gt;&lt;/contributors&gt;&lt;auth-address&gt;Faculty of Engineering and Physical Sciences, University of Southampton, University Road, Southampton, SO17 1BJ, United Kingdom. M.D.Fletcher@soton.ac.uk.&amp;#xD;Faculty of Engineering and Physical Sciences, University of Southampton, University Road, Southampton, SO17 1BJ, United Kingdom.&lt;/auth-address&gt;&lt;titles&gt;&lt;title&gt;Electro-haptic enhancement of spatial hearing in cochlear implant users&lt;/title&gt;&lt;secondary-title&gt;Sci. Rep.&lt;/secondary-title&gt;&lt;/titles&gt;&lt;periodical&gt;&lt;full-title&gt;Sci. Rep.&lt;/full-title&gt;&lt;/periodical&gt;&lt;pages&gt;1621&lt;/pages&gt;&lt;volume&gt;10&lt;/volume&gt;&lt;number&gt;1&lt;/number&gt;&lt;edition&gt;2020/02/02&lt;/edition&gt;&lt;dates&gt;&lt;year&gt;2020&lt;/year&gt;&lt;pub-dates&gt;&lt;date&gt;Jan 31&lt;/date&gt;&lt;/pub-dates&gt;&lt;/dates&gt;&lt;isbn&gt;2045-2322 (Electronic)&amp;#xD;2045-2322 (Linking)&lt;/isbn&gt;&lt;accession-num&gt;32005889&lt;/accession-num&gt;&lt;urls&gt;&lt;related-urls&gt;&lt;url&gt;https://www.ncbi.nlm.nih.gov/pubmed/32005889&lt;/url&gt;&lt;/related-urls&gt;&lt;/urls&gt;&lt;custom2&gt;PMC6994470&lt;/custom2&gt;&lt;electronic-resource-num&gt;10.1038/s41598-020-58503-8&lt;/electronic-resource-num&gt;&lt;/record&gt;&lt;/Cite&gt;&lt;/EndNote&gt;</w:instrText>
      </w:r>
      <w:r>
        <w:fldChar w:fldCharType="separate"/>
      </w:r>
      <w:r w:rsidR="004F70EF">
        <w:rPr>
          <w:noProof/>
        </w:rPr>
        <w:t xml:space="preserve">Fletcher, et al. </w:t>
      </w:r>
      <w:r w:rsidR="004F70EF" w:rsidRPr="004F70EF">
        <w:rPr>
          <w:noProof/>
          <w:vertAlign w:val="superscript"/>
        </w:rPr>
        <w:t>10</w:t>
      </w:r>
      <w:r>
        <w:fldChar w:fldCharType="end"/>
      </w:r>
      <w:r>
        <w:t xml:space="preserve">. First, linked multi-band dynamic-range compression was applied. </w:t>
      </w:r>
      <w:bookmarkStart w:id="13" w:name="_Hlk42610000"/>
      <w:r>
        <w:t>Compression gains were calculated from the sum of the left and right channels for each carrier tone.</w:t>
      </w:r>
      <w:r w:rsidR="003C31DE">
        <w:t xml:space="preserve"> Often, </w:t>
      </w:r>
      <w:r w:rsidR="00AA7668">
        <w:t xml:space="preserve">an alternative approach is used in which </w:t>
      </w:r>
      <w:r w:rsidR="003C31DE">
        <w:t xml:space="preserve">the maximum compression calculated for compressors at either ear </w:t>
      </w:r>
      <w:r w:rsidR="007B5126">
        <w:t>is</w:t>
      </w:r>
      <w:r w:rsidR="003C31DE">
        <w:t xml:space="preserve"> applied to both ears</w:t>
      </w:r>
      <w:r w:rsidR="00D200DF">
        <w:fldChar w:fldCharType="begin"/>
      </w:r>
      <w:r w:rsidR="0040705D">
        <w:instrText xml:space="preserve"> ADDIN EN.CITE &lt;EndNote&gt;&lt;Cite&gt;&lt;Author&gt;Wiggins&lt;/Author&gt;&lt;Year&gt;2013&lt;/Year&gt;&lt;RecNum&gt;271&lt;/RecNum&gt;&lt;DisplayText&gt;&lt;style face="superscript"&gt;25&lt;/style&gt;&lt;/DisplayText&gt;&lt;record&gt;&lt;rec-number&gt;271&lt;/rec-number&gt;&lt;foreign-keys&gt;&lt;key app="EN" db-id="pdfv522etf25vne0p0u5esdx02rrtasvzxtd" timestamp="1586583931"&gt;271&lt;/key&gt;&lt;/foreign-keys&gt;&lt;ref-type name="Journal Article"&gt;17&lt;/ref-type&gt;&lt;contributors&gt;&lt;authors&gt;&lt;author&gt;Wiggins, I. M.&lt;/author&gt;&lt;author&gt;Seeber, B. U.&lt;/author&gt;&lt;/authors&gt;&lt;/contributors&gt;&lt;auth-address&gt;MRC Inst Hearing Res, Nottingham NG7 2RD, England&lt;/auth-address&gt;&lt;titles&gt;&lt;title&gt;Linking dynamic-range compression across the ears can improve speech intelligibility in spatially separated noise&lt;/title&gt;&lt;secondary-title&gt;Journal of the Acoustical Society of America&lt;/secondary-title&gt;&lt;alt-title&gt;J Acoust Soc Am&lt;/alt-title&gt;&lt;/titles&gt;&lt;periodical&gt;&lt;full-title&gt;Journal of the Acoustical Society of America&lt;/full-title&gt;&lt;/periodical&gt;&lt;alt-periodical&gt;&lt;full-title&gt;J Acoust Soc Am&lt;/full-title&gt;&lt;/alt-periodical&gt;&lt;pages&gt;1004-1016&lt;/pages&gt;&lt;volume&gt;133&lt;/volume&gt;&lt;number&gt;2&lt;/number&gt;&lt;keywords&gt;&lt;keyword&gt;deriving initial fittings&lt;/keyword&gt;&lt;keyword&gt;fast-acting compression&lt;/keyword&gt;&lt;keyword&gt;hearing-aids&lt;/keyword&gt;&lt;keyword&gt;multichannel compression&lt;/keyword&gt;&lt;keyword&gt;amplitude-compression&lt;/keyword&gt;&lt;keyword&gt;reception threshold&lt;/keyword&gt;&lt;keyword&gt;sound localization&lt;/keyword&gt;&lt;keyword&gt;cues&lt;/keyword&gt;&lt;keyword&gt;amplification&lt;/keyword&gt;&lt;keyword&gt;recognition&lt;/keyword&gt;&lt;/keywords&gt;&lt;dates&gt;&lt;year&gt;2013&lt;/year&gt;&lt;pub-dates&gt;&lt;date&gt;Feb&lt;/date&gt;&lt;/pub-dates&gt;&lt;/dates&gt;&lt;isbn&gt;0001-4966&lt;/isbn&gt;&lt;accession-num&gt;WOS:000314267200047&lt;/accession-num&gt;&lt;urls&gt;&lt;related-urls&gt;&lt;url&gt;&amp;lt;Go to ISI&amp;gt;://WOS:000314267200047&lt;/url&gt;&lt;/related-urls&gt;&lt;/urls&gt;&lt;electronic-resource-num&gt;10.1121/1.4773862&lt;/electronic-resource-num&gt;&lt;language&gt;English&lt;/language&gt;&lt;/record&gt;&lt;/Cite&gt;&lt;/EndNote&gt;</w:instrText>
      </w:r>
      <w:r w:rsidR="00D200DF">
        <w:fldChar w:fldCharType="separate"/>
      </w:r>
      <w:r w:rsidR="0040705D" w:rsidRPr="0040705D">
        <w:rPr>
          <w:noProof/>
          <w:vertAlign w:val="superscript"/>
        </w:rPr>
        <w:t>25</w:t>
      </w:r>
      <w:r w:rsidR="00D200DF">
        <w:fldChar w:fldCharType="end"/>
      </w:r>
      <w:r w:rsidR="003C31DE">
        <w:t>.</w:t>
      </w:r>
      <w:r w:rsidR="00917357">
        <w:t xml:space="preserve"> Here, compression based on the sum of both ears </w:t>
      </w:r>
      <w:r w:rsidR="00D61988">
        <w:t>wa</w:t>
      </w:r>
      <w:r w:rsidR="00917357">
        <w:t xml:space="preserve">s preferred so that overall intensity information </w:t>
      </w:r>
      <w:r w:rsidR="00D200DF">
        <w:t>could be</w:t>
      </w:r>
      <w:r w:rsidR="00917357">
        <w:t xml:space="preserve"> better maintained. There is also evidence from a study which used a related approach that </w:t>
      </w:r>
      <w:r w:rsidR="00097822">
        <w:t xml:space="preserve">this summing before compression </w:t>
      </w:r>
      <w:r w:rsidR="00917357">
        <w:t xml:space="preserve">might create </w:t>
      </w:r>
      <w:r w:rsidR="00ED4DF1">
        <w:t xml:space="preserve">narrower and </w:t>
      </w:r>
      <w:r w:rsidR="00917357">
        <w:t>less defuse sound images</w:t>
      </w:r>
      <w:r w:rsidR="00D403C0">
        <w:fldChar w:fldCharType="begin">
          <w:fldData xml:space="preserve">PEVuZE5vdGU+PENpdGU+PEF1dGhvcj5IYXNzYWdlcjwvQXV0aG9yPjxZZWFyPjIwMTc8L1llYXI+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</w:fldData>
        </w:fldChar>
      </w:r>
      <w:r w:rsidR="00FA68E0">
        <w:instrText xml:space="preserve"> ADDIN EN.CITE </w:instrText>
      </w:r>
      <w:r w:rsidR="00FA68E0">
        <w:fldChar w:fldCharType="begin">
          <w:fldData xml:space="preserve">PEVuZE5vdGU+PENpdGU+PEF1dGhvcj5IYXNzYWdlcjwvQXV0aG9yPjxZZWFyPjIwMTc8L1llYXI+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</w:fldData>
        </w:fldChar>
      </w:r>
      <w:r w:rsidR="00FA68E0">
        <w:instrText xml:space="preserve"> ADDIN EN.CITE.DATA </w:instrText>
      </w:r>
      <w:r w:rsidR="00FA68E0">
        <w:fldChar w:fldCharType="end"/>
      </w:r>
      <w:r w:rsidR="00D403C0">
        <w:fldChar w:fldCharType="separate"/>
      </w:r>
      <w:r w:rsidR="00FA68E0" w:rsidRPr="00FA68E0">
        <w:rPr>
          <w:noProof/>
          <w:vertAlign w:val="superscript"/>
        </w:rPr>
        <w:t>58</w:t>
      </w:r>
      <w:r w:rsidR="00D403C0">
        <w:fldChar w:fldCharType="end"/>
      </w:r>
      <w:r w:rsidR="00917357">
        <w:t>.</w:t>
      </w:r>
      <w:r w:rsidR="00D403C0">
        <w:t xml:space="preserve"> </w:t>
      </w:r>
      <w:bookmarkEnd w:id="13"/>
      <w:r>
        <w:t xml:space="preserve">The dynamic-range </w:t>
      </w:r>
      <w:r w:rsidR="00AF32E2">
        <w:t xml:space="preserve">peak </w:t>
      </w:r>
      <w:r>
        <w:t xml:space="preserve">compressor MATLAB system object </w:t>
      </w:r>
      <w:r w:rsidRPr="00513B58">
        <w:t>(</w:t>
      </w:r>
      <w:r>
        <w:t>MATLAB</w:t>
      </w:r>
      <w:r w:rsidRPr="00513B58">
        <w:t xml:space="preserve"> R201</w:t>
      </w:r>
      <w:r>
        <w:t>9b</w:t>
      </w:r>
      <w:r w:rsidRPr="00513B58">
        <w:t>, The MathWorks Inc., Natick, MA, USA)</w:t>
      </w:r>
      <w:r>
        <w:t xml:space="preserve"> </w:t>
      </w:r>
      <w:r>
        <w:lastRenderedPageBreak/>
        <w:t>was used with the same parameters applied for each carrier. The threshold was set to -40 dB, the compression ratio was 3:1, and the attack and release times were 1</w:t>
      </w:r>
      <w:r w:rsidR="006C1DF4">
        <w:t>0</w:t>
      </w:r>
      <w:r>
        <w:t xml:space="preserve"> </w:t>
      </w:r>
      <w:proofErr w:type="spellStart"/>
      <w:r>
        <w:t>ms</w:t>
      </w:r>
      <w:proofErr w:type="spellEnd"/>
      <w:r>
        <w:t xml:space="preserve"> and 2</w:t>
      </w:r>
      <w:r w:rsidR="006C1DF4">
        <w:t>0</w:t>
      </w:r>
      <w:r>
        <w:t xml:space="preserve"> </w:t>
      </w:r>
      <w:proofErr w:type="spellStart"/>
      <w:r>
        <w:t>ms</w:t>
      </w:r>
      <w:proofErr w:type="spellEnd"/>
      <w:r>
        <w:t>. These parameters were selected to equalise the energy across the carriers while minimizing distortion of the amplitude envelope. The compression gain for each carrier tone was then applied</w:t>
      </w:r>
      <w:r w:rsidR="00127B87">
        <w:t xml:space="preserve"> equally</w:t>
      </w:r>
      <w:r>
        <w:t xml:space="preserve"> to the left and right channels. This linked-compression approach was used to avoid distortion of ILD cues</w:t>
      </w:r>
      <w:r w:rsidR="00127B87">
        <w:fldChar w:fldCharType="begin"/>
      </w:r>
      <w:r w:rsidR="0040705D">
        <w:instrText xml:space="preserve"> ADDIN EN.CITE &lt;EndNote&gt;&lt;Cite&gt;&lt;Author&gt;Wiggins&lt;/Author&gt;&lt;Year&gt;2013&lt;/Year&gt;&lt;RecNum&gt;271&lt;/RecNum&gt;&lt;DisplayText&gt;&lt;style face="superscript"&gt;25&lt;/style&gt;&lt;/DisplayText&gt;&lt;record&gt;&lt;rec-number&gt;271&lt;/rec-number&gt;&lt;foreign-keys&gt;&lt;key app="EN" db-id="pdfv522etf25vne0p0u5esdx02rrtasvzxtd" timestamp="1586583931"&gt;271&lt;/key&gt;&lt;/foreign-keys&gt;&lt;ref-type name="Journal Article"&gt;17&lt;/ref-type&gt;&lt;contributors&gt;&lt;authors&gt;&lt;author&gt;Wiggins, I. M.&lt;/author&gt;&lt;author&gt;Seeber, B. U.&lt;/author&gt;&lt;/authors&gt;&lt;/contributors&gt;&lt;auth-address&gt;MRC Inst Hearing Res, Nottingham NG7 2RD, England&lt;/auth-address&gt;&lt;titles&gt;&lt;title&gt;Linking dynamic-range compression across the ears can improve speech intelligibility in spatially separated noise&lt;/title&gt;&lt;secondary-title&gt;Journal of the Acoustical Society of America&lt;/secondary-title&gt;&lt;alt-title&gt;J Acoust Soc Am&lt;/alt-title&gt;&lt;/titles&gt;&lt;periodical&gt;&lt;full-title&gt;Journal of the Acoustical Society of America&lt;/full-title&gt;&lt;/periodical&gt;&lt;alt-periodical&gt;&lt;full-title&gt;J Acoust Soc Am&lt;/full-title&gt;&lt;/alt-periodical&gt;&lt;pages&gt;1004-1016&lt;/pages&gt;&lt;volume&gt;133&lt;/volume&gt;&lt;number&gt;2&lt;/number&gt;&lt;keywords&gt;&lt;keyword&gt;deriving initial fittings&lt;/keyword&gt;&lt;keyword&gt;fast-acting compression&lt;/keyword&gt;&lt;keyword&gt;hearing-aids&lt;/keyword&gt;&lt;keyword&gt;multichannel compression&lt;/keyword&gt;&lt;keyword&gt;amplitude-compression&lt;/keyword&gt;&lt;keyword&gt;reception threshold&lt;/keyword&gt;&lt;keyword&gt;sound localization&lt;/keyword&gt;&lt;keyword&gt;cues&lt;/keyword&gt;&lt;keyword&gt;amplification&lt;/keyword&gt;&lt;keyword&gt;recognition&lt;/keyword&gt;&lt;/keywords&gt;&lt;dates&gt;&lt;year&gt;2013&lt;/year&gt;&lt;pub-dates&gt;&lt;date&gt;Feb&lt;/date&gt;&lt;/pub-dates&gt;&lt;/dates&gt;&lt;isbn&gt;0001-4966&lt;/isbn&gt;&lt;accession-num&gt;WOS:000314267200047&lt;/accession-num&gt;&lt;urls&gt;&lt;related-urls&gt;&lt;url&gt;&amp;lt;Go to ISI&amp;gt;://WOS:000314267200047&lt;/url&gt;&lt;/related-urls&gt;&lt;/urls&gt;&lt;electronic-resource-num&gt;10.1121/1.4773862&lt;/electronic-resource-num&gt;&lt;language&gt;English&lt;/language&gt;&lt;/record&gt;&lt;/Cite&gt;&lt;/EndNote&gt;</w:instrText>
      </w:r>
      <w:r w:rsidR="00127B87">
        <w:fldChar w:fldCharType="separate"/>
      </w:r>
      <w:r w:rsidR="0040705D" w:rsidRPr="0040705D">
        <w:rPr>
          <w:noProof/>
          <w:vertAlign w:val="superscript"/>
        </w:rPr>
        <w:t>25</w:t>
      </w:r>
      <w:r w:rsidR="00127B87">
        <w:fldChar w:fldCharType="end"/>
      </w:r>
      <w:r>
        <w:t>. Following this stage, the carrier tones were summed</w:t>
      </w:r>
      <w:r w:rsidR="00A90FCF">
        <w:t xml:space="preserve"> for each channel</w:t>
      </w:r>
      <w:r>
        <w:t xml:space="preserve">. Finally, a further gain correction was applied to the left and right channels to correct for individual differences in sensitivity across the wrists (see Procedure). The signals were then delivered to the left and right wrists using two </w:t>
      </w:r>
      <w:r>
        <w:rPr>
          <w:i/>
        </w:rPr>
        <w:t>HVLab</w:t>
      </w:r>
      <w:r>
        <w:t xml:space="preserve"> tactile vibrometers.</w:t>
      </w:r>
    </w:p>
    <w:p w14:paraId="06CFD2BF" w14:textId="77777777" w:rsidR="00766646" w:rsidRPr="00E611BB" w:rsidRDefault="00766646" w:rsidP="00766646">
      <w:pPr>
        <w:pStyle w:val="NoSpacing"/>
        <w:rPr>
          <w:rStyle w:val="Strong"/>
          <w:b w:val="0"/>
          <w:bCs w:val="0"/>
          <w:sz w:val="32"/>
          <w:szCs w:val="32"/>
        </w:rPr>
      </w:pPr>
      <w:r w:rsidRPr="00E611BB">
        <w:rPr>
          <w:rStyle w:val="Strong"/>
          <w:b w:val="0"/>
          <w:bCs w:val="0"/>
          <w:sz w:val="32"/>
          <w:szCs w:val="32"/>
        </w:rPr>
        <w:t>Apparatus</w:t>
      </w:r>
    </w:p>
    <w:p w14:paraId="6DD497C4" w14:textId="159C1003" w:rsidR="00766646" w:rsidRDefault="00766646" w:rsidP="00766646">
      <w:pPr>
        <w:pStyle w:val="NoSpacing"/>
      </w:pPr>
      <w:r>
        <w:t>During both testing and training sessions</w:t>
      </w:r>
      <w:r w:rsidR="007E77FF">
        <w:t>,</w:t>
      </w:r>
      <w:r>
        <w:t xml:space="preserve"> participants sat in a quiet room. In front of them were left and right tactile vibrometers</w:t>
      </w:r>
      <w:r w:rsidR="00354F94">
        <w:t>,</w:t>
      </w:r>
      <w:r>
        <w:t xml:space="preserve"> placed a shoulder’s width apart</w:t>
      </w:r>
      <w:r w:rsidR="00354F94">
        <w:t>,</w:t>
      </w:r>
      <w:r>
        <w:t xml:space="preserve"> and a </w:t>
      </w:r>
      <w:r w:rsidRPr="0C0CA103">
        <w:t>24-inch monitor</w:t>
      </w:r>
      <w:r>
        <w:t xml:space="preserve">. Participants were encircled by a plastic ring with 11 labels </w:t>
      </w:r>
      <w:r w:rsidR="007E77FF">
        <w:t xml:space="preserve">equally spaced </w:t>
      </w:r>
      <w:r>
        <w:t>in an arc from 75° to the left and right</w:t>
      </w:r>
      <w:r w:rsidR="00354F94">
        <w:t xml:space="preserve"> (centred on the monitor)</w:t>
      </w:r>
      <w:r w:rsidR="007E77FF">
        <w:t xml:space="preserve"> </w:t>
      </w:r>
      <w:r>
        <w:t xml:space="preserve">to match the locations </w:t>
      </w:r>
      <w:r w:rsidR="00354F94">
        <w:t xml:space="preserve">used for </w:t>
      </w:r>
      <w:r>
        <w:t>the experiment.</w:t>
      </w:r>
    </w:p>
    <w:p w14:paraId="0FCF24C1" w14:textId="37520603" w:rsidR="00766646" w:rsidRDefault="00766646" w:rsidP="00766646">
      <w:pPr>
        <w:pStyle w:val="NoSpacing"/>
      </w:pPr>
      <w:r>
        <w:t xml:space="preserve">All stimuli were controlled using a custom MATLAB script </w:t>
      </w:r>
      <w:r w:rsidRPr="003553FE">
        <w:t>(version R201</w:t>
      </w:r>
      <w:r>
        <w:t>9</w:t>
      </w:r>
      <w:r w:rsidR="001D44E1">
        <w:t>b</w:t>
      </w:r>
      <w:r w:rsidRPr="003553FE">
        <w:t>, The MathWorks Inc., Natick, MA, USA)</w:t>
      </w:r>
      <w:r>
        <w:t>. Both</w:t>
      </w:r>
      <w:r w:rsidRPr="0C0CA103">
        <w:t xml:space="preserve"> audio</w:t>
      </w:r>
      <w:r>
        <w:t xml:space="preserve"> (used to mask any sound from the shakers) and haptic signals</w:t>
      </w:r>
      <w:r w:rsidRPr="0C0CA103">
        <w:t xml:space="preserve"> w</w:t>
      </w:r>
      <w:r>
        <w:t>ere</w:t>
      </w:r>
      <w:r w:rsidRPr="0C0CA103">
        <w:t xml:space="preserve"> played out </w:t>
      </w:r>
      <w:r>
        <w:t>via an RME Babyface Pro soundcard (</w:t>
      </w:r>
      <w:proofErr w:type="spellStart"/>
      <w:r>
        <w:t>Haimhousen</w:t>
      </w:r>
      <w:proofErr w:type="spellEnd"/>
      <w:r>
        <w:t>, Germany; sample rate of 48 kHz and bit depth of 24 bits). Audio was presented using</w:t>
      </w:r>
      <w:r w:rsidRPr="0C0CA103">
        <w:t xml:space="preserve"> ER-</w:t>
      </w:r>
      <w:r>
        <w:t>5A</w:t>
      </w:r>
      <w:r w:rsidRPr="0C0CA103">
        <w:t xml:space="preserve"> insert earphones (Etymotic, IL, USA)</w:t>
      </w:r>
      <w:r>
        <w:t xml:space="preserve">. Two </w:t>
      </w:r>
      <w:r w:rsidRPr="00B8389C">
        <w:rPr>
          <w:i/>
          <w:iCs/>
        </w:rPr>
        <w:t>HVLab</w:t>
      </w:r>
      <w:r>
        <w:t xml:space="preserve"> tactile vibrometers were placed on a foam surface in front of the participant to deliver the haptic stimulation to the participants’ wrists (the </w:t>
      </w:r>
      <w:r w:rsidRPr="0086541B">
        <w:rPr>
          <w:rFonts w:eastAsia="Times New Roman"/>
        </w:rPr>
        <w:t>palmer surface of the distal forearm</w:t>
      </w:r>
      <w:r>
        <w:rPr>
          <w:rFonts w:eastAsia="Times New Roman"/>
        </w:rPr>
        <w:t>)</w:t>
      </w:r>
      <w:r>
        <w:t xml:space="preserve">. The vibrometers were adapted by the substitution of the standard 6-mm probe with a </w:t>
      </w:r>
      <w:r>
        <w:lastRenderedPageBreak/>
        <w:t>10-mm probe and the removal of the rigid surround. These changes increased the area of skin excitation. During screening, v</w:t>
      </w:r>
      <w:r w:rsidRPr="0C0CA103">
        <w:t>ibro-tactile threshold measurements were made</w:t>
      </w:r>
      <w:r w:rsidR="00874D68">
        <w:t xml:space="preserve"> </w:t>
      </w:r>
      <w:r w:rsidR="00874D68" w:rsidRPr="0C0CA103">
        <w:t>following International Organization for Standardization specifications</w:t>
      </w:r>
      <w:r w:rsidR="00874D68">
        <w:fldChar w:fldCharType="begin"/>
      </w:r>
      <w:r w:rsidR="00FA68E0">
        <w:instrText xml:space="preserve"> ADDIN EN.CITE &lt;EndNote&gt;&lt;Cite&gt;&lt;Author&gt;Standardization&lt;/Author&gt;&lt;Year&gt;2001&lt;/Year&gt;&lt;RecNum&gt;158&lt;/RecNum&gt;&lt;DisplayText&gt;&lt;style face="superscript"&gt;59&lt;/style&gt;&lt;/DisplayText&gt;&lt;record&gt;&lt;rec-number&gt;158&lt;/rec-number&gt;&lt;foreign-keys&gt;&lt;key app="EN" db-id="pdfv522etf25vne0p0u5esdx02rrtasvzxtd" timestamp="1572511873"&gt;158&lt;/key&gt;&lt;/foreign-keys&gt;&lt;ref-type name="Journal Article"&gt;17&lt;/ref-type&gt;&lt;contributors&gt;&lt;authors&gt;&lt;author&gt;International Organisation for Standardization&lt;/author&gt;&lt;/authors&gt;&lt;/contributors&gt;&lt;titles&gt;&lt;title&gt;Mechanical vibration–Vibrotactile perception thresholds for the  assessment of nerve dysfunction–Part 1: Methods of measurement at the fingertips&lt;/title&gt;&lt;secondary-title&gt;ISO 13091-1:2001&lt;/secondary-title&gt;&lt;/titles&gt;&lt;periodical&gt;&lt;full-title&gt;ISO 13091-1:2001&lt;/full-title&gt;&lt;/periodical&gt;&lt;dates&gt;&lt;year&gt;2001&lt;/year&gt;&lt;/dates&gt;&lt;urls&gt;&lt;/urls&gt;&lt;/record&gt;&lt;/Cite&gt;&lt;/EndNote&gt;</w:instrText>
      </w:r>
      <w:r w:rsidR="00874D68">
        <w:fldChar w:fldCharType="separate"/>
      </w:r>
      <w:r w:rsidR="00FA68E0" w:rsidRPr="00FA68E0">
        <w:rPr>
          <w:noProof/>
          <w:vertAlign w:val="superscript"/>
        </w:rPr>
        <w:t>59</w:t>
      </w:r>
      <w:r w:rsidR="00874D68">
        <w:fldChar w:fldCharType="end"/>
      </w:r>
      <w:r w:rsidR="00874D68">
        <w:t>. For these measurements,</w:t>
      </w:r>
      <w:r w:rsidRPr="0C0CA103">
        <w:t xml:space="preserve"> a </w:t>
      </w:r>
      <w:r w:rsidRPr="0003503B">
        <w:rPr>
          <w:i/>
          <w:iCs/>
        </w:rPr>
        <w:t>HVLab</w:t>
      </w:r>
      <w:r w:rsidRPr="0C0CA103">
        <w:t xml:space="preserve"> Vibro-tactile Perception Meter </w:t>
      </w:r>
      <w:r w:rsidR="00874D68">
        <w:t xml:space="preserve">was used </w:t>
      </w:r>
      <w:r w:rsidRPr="0C0CA103">
        <w:t>with a 6-mm contactor</w:t>
      </w:r>
      <w:r w:rsidR="00933232">
        <w:t>,</w:t>
      </w:r>
      <w:r>
        <w:t xml:space="preserve"> </w:t>
      </w:r>
      <w:r w:rsidRPr="0C0CA103">
        <w:t>a rigid surround</w:t>
      </w:r>
      <w:r>
        <w:t>,</w:t>
      </w:r>
      <w:r w:rsidRPr="0C0CA103">
        <w:t xml:space="preserve"> and a constant upward force of 2N. </w:t>
      </w:r>
    </w:p>
    <w:p w14:paraId="416A1CB6" w14:textId="4E01C381" w:rsidR="003110EF" w:rsidRDefault="00766646" w:rsidP="003110EF">
      <w:pPr>
        <w:pStyle w:val="NoSpacing"/>
        <w:rPr>
          <w:b/>
          <w:bCs/>
          <w:sz w:val="32"/>
          <w:szCs w:val="32"/>
        </w:rPr>
      </w:pPr>
      <w:r>
        <w:rPr>
          <w:lang w:val="en-US"/>
        </w:rPr>
        <w:t xml:space="preserve">All </w:t>
      </w:r>
      <w:r w:rsidRPr="003A4934">
        <w:rPr>
          <w:lang w:val="en-US"/>
        </w:rPr>
        <w:t>vibrometers</w:t>
      </w:r>
      <w:r>
        <w:rPr>
          <w:lang w:val="en-US"/>
        </w:rPr>
        <w:t xml:space="preserve"> </w:t>
      </w:r>
      <w:r w:rsidRPr="003A4934">
        <w:rPr>
          <w:lang w:val="en-US"/>
        </w:rPr>
        <w:t xml:space="preserve">were calibrated using a </w:t>
      </w:r>
      <w:proofErr w:type="spellStart"/>
      <w:r w:rsidR="00315135">
        <w:rPr>
          <w:lang w:val="en-US"/>
        </w:rPr>
        <w:t>B</w:t>
      </w:r>
      <w:r w:rsidR="00315135" w:rsidRPr="00315135">
        <w:rPr>
          <w:lang w:val="en-US"/>
        </w:rPr>
        <w:t>ruel</w:t>
      </w:r>
      <w:proofErr w:type="spellEnd"/>
      <w:r w:rsidR="00315135" w:rsidRPr="00315135">
        <w:rPr>
          <w:lang w:val="en-US"/>
        </w:rPr>
        <w:t xml:space="preserve"> and </w:t>
      </w:r>
      <w:proofErr w:type="spellStart"/>
      <w:r w:rsidR="00315135">
        <w:rPr>
          <w:lang w:val="en-US"/>
        </w:rPr>
        <w:t>K</w:t>
      </w:r>
      <w:r w:rsidR="00315135" w:rsidRPr="00315135">
        <w:rPr>
          <w:lang w:val="en-US"/>
        </w:rPr>
        <w:t>jaer</w:t>
      </w:r>
      <w:proofErr w:type="spellEnd"/>
      <w:r w:rsidR="00315135">
        <w:rPr>
          <w:lang w:val="en-US"/>
        </w:rPr>
        <w:t xml:space="preserve"> (</w:t>
      </w:r>
      <w:r w:rsidRPr="003A4934">
        <w:rPr>
          <w:lang w:val="en-US"/>
        </w:rPr>
        <w:t>B&amp;K</w:t>
      </w:r>
      <w:r w:rsidR="00315135">
        <w:rPr>
          <w:lang w:val="en-US"/>
        </w:rPr>
        <w:t>)</w:t>
      </w:r>
      <w:r w:rsidRPr="003A4934">
        <w:rPr>
          <w:lang w:val="en-US"/>
        </w:rPr>
        <w:t xml:space="preserve"> type 4294 calibration exciter</w:t>
      </w:r>
      <w:r w:rsidRPr="00CB156A">
        <w:t xml:space="preserve"> </w:t>
      </w:r>
      <w:r>
        <w:t xml:space="preserve">and </w:t>
      </w:r>
      <w:r w:rsidRPr="00CB156A">
        <w:rPr>
          <w:lang w:val="en-US"/>
        </w:rPr>
        <w:t>PCB Piezotronics ICP 353B43 accelerometers</w:t>
      </w:r>
      <w:r w:rsidRPr="003A4934">
        <w:rPr>
          <w:lang w:val="en-US"/>
        </w:rPr>
        <w:t>.</w:t>
      </w:r>
      <w:r>
        <w:rPr>
          <w:lang w:val="en-US"/>
        </w:rPr>
        <w:t xml:space="preserve"> </w:t>
      </w:r>
      <w:r w:rsidRPr="0C0CA103">
        <w:rPr>
          <w:lang w:val="en-US"/>
        </w:rPr>
        <w:t>Audio stimuli were calibrated using a B&amp;K G4 sound level meter, with a B&amp;K 4157 occluded ear coupler (Royston, Hertfordshire, UK). Sound level meter calibration checks were carried out using a B&amp;K Type 4231 sound calibrator.</w:t>
      </w:r>
    </w:p>
    <w:p w14:paraId="5BC865DE" w14:textId="59A24627" w:rsidR="00766646" w:rsidRPr="00E611BB" w:rsidRDefault="00766646" w:rsidP="00766646">
      <w:pPr>
        <w:pStyle w:val="NoSpacing"/>
        <w:rPr>
          <w:sz w:val="32"/>
          <w:szCs w:val="32"/>
        </w:rPr>
      </w:pPr>
      <w:r w:rsidRPr="00E611BB">
        <w:rPr>
          <w:sz w:val="32"/>
          <w:szCs w:val="32"/>
        </w:rPr>
        <w:t>Procedure</w:t>
      </w:r>
    </w:p>
    <w:p w14:paraId="31F8E8D0" w14:textId="06A4F006" w:rsidR="00766646" w:rsidRDefault="00766646" w:rsidP="00766646">
      <w:pPr>
        <w:pStyle w:val="NoSpacing"/>
      </w:pPr>
      <w:r>
        <w:t xml:space="preserve">The experiment consisted of two testing sessions, separated by 17 days. The first session began with screening </w:t>
      </w:r>
      <w:r w:rsidR="00F305CA">
        <w:t>an</w:t>
      </w:r>
      <w:r w:rsidR="00100933">
        <w:t>d</w:t>
      </w:r>
      <w:r w:rsidR="00F305CA">
        <w:t xml:space="preserve"> intensity-matching phase</w:t>
      </w:r>
      <w:r w:rsidR="00100933">
        <w:t>s</w:t>
      </w:r>
      <w:r w:rsidR="00F305CA">
        <w:t xml:space="preserve">, </w:t>
      </w:r>
      <w:r w:rsidR="00100933">
        <w:t>followed by</w:t>
      </w:r>
      <w:r w:rsidR="00F305CA">
        <w:t xml:space="preserve"> </w:t>
      </w:r>
      <w:r>
        <w:t xml:space="preserve">a break of at least 15 minutes. The first testing session lasted around one hour, and the final testing session lasted around 25 minutes. </w:t>
      </w:r>
      <w:r w:rsidR="00033392">
        <w:t xml:space="preserve">Between the </w:t>
      </w:r>
      <w:r>
        <w:t>two testing sessions, participants in the Experimental group completed 10 training sessions on separate days. The maximum gap permitted between training sessions was two days. Each training session lasted around 30 minutes.</w:t>
      </w:r>
    </w:p>
    <w:p w14:paraId="3508545F" w14:textId="529FC123" w:rsidR="00766646" w:rsidRDefault="00766646" w:rsidP="00766646">
      <w:pPr>
        <w:pStyle w:val="NoSpacing"/>
      </w:pPr>
      <w:r w:rsidRPr="0C0CA103">
        <w:t>In th</w:t>
      </w:r>
      <w:r>
        <w:t xml:space="preserve">e screening </w:t>
      </w:r>
      <w:r w:rsidRPr="0C0CA103">
        <w:t xml:space="preserve">phase, participants first completed a questionnaire to </w:t>
      </w:r>
      <w:r>
        <w:t xml:space="preserve">ensure that they </w:t>
      </w:r>
      <w:r w:rsidRPr="0C0CA103">
        <w:t xml:space="preserve">(1) </w:t>
      </w:r>
      <w:r>
        <w:t xml:space="preserve">had no </w:t>
      </w:r>
      <w:r w:rsidRPr="0C0CA103">
        <w:t xml:space="preserve">conditions or injuries that </w:t>
      </w:r>
      <w:r w:rsidR="006A484F">
        <w:t>might</w:t>
      </w:r>
      <w:r w:rsidRPr="0C0CA103">
        <w:t xml:space="preserve"> affect their touch perception, (2) had </w:t>
      </w:r>
      <w:r>
        <w:t xml:space="preserve">not </w:t>
      </w:r>
      <w:r w:rsidRPr="0C0CA103">
        <w:t>been exposed to</w:t>
      </w:r>
      <w:r w:rsidR="006A484F">
        <w:t xml:space="preserve"> </w:t>
      </w:r>
      <w:r w:rsidRPr="0C0CA103">
        <w:t>sustained periods of intense hand or arm vibration at any time,</w:t>
      </w:r>
      <w:r>
        <w:t xml:space="preserve"> and</w:t>
      </w:r>
      <w:r w:rsidRPr="0C0CA103">
        <w:t xml:space="preserve"> (3) had </w:t>
      </w:r>
      <w:r>
        <w:t xml:space="preserve">no </w:t>
      </w:r>
      <w:r w:rsidRPr="0C0CA103">
        <w:t>recent exposure to</w:t>
      </w:r>
      <w:r w:rsidR="006A484F">
        <w:t xml:space="preserve"> intense</w:t>
      </w:r>
      <w:r w:rsidRPr="0C0CA103">
        <w:t xml:space="preserve"> hand or arm vibration. </w:t>
      </w:r>
      <w:r>
        <w:t>Following this, participants</w:t>
      </w:r>
      <w:r w:rsidRPr="0C0CA103">
        <w:t xml:space="preserve"> had their vibro-tactile detection thresholds measured at the fingertip </w:t>
      </w:r>
      <w:r w:rsidR="009C6CD2">
        <w:t xml:space="preserve">of </w:t>
      </w:r>
      <w:r w:rsidR="009C6CD2">
        <w:lastRenderedPageBreak/>
        <w:t xml:space="preserve">the left and right index fingers </w:t>
      </w:r>
      <w:r w:rsidRPr="0C0CA103">
        <w:t>to check for normal touch perception.</w:t>
      </w:r>
      <w:r>
        <w:t xml:space="preserve"> </w:t>
      </w:r>
      <w:r w:rsidRPr="0C0CA103">
        <w:t>Thresholds were measured following International Organization for Standardization specifications</w:t>
      </w:r>
      <w:r>
        <w:fldChar w:fldCharType="begin"/>
      </w:r>
      <w:r w:rsidR="00FA68E0">
        <w:instrText xml:space="preserve"> ADDIN EN.CITE &lt;EndNote&gt;&lt;Cite&gt;&lt;Author&gt;Standardization&lt;/Author&gt;&lt;Year&gt;2001&lt;/Year&gt;&lt;RecNum&gt;158&lt;/RecNum&gt;&lt;DisplayText&gt;&lt;style face="superscript"&gt;59&lt;/style&gt;&lt;/DisplayText&gt;&lt;record&gt;&lt;rec-number&gt;158&lt;/rec-number&gt;&lt;foreign-keys&gt;&lt;key app="EN" db-id="pdfv522etf25vne0p0u5esdx02rrtasvzxtd" timestamp="1572511873"&gt;158&lt;/key&gt;&lt;/foreign-keys&gt;&lt;ref-type name="Journal Article"&gt;17&lt;/ref-type&gt;&lt;contributors&gt;&lt;authors&gt;&lt;author&gt;International Organisation for Standardization&lt;/author&gt;&lt;/authors&gt;&lt;/contributors&gt;&lt;titles&gt;&lt;title&gt;Mechanical vibration–Vibrotactile perception thresholds for the  assessment of nerve dysfunction–Part 1: Methods of measurement at the fingertips&lt;/title&gt;&lt;secondary-title&gt;ISO 13091-1:2001&lt;/secondary-title&gt;&lt;/titles&gt;&lt;periodical&gt;&lt;full-title&gt;ISO 13091-1:2001&lt;/full-title&gt;&lt;/periodical&gt;&lt;dates&gt;&lt;year&gt;2001&lt;/year&gt;&lt;/dates&gt;&lt;urls&gt;&lt;/urls&gt;&lt;/record&gt;&lt;/Cite&gt;&lt;/EndNote&gt;</w:instrText>
      </w:r>
      <w:r>
        <w:fldChar w:fldCharType="separate"/>
      </w:r>
      <w:r w:rsidR="00FA68E0" w:rsidRPr="00FA68E0">
        <w:rPr>
          <w:noProof/>
          <w:vertAlign w:val="superscript"/>
        </w:rPr>
        <w:t>59</w:t>
      </w:r>
      <w:r>
        <w:fldChar w:fldCharType="end"/>
      </w:r>
      <w:r w:rsidRPr="0C0CA103">
        <w:t>.</w:t>
      </w:r>
      <w:r>
        <w:t xml:space="preserve"> </w:t>
      </w:r>
      <w:r w:rsidRPr="0C0CA103">
        <w:t>Participants were required to have touch perception thresholds in the normal range (&lt; 0.4 ms</w:t>
      </w:r>
      <w:r w:rsidRPr="0C0CA103">
        <w:rPr>
          <w:vertAlign w:val="superscript"/>
        </w:rPr>
        <w:t xml:space="preserve">-2 </w:t>
      </w:r>
      <w:r w:rsidRPr="0C0CA103">
        <w:t>RMS at 31.5 Hz, and &lt; 0.7 ms</w:t>
      </w:r>
      <w:r w:rsidRPr="0C0CA103">
        <w:rPr>
          <w:vertAlign w:val="superscript"/>
        </w:rPr>
        <w:t xml:space="preserve">-2 </w:t>
      </w:r>
      <w:r w:rsidRPr="0C0CA103">
        <w:t>RMS at 125 Hz</w:t>
      </w:r>
      <w:r>
        <w:fldChar w:fldCharType="begin"/>
      </w:r>
      <w:r w:rsidR="00FA68E0">
        <w:instrText xml:space="preserve"> ADDIN EN.CITE &lt;EndNote&gt;&lt;Cite&gt;&lt;Author&gt;Standardization&lt;/Author&gt;&lt;Year&gt;2001&lt;/Year&gt;&lt;RecNum&gt;158&lt;/RecNum&gt;&lt;DisplayText&gt;&lt;style face="superscript"&gt;59&lt;/style&gt;&lt;/DisplayText&gt;&lt;record&gt;&lt;rec-number&gt;158&lt;/rec-number&gt;&lt;foreign-keys&gt;&lt;key app="EN" db-id="pdfv522etf25vne0p0u5esdx02rrtasvzxtd" timestamp="1572511873"&gt;158&lt;/key&gt;&lt;/foreign-keys&gt;&lt;ref-type name="Journal Article"&gt;17&lt;/ref-type&gt;&lt;contributors&gt;&lt;authors&gt;&lt;author&gt;International Organisation for Standardization&lt;/author&gt;&lt;/authors&gt;&lt;/contributors&gt;&lt;titles&gt;&lt;title&gt;Mechanical vibration–Vibrotactile perception thresholds for the  assessment of nerve dysfunction–Part 1: Methods of measurement at the fingertips&lt;/title&gt;&lt;secondary-title&gt;ISO 13091-1:2001&lt;/secondary-title&gt;&lt;/titles&gt;&lt;periodical&gt;&lt;full-title&gt;ISO 13091-1:2001&lt;/full-title&gt;&lt;/periodical&gt;&lt;dates&gt;&lt;year&gt;2001&lt;/year&gt;&lt;/dates&gt;&lt;urls&gt;&lt;/urls&gt;&lt;/record&gt;&lt;/Cite&gt;&lt;/EndNote&gt;</w:instrText>
      </w:r>
      <w:r>
        <w:fldChar w:fldCharType="separate"/>
      </w:r>
      <w:r w:rsidR="00FA68E0" w:rsidRPr="00FA68E0">
        <w:rPr>
          <w:noProof/>
          <w:vertAlign w:val="superscript"/>
        </w:rPr>
        <w:t>59</w:t>
      </w:r>
      <w:r>
        <w:fldChar w:fldCharType="end"/>
      </w:r>
      <w:r w:rsidRPr="0C0CA103">
        <w:t>).</w:t>
      </w:r>
      <w:r>
        <w:t xml:space="preserve"> Finally, </w:t>
      </w:r>
      <w:r w:rsidRPr="0C0CA103">
        <w:t>otoscopy was performed to ensure insert earphones could be safely</w:t>
      </w:r>
      <w:r w:rsidR="006A484F">
        <w:t xml:space="preserve"> inserted</w:t>
      </w:r>
      <w:r>
        <w:t>.</w:t>
      </w:r>
      <w:r w:rsidRPr="0C0CA103">
        <w:t xml:space="preserve"> If </w:t>
      </w:r>
      <w:r>
        <w:t xml:space="preserve">the participant </w:t>
      </w:r>
      <w:r w:rsidRPr="0C0CA103">
        <w:t xml:space="preserve">passed </w:t>
      </w:r>
      <w:r>
        <w:t xml:space="preserve">all </w:t>
      </w:r>
      <w:r w:rsidRPr="0C0CA103">
        <w:t xml:space="preserve">screening </w:t>
      </w:r>
      <w:r>
        <w:t>stages</w:t>
      </w:r>
      <w:r w:rsidRPr="0C0CA103">
        <w:t xml:space="preserve">, </w:t>
      </w:r>
      <w:r>
        <w:t>they</w:t>
      </w:r>
      <w:r w:rsidRPr="0C0CA103">
        <w:t xml:space="preserve"> moved </w:t>
      </w:r>
      <w:r>
        <w:t>to the</w:t>
      </w:r>
      <w:r w:rsidRPr="0C0CA103">
        <w:t xml:space="preserve"> </w:t>
      </w:r>
      <w:r>
        <w:t>intensity</w:t>
      </w:r>
      <w:r w:rsidR="005E65D9">
        <w:t>-</w:t>
      </w:r>
      <w:r>
        <w:t xml:space="preserve">matching </w:t>
      </w:r>
      <w:r w:rsidR="00F305CA">
        <w:t>phase</w:t>
      </w:r>
      <w:r>
        <w:t>.</w:t>
      </w:r>
    </w:p>
    <w:p w14:paraId="1B998E11" w14:textId="1222489B" w:rsidR="00766646" w:rsidRDefault="00331058" w:rsidP="00766646">
      <w:pPr>
        <w:pStyle w:val="NoSpacing"/>
      </w:pPr>
      <w:r>
        <w:t>In t</w:t>
      </w:r>
      <w:r w:rsidR="00766646">
        <w:t>he intensity</w:t>
      </w:r>
      <w:r w:rsidR="005E65D9">
        <w:t>-</w:t>
      </w:r>
      <w:r w:rsidR="00766646">
        <w:t xml:space="preserve">matching </w:t>
      </w:r>
      <w:r w:rsidR="00F305CA">
        <w:t>phase</w:t>
      </w:r>
      <w:r>
        <w:t>, p</w:t>
      </w:r>
      <w:r w:rsidR="00766646">
        <w:t>articipants completed eight intensity matches</w:t>
      </w:r>
      <w:r w:rsidR="00F56CE8">
        <w:t xml:space="preserve">. The </w:t>
      </w:r>
      <w:r w:rsidR="00766646">
        <w:t xml:space="preserve">same signal processing </w:t>
      </w:r>
      <w:r w:rsidR="00F56CE8">
        <w:t xml:space="preserve">was </w:t>
      </w:r>
      <w:r w:rsidR="00766646">
        <w:t xml:space="preserve">used </w:t>
      </w:r>
      <w:r w:rsidR="00C402DC">
        <w:t xml:space="preserve">as </w:t>
      </w:r>
      <w:r w:rsidR="00766646">
        <w:t xml:space="preserve">in the testing and </w:t>
      </w:r>
      <w:r w:rsidR="005439E6">
        <w:t>training</w:t>
      </w:r>
      <w:r w:rsidR="00766646">
        <w:t xml:space="preserve"> sessions for the 0</w:t>
      </w:r>
      <w:r w:rsidR="00766646" w:rsidRPr="004E5D7E">
        <w:t>°</w:t>
      </w:r>
      <w:r w:rsidR="00766646">
        <w:t xml:space="preserve"> location. The participant’s task was to adjust a slider </w:t>
      </w:r>
      <w:r w:rsidR="00924DE0">
        <w:t xml:space="preserve">until </w:t>
      </w:r>
      <w:r w:rsidR="00766646">
        <w:t>the left and right wrists fe</w:t>
      </w:r>
      <w:r w:rsidR="009D3A9A">
        <w:t>lt</w:t>
      </w:r>
      <w:r w:rsidR="00766646">
        <w:t xml:space="preserve"> equal in intensity. For half </w:t>
      </w:r>
      <w:r w:rsidR="005439E6">
        <w:t xml:space="preserve">of </w:t>
      </w:r>
      <w:r w:rsidR="00766646">
        <w:t xml:space="preserve">the trials, the participants adjusted the intensity of the left wrist, and the other half they adjusted the intensity of the right wrist. </w:t>
      </w:r>
      <w:r w:rsidR="005439E6">
        <w:t>T</w:t>
      </w:r>
      <w:r w:rsidR="00766646">
        <w:t>he starting intensity of</w:t>
      </w:r>
      <w:r w:rsidR="005439E6">
        <w:t xml:space="preserve"> the</w:t>
      </w:r>
      <w:r w:rsidR="00766646">
        <w:t xml:space="preserve"> </w:t>
      </w:r>
      <w:r w:rsidR="005439E6">
        <w:t xml:space="preserve">adjusted </w:t>
      </w:r>
      <w:r w:rsidR="00766646">
        <w:t xml:space="preserve">wrist was 2.5 dB </w:t>
      </w:r>
      <w:r w:rsidR="005439E6">
        <w:t xml:space="preserve">above the intensity of the non-adjusted wrist </w:t>
      </w:r>
      <w:r w:rsidR="00766646">
        <w:t>for half</w:t>
      </w:r>
      <w:r w:rsidR="005439E6">
        <w:t xml:space="preserve"> of</w:t>
      </w:r>
      <w:r w:rsidR="00766646">
        <w:t xml:space="preserve"> the trials</w:t>
      </w:r>
      <w:r w:rsidR="0007504F">
        <w:t>,</w:t>
      </w:r>
      <w:r w:rsidR="00766646">
        <w:t xml:space="preserve"> and 2.5 dB </w:t>
      </w:r>
      <w:r w:rsidR="005439E6">
        <w:t xml:space="preserve">below </w:t>
      </w:r>
      <w:r w:rsidR="00766646">
        <w:t>for the other half. Tri</w:t>
      </w:r>
      <w:r w:rsidR="00C14622">
        <w:t>a</w:t>
      </w:r>
      <w:r w:rsidR="00766646">
        <w:t>ls were repeated for both male and female</w:t>
      </w:r>
      <w:r w:rsidR="005439E6">
        <w:t xml:space="preserve"> speech samples</w:t>
      </w:r>
      <w:r w:rsidR="00766646">
        <w:t xml:space="preserve">. </w:t>
      </w:r>
      <w:r w:rsidR="00F266C4">
        <w:t xml:space="preserve">All </w:t>
      </w:r>
      <w:r w:rsidR="00766646">
        <w:t>intensity</w:t>
      </w:r>
      <w:r w:rsidR="00852988">
        <w:t xml:space="preserve"> matches </w:t>
      </w:r>
      <w:r w:rsidR="00766646">
        <w:t>were averaged to calculate the intensity difference to be used in the testing and training sessions. Participants then moved to the first testing phase.</w:t>
      </w:r>
    </w:p>
    <w:p w14:paraId="6CEBD593" w14:textId="40DE4D4E" w:rsidR="00766646" w:rsidRDefault="00766646" w:rsidP="00766646">
      <w:pPr>
        <w:pStyle w:val="NoSpacing"/>
      </w:pPr>
      <w:r>
        <w:t>For both testing and training sessions, participants completed 88 tri</w:t>
      </w:r>
      <w:r w:rsidR="00C14622">
        <w:t>a</w:t>
      </w:r>
      <w:r>
        <w:t xml:space="preserve">ls, 44 of which </w:t>
      </w:r>
      <w:r w:rsidR="00F50B37">
        <w:t xml:space="preserve">used </w:t>
      </w:r>
      <w:r>
        <w:t xml:space="preserve">male and 44 </w:t>
      </w:r>
      <w:r w:rsidR="00F50B37">
        <w:t xml:space="preserve">of which used </w:t>
      </w:r>
      <w:r>
        <w:t>female sentences. The participant’s task was to identify which of the 11 possible stimulus locations (-75</w:t>
      </w:r>
      <w:r w:rsidRPr="004E5D7E">
        <w:t>°</w:t>
      </w:r>
      <w:r>
        <w:t xml:space="preserve"> to +75</w:t>
      </w:r>
      <w:r w:rsidRPr="004E5D7E">
        <w:t>°</w:t>
      </w:r>
      <w:r>
        <w:t xml:space="preserve">) the haptic </w:t>
      </w:r>
      <w:r w:rsidR="00490CF4">
        <w:t xml:space="preserve">stimulus </w:t>
      </w:r>
      <w:r>
        <w:t xml:space="preserve">originated from. Responses were made verbally and recorded by the experimenter, who was blinded to the </w:t>
      </w:r>
      <w:r w:rsidR="00F50B37">
        <w:t>correct location</w:t>
      </w:r>
      <w:r>
        <w:t>. Each stimulus location was repeated 8 times, with the order of tri</w:t>
      </w:r>
      <w:r w:rsidR="00C14622">
        <w:t>a</w:t>
      </w:r>
      <w:r>
        <w:t xml:space="preserve">ls randomised. Localization accuracy was calculated as RMS error using the </w:t>
      </w:r>
      <w:r>
        <w:rPr>
          <w:i/>
        </w:rPr>
        <w:t>D</w:t>
      </w:r>
      <w:r>
        <w:t xml:space="preserve"> statistic described by </w:t>
      </w:r>
      <w:r>
        <w:fldChar w:fldCharType="begin"/>
      </w:r>
      <w:r w:rsidR="00FA68E0">
        <w:instrText xml:space="preserve"> ADDIN EN.CITE &lt;EndNote&gt;&lt;Cite AuthorYear="1"&gt;&lt;Author&gt;Rakerd&lt;/Author&gt;&lt;Year&gt;1986&lt;/Year&gt;&lt;RecNum&gt;266&lt;/RecNum&gt;&lt;DisplayText&gt;Rakerd and Hartmann &lt;style face="superscript"&gt;60&lt;/style&gt;&lt;/DisplayText&gt;&lt;record&gt;&lt;rec-number&gt;266&lt;/rec-number&gt;&lt;foreign-keys&gt;&lt;key app="EN" db-id="pdfv522etf25vne0p0u5esdx02rrtasvzxtd" timestamp="1586509999"&gt;266&lt;/key&gt;&lt;/foreign-keys&gt;&lt;ref-type name="Journal Article"&gt;17&lt;/ref-type&gt;&lt;contributors&gt;&lt;authors&gt;&lt;author&gt;Rakerd, B.&lt;/author&gt;&lt;author&gt;Hartmann, W. M.&lt;/author&gt;&lt;/authors&gt;&lt;/contributors&gt;&lt;titles&gt;&lt;title&gt;Localization of sound in rooms, III: Onset and duration effects&lt;/title&gt;&lt;secondary-title&gt;J Acoust Soc Am&lt;/secondary-title&gt;&lt;/titles&gt;&lt;periodical&gt;&lt;full-title&gt;J Acoust Soc Am&lt;/full-title&gt;&lt;/periodical&gt;&lt;pages&gt;1695-706&lt;/pages&gt;&lt;volume&gt;80&lt;/volume&gt;&lt;number&gt;6&lt;/number&gt;&lt;edition&gt;1986/12/01&lt;/edition&gt;&lt;keywords&gt;&lt;keyword&gt;Acoustic Stimulation&lt;/keyword&gt;&lt;keyword&gt;Adult&lt;/keyword&gt;&lt;keyword&gt;Air Pressure&lt;/keyword&gt;&lt;keyword&gt;*Auditory Perception&lt;/keyword&gt;&lt;keyword&gt;Cognition&lt;/keyword&gt;&lt;keyword&gt;Cues&lt;/keyword&gt;&lt;keyword&gt;Female&lt;/keyword&gt;&lt;keyword&gt;Humans&lt;/keyword&gt;&lt;keyword&gt;Male&lt;/keyword&gt;&lt;keyword&gt;*Sound Localization&lt;/keyword&gt;&lt;keyword&gt;Time Factors&lt;/keyword&gt;&lt;/keywords&gt;&lt;dates&gt;&lt;year&gt;1986&lt;/year&gt;&lt;pub-dates&gt;&lt;date&gt;Dec&lt;/date&gt;&lt;/pub-dates&gt;&lt;/dates&gt;&lt;isbn&gt;0001-4966 (Print)&amp;#xD;0001-4966 (Linking)&lt;/isbn&gt;&lt;accession-num&gt;3794076&lt;/accession-num&gt;&lt;urls&gt;&lt;related-urls&gt;&lt;url&gt;https://www.ncbi.nlm.nih.gov/pubmed/3794076&lt;/url&gt;&lt;/related-urls&gt;&lt;/urls&gt;&lt;electronic-resource-num&gt;10.1121/1.394282&lt;/electronic-resource-num&gt;&lt;/record&gt;&lt;/Cite&gt;&lt;/EndNote&gt;</w:instrText>
      </w:r>
      <w:r>
        <w:fldChar w:fldCharType="separate"/>
      </w:r>
      <w:r w:rsidR="00FA68E0">
        <w:rPr>
          <w:noProof/>
        </w:rPr>
        <w:t xml:space="preserve">Rakerd and Hartmann </w:t>
      </w:r>
      <w:r w:rsidR="00FA68E0" w:rsidRPr="00FA68E0">
        <w:rPr>
          <w:noProof/>
          <w:vertAlign w:val="superscript"/>
        </w:rPr>
        <w:t>60</w:t>
      </w:r>
      <w:r>
        <w:fldChar w:fldCharType="end"/>
      </w:r>
      <w:r>
        <w:t xml:space="preserve">. In training sessions, </w:t>
      </w:r>
      <w:r w:rsidRPr="00BF2E61">
        <w:t xml:space="preserve">performance feedback was provided on the </w:t>
      </w:r>
      <w:r w:rsidR="00A62359">
        <w:t xml:space="preserve">computer </w:t>
      </w:r>
      <w:r>
        <w:t xml:space="preserve">monitor in front of </w:t>
      </w:r>
      <w:r>
        <w:lastRenderedPageBreak/>
        <w:t>the participant</w:t>
      </w:r>
      <w:r w:rsidRPr="00BF2E61">
        <w:t>. The screen displayed an illustration of the</w:t>
      </w:r>
      <w:r>
        <w:t xml:space="preserve"> 11 stimulus locations, marked by boxes in an arc around a</w:t>
      </w:r>
      <w:r w:rsidR="00C53580">
        <w:t>n image of a</w:t>
      </w:r>
      <w:r>
        <w:t xml:space="preserve"> person</w:t>
      </w:r>
      <w:r w:rsidRPr="00BF2E61">
        <w:t xml:space="preserve">. If the participant was correct, </w:t>
      </w:r>
      <w:r>
        <w:t xml:space="preserve">the box at the correct location </w:t>
      </w:r>
      <w:r w:rsidRPr="00BF2E61">
        <w:t>lit up green</w:t>
      </w:r>
      <w:r>
        <w:t xml:space="preserve"> for </w:t>
      </w:r>
      <w:r w:rsidR="00C53580">
        <w:t>1</w:t>
      </w:r>
      <w:r>
        <w:t xml:space="preserve"> second</w:t>
      </w:r>
      <w:r w:rsidRPr="00BF2E61">
        <w:t xml:space="preserve">. If the participant was incorrect, </w:t>
      </w:r>
      <w:r>
        <w:t xml:space="preserve">the box at the location selected </w:t>
      </w:r>
      <w:r w:rsidRPr="00BF2E61">
        <w:t>lit up red</w:t>
      </w:r>
      <w:r>
        <w:t xml:space="preserve"> for 1 second</w:t>
      </w:r>
      <w:r w:rsidRPr="00BF2E61">
        <w:t>, and the</w:t>
      </w:r>
      <w:r>
        <w:t>n</w:t>
      </w:r>
      <w:r w:rsidRPr="00BF2E61">
        <w:t xml:space="preserve"> </w:t>
      </w:r>
      <w:r>
        <w:t xml:space="preserve">the box at the correct location </w:t>
      </w:r>
      <w:r w:rsidRPr="00BF2E61">
        <w:t>lit up green</w:t>
      </w:r>
      <w:r>
        <w:t xml:space="preserve"> for 1 second</w:t>
      </w:r>
      <w:r w:rsidRPr="00BF2E61">
        <w:t>.</w:t>
      </w:r>
      <w:r>
        <w:t xml:space="preserve"> In the testing sessions, no feedback was provided.</w:t>
      </w:r>
    </w:p>
    <w:p w14:paraId="2A0AACF8" w14:textId="34B60C4C" w:rsidR="003110EF" w:rsidRDefault="00766646" w:rsidP="003110EF">
      <w:pPr>
        <w:pStyle w:val="NoSpacing"/>
        <w:rPr>
          <w:b/>
          <w:bCs/>
          <w:sz w:val="32"/>
          <w:szCs w:val="32"/>
        </w:rPr>
      </w:pPr>
      <w:r>
        <w:t>The experimental protocol was approved by the University of Southampton F</w:t>
      </w:r>
      <w:proofErr w:type="spellStart"/>
      <w:r w:rsidRPr="3E0F2CB6">
        <w:rPr>
          <w:lang w:val="en-US"/>
        </w:rPr>
        <w:t>aculty</w:t>
      </w:r>
      <w:proofErr w:type="spellEnd"/>
      <w:r w:rsidRPr="3E0F2CB6">
        <w:rPr>
          <w:lang w:val="en-US"/>
        </w:rPr>
        <w:t xml:space="preserve"> of Engineering and Physical Sciences</w:t>
      </w:r>
      <w:r>
        <w:t xml:space="preserve"> Ethics Committee (ERGO ID: </w:t>
      </w:r>
      <w:r w:rsidRPr="00516950">
        <w:t>47769</w:t>
      </w:r>
      <w:r>
        <w:t xml:space="preserve">). </w:t>
      </w:r>
      <w:r w:rsidR="00025284">
        <w:t>All research was performed in accordance with the relevant guidelines and regulations.</w:t>
      </w:r>
    </w:p>
    <w:p w14:paraId="50093AF7" w14:textId="73694F0D" w:rsidR="00025284" w:rsidRPr="00E611BB" w:rsidRDefault="00A67F36" w:rsidP="00766646">
      <w:pPr>
        <w:pStyle w:val="NoSpacing"/>
        <w:rPr>
          <w:sz w:val="32"/>
          <w:szCs w:val="32"/>
        </w:rPr>
      </w:pPr>
      <w:r w:rsidRPr="00E611BB">
        <w:rPr>
          <w:sz w:val="32"/>
          <w:szCs w:val="32"/>
        </w:rPr>
        <w:t>Statistics</w:t>
      </w:r>
    </w:p>
    <w:p w14:paraId="1C0AB106" w14:textId="3C56A7AE" w:rsidR="007C08CC" w:rsidRDefault="00A67F36" w:rsidP="007C08CC">
      <w:pPr>
        <w:pStyle w:val="NoSpacing"/>
      </w:pPr>
      <w:r>
        <w:t xml:space="preserve">Haptic sound-localisation accuracy </w:t>
      </w:r>
      <w:r w:rsidRPr="00A67F36">
        <w:t xml:space="preserve">was calculated as </w:t>
      </w:r>
      <w:r>
        <w:t xml:space="preserve">the </w:t>
      </w:r>
      <w:r w:rsidRPr="00A67F36">
        <w:t>RMS error from the target location in degrees arc for all trials</w:t>
      </w:r>
      <w:r>
        <w:t xml:space="preserve"> within a session</w:t>
      </w:r>
      <w:r w:rsidR="00141E8F">
        <w:fldChar w:fldCharType="begin"/>
      </w:r>
      <w:r w:rsidR="00FA68E0">
        <w:instrText xml:space="preserve"> ADDIN EN.CITE &lt;EndNote&gt;&lt;Cite&gt;&lt;Author&gt;Rakerd&lt;/Author&gt;&lt;Year&gt;1986&lt;/Year&gt;&lt;RecNum&gt;266&lt;/RecNum&gt;&lt;DisplayText&gt;&lt;style face="superscript"&gt;60&lt;/style&gt;&lt;/DisplayText&gt;&lt;record&gt;&lt;rec-number&gt;266&lt;/rec-number&gt;&lt;foreign-keys&gt;&lt;key app="EN" db-id="pdfv522etf25vne0p0u5esdx02rrtasvzxtd" timestamp="1586509999"&gt;266&lt;/key&gt;&lt;/foreign-keys&gt;&lt;ref-type name="Journal Article"&gt;17&lt;/ref-type&gt;&lt;contributors&gt;&lt;authors&gt;&lt;author&gt;Rakerd, B.&lt;/author&gt;&lt;author&gt;Hartmann, W. M.&lt;/author&gt;&lt;/authors&gt;&lt;/contributors&gt;&lt;titles&gt;&lt;title&gt;Localization of sound in rooms, III: Onset and duration effects&lt;/title&gt;&lt;secondary-title&gt;J Acoust Soc Am&lt;/secondary-title&gt;&lt;/titles&gt;&lt;periodical&gt;&lt;full-title&gt;J Acoust Soc Am&lt;/full-title&gt;&lt;/periodical&gt;&lt;pages&gt;1695-706&lt;/pages&gt;&lt;volume&gt;80&lt;/volume&gt;&lt;number&gt;6&lt;/number&gt;&lt;edition&gt;1986/12/01&lt;/edition&gt;&lt;keywords&gt;&lt;keyword&gt;Acoustic Stimulation&lt;/keyword&gt;&lt;keyword&gt;Adult&lt;/keyword&gt;&lt;keyword&gt;Air Pressure&lt;/keyword&gt;&lt;keyword&gt;*Auditory Perception&lt;/keyword&gt;&lt;keyword&gt;Cognition&lt;/keyword&gt;&lt;keyword&gt;Cues&lt;/keyword&gt;&lt;keyword&gt;Female&lt;/keyword&gt;&lt;keyword&gt;Humans&lt;/keyword&gt;&lt;keyword&gt;Male&lt;/keyword&gt;&lt;keyword&gt;*Sound Localization&lt;/keyword&gt;&lt;keyword&gt;Time Factors&lt;/keyword&gt;&lt;/keywords&gt;&lt;dates&gt;&lt;year&gt;1986&lt;/year&gt;&lt;pub-dates&gt;&lt;date&gt;Dec&lt;/date&gt;&lt;/pub-dates&gt;&lt;/dates&gt;&lt;isbn&gt;0001-4966 (Print)&amp;#xD;0001-4966 (Linking)&lt;/isbn&gt;&lt;accession-num&gt;3794076&lt;/accession-num&gt;&lt;urls&gt;&lt;related-urls&gt;&lt;url&gt;https://www.ncbi.nlm.nih.gov/pubmed/3794076&lt;/url&gt;&lt;/related-urls&gt;&lt;/urls&gt;&lt;electronic-resource-num&gt;10.1121/1.394282&lt;/electronic-resource-num&gt;&lt;/record&gt;&lt;/Cite&gt;&lt;/EndNote&gt;</w:instrText>
      </w:r>
      <w:r w:rsidR="00141E8F">
        <w:fldChar w:fldCharType="separate"/>
      </w:r>
      <w:r w:rsidR="00FA68E0" w:rsidRPr="00FA68E0">
        <w:rPr>
          <w:noProof/>
          <w:vertAlign w:val="superscript"/>
        </w:rPr>
        <w:t>60</w:t>
      </w:r>
      <w:r w:rsidR="00141E8F">
        <w:fldChar w:fldCharType="end"/>
      </w:r>
      <w:r>
        <w:t>.</w:t>
      </w:r>
      <w:r w:rsidR="00141E8F">
        <w:t xml:space="preserve"> </w:t>
      </w:r>
      <w:proofErr w:type="spellStart"/>
      <w:r w:rsidR="0018215F">
        <w:t>Levene’s</w:t>
      </w:r>
      <w:proofErr w:type="spellEnd"/>
      <w:r w:rsidR="0018215F">
        <w:t xml:space="preserve"> </w:t>
      </w:r>
      <w:r w:rsidR="002300EC">
        <w:t xml:space="preserve">and </w:t>
      </w:r>
      <w:r w:rsidR="002300EC" w:rsidRPr="00780B89">
        <w:t xml:space="preserve">Kolmogorov-Smirnov </w:t>
      </w:r>
      <w:r w:rsidR="00780B89" w:rsidRPr="00780B89">
        <w:t>Test</w:t>
      </w:r>
      <w:r w:rsidR="00780B89">
        <w:t xml:space="preserve">s </w:t>
      </w:r>
      <w:r w:rsidR="002300EC">
        <w:t>showed homogeneity of variance and r</w:t>
      </w:r>
      <w:r w:rsidR="00780B89">
        <w:t>evealed no deviation from normality</w:t>
      </w:r>
      <w:r w:rsidR="0018215F">
        <w:t>.</w:t>
      </w:r>
      <w:r w:rsidR="00780B89" w:rsidRPr="00780B89">
        <w:t xml:space="preserve"> </w:t>
      </w:r>
      <w:r w:rsidR="00141E8F">
        <w:t xml:space="preserve">Primary analysis consisted of a </w:t>
      </w:r>
      <w:r>
        <w:t xml:space="preserve">mixed-ANOVA with within-subject factor “Session” (first or last) and between-subject factor “Group” (Experimental or Control). </w:t>
      </w:r>
      <w:r w:rsidR="00141E8F">
        <w:t xml:space="preserve">Post-hoc </w:t>
      </w:r>
      <w:r w:rsidR="00AC6A2F">
        <w:t xml:space="preserve">two-tailed </w:t>
      </w:r>
      <w:r w:rsidR="00141E8F">
        <w:t>p</w:t>
      </w:r>
      <w:r>
        <w:t xml:space="preserve">aired-samples </w:t>
      </w:r>
      <w:r w:rsidRPr="00F04443">
        <w:rPr>
          <w:i/>
          <w:iCs/>
        </w:rPr>
        <w:t>t</w:t>
      </w:r>
      <w:r>
        <w:t xml:space="preserve">-tests (with </w:t>
      </w:r>
      <w:r w:rsidRPr="00F04443">
        <w:t>Bonferroni-Holm</w:t>
      </w:r>
      <w:r>
        <w:t xml:space="preserve"> correction for multiple comparisons</w:t>
      </w:r>
      <w:r w:rsidR="00DB67A9">
        <w:t>)</w:t>
      </w:r>
      <w:r>
        <w:t xml:space="preserve"> were </w:t>
      </w:r>
      <w:r w:rsidR="00DD51FB">
        <w:t>used</w:t>
      </w:r>
      <w:r w:rsidR="00141E8F">
        <w:t xml:space="preserve"> to investigate these effects.</w:t>
      </w:r>
      <w:r w:rsidR="008F0251">
        <w:t xml:space="preserve"> </w:t>
      </w:r>
      <w:r w:rsidR="008F0251" w:rsidRPr="008F0251">
        <w:t xml:space="preserve">A Pearson’s correlation </w:t>
      </w:r>
      <w:r w:rsidR="008F0251">
        <w:t xml:space="preserve">was also performed to assess whether </w:t>
      </w:r>
      <w:r w:rsidR="008F0251" w:rsidRPr="008F0251">
        <w:t xml:space="preserve">performance before </w:t>
      </w:r>
      <w:r w:rsidR="008F0251">
        <w:t xml:space="preserve">training predicted </w:t>
      </w:r>
      <w:r w:rsidR="00EE5702">
        <w:t>the amount of benefit from training</w:t>
      </w:r>
      <w:r w:rsidR="008F0251">
        <w:t>.</w:t>
      </w:r>
    </w:p>
    <w:p w14:paraId="5D340C7F" w14:textId="77777777" w:rsidR="007C08CC" w:rsidRPr="00E611BB" w:rsidRDefault="007C08CC" w:rsidP="007C08CC">
      <w:pPr>
        <w:pStyle w:val="Heading2"/>
        <w:spacing w:line="360" w:lineRule="auto"/>
        <w:contextualSpacing w:val="0"/>
      </w:pPr>
      <w:r w:rsidRPr="00E611BB">
        <w:t>Data Availability</w:t>
      </w:r>
    </w:p>
    <w:p w14:paraId="762B023D" w14:textId="7BB056CA" w:rsidR="00F7728D" w:rsidRDefault="007C08CC" w:rsidP="007C08CC">
      <w:pPr>
        <w:pStyle w:val="NoSpacing"/>
        <w:rPr>
          <w:sz w:val="40"/>
          <w:szCs w:val="40"/>
        </w:rPr>
      </w:pPr>
      <w:r w:rsidRPr="0C0CA103">
        <w:t>The dataset from the current study is publicly available through the University of Southampton’s Research Data Management Repository (</w:t>
      </w:r>
      <w:r w:rsidRPr="0C0CA103">
        <w:rPr>
          <w:color w:val="FF0000"/>
        </w:rPr>
        <w:t>DOI will be provided by the university if this manuscript is accepted</w:t>
      </w:r>
      <w:r w:rsidRPr="0C0CA103">
        <w:t>).</w:t>
      </w:r>
      <w:r w:rsidR="00F7728D">
        <w:br w:type="page"/>
      </w:r>
    </w:p>
    <w:p w14:paraId="3BB0E512" w14:textId="1D7D9788" w:rsidR="00DB61CE" w:rsidRPr="00985843" w:rsidRDefault="3F10A0C3" w:rsidP="007A4DCC">
      <w:pPr>
        <w:pStyle w:val="Heading1"/>
        <w:spacing w:after="240" w:line="360" w:lineRule="auto"/>
        <w:contextualSpacing w:val="0"/>
      </w:pPr>
      <w:r w:rsidRPr="005036AE">
        <w:lastRenderedPageBreak/>
        <w:t>References</w:t>
      </w:r>
    </w:p>
    <w:p w14:paraId="119364C1" w14:textId="77777777" w:rsidR="00FA68E0" w:rsidRPr="00F2429B" w:rsidRDefault="00FA68E0" w:rsidP="00FA68E0">
      <w:pPr>
        <w:pStyle w:val="EndNoteBibliography"/>
        <w:spacing w:line="360" w:lineRule="auto"/>
        <w:ind w:left="720" w:hanging="720"/>
        <w:rPr>
          <w:sz w:val="24"/>
          <w:szCs w:val="24"/>
        </w:rPr>
      </w:pPr>
      <w:r w:rsidRPr="00F2429B">
        <w:rPr>
          <w:sz w:val="24"/>
          <w:szCs w:val="24"/>
          <w:highlight w:val="yellow"/>
        </w:rPr>
        <w:fldChar w:fldCharType="begin"/>
      </w:r>
      <w:r w:rsidRPr="00B1498F">
        <w:rPr>
          <w:sz w:val="24"/>
          <w:szCs w:val="24"/>
          <w:highlight w:val="yellow"/>
        </w:rPr>
        <w:instrText xml:space="preserve"> ADDIN EN.REFLIST </w:instrText>
      </w:r>
      <w:r w:rsidRPr="00F2429B">
        <w:rPr>
          <w:sz w:val="24"/>
          <w:szCs w:val="24"/>
          <w:highlight w:val="yellow"/>
        </w:rPr>
        <w:fldChar w:fldCharType="separate"/>
      </w:r>
      <w:r w:rsidRPr="00F2429B">
        <w:rPr>
          <w:sz w:val="24"/>
          <w:szCs w:val="24"/>
        </w:rPr>
        <w:t>1</w:t>
      </w:r>
      <w:r w:rsidRPr="00F2429B">
        <w:rPr>
          <w:sz w:val="24"/>
          <w:szCs w:val="24"/>
        </w:rPr>
        <w:tab/>
        <w:t xml:space="preserve">Ching, T. Y. C., Incerti, P. &amp; Hill, M. Binaural benefits for adults who use hearing aids and cochlear implants in opposite ears. </w:t>
      </w:r>
      <w:r w:rsidRPr="00F2429B">
        <w:rPr>
          <w:i/>
          <w:sz w:val="24"/>
          <w:szCs w:val="24"/>
        </w:rPr>
        <w:t>Ear Hearing</w:t>
      </w:r>
      <w:r w:rsidRPr="00F2429B">
        <w:rPr>
          <w:sz w:val="24"/>
          <w:szCs w:val="24"/>
        </w:rPr>
        <w:t xml:space="preserve"> </w:t>
      </w:r>
      <w:r w:rsidRPr="00F2429B">
        <w:rPr>
          <w:b/>
          <w:sz w:val="24"/>
          <w:szCs w:val="24"/>
        </w:rPr>
        <w:t>25</w:t>
      </w:r>
      <w:r w:rsidRPr="00F2429B">
        <w:rPr>
          <w:sz w:val="24"/>
          <w:szCs w:val="24"/>
        </w:rPr>
        <w:t>, 9-21, (2004).</w:t>
      </w:r>
    </w:p>
    <w:p w14:paraId="5E8CF4A3" w14:textId="77777777" w:rsidR="00FA68E0" w:rsidRPr="00F2429B" w:rsidRDefault="00FA68E0" w:rsidP="00FA68E0">
      <w:pPr>
        <w:pStyle w:val="EndNoteBibliography"/>
        <w:spacing w:line="360" w:lineRule="auto"/>
        <w:ind w:left="720" w:hanging="720"/>
        <w:rPr>
          <w:sz w:val="24"/>
          <w:szCs w:val="24"/>
        </w:rPr>
      </w:pPr>
      <w:r w:rsidRPr="00F2429B">
        <w:rPr>
          <w:sz w:val="24"/>
          <w:szCs w:val="24"/>
        </w:rPr>
        <w:t>2</w:t>
      </w:r>
      <w:r w:rsidRPr="00F2429B">
        <w:rPr>
          <w:sz w:val="24"/>
          <w:szCs w:val="24"/>
        </w:rPr>
        <w:tab/>
        <w:t xml:space="preserve">Litovsky, R. Y. Review of recent work on spatial hearing skills in children with bilateral cochlear implants. </w:t>
      </w:r>
      <w:r w:rsidRPr="00F2429B">
        <w:rPr>
          <w:i/>
          <w:sz w:val="24"/>
          <w:szCs w:val="24"/>
        </w:rPr>
        <w:t>Cochlear Implants Int.</w:t>
      </w:r>
      <w:r w:rsidRPr="00F2429B">
        <w:rPr>
          <w:sz w:val="24"/>
          <w:szCs w:val="24"/>
        </w:rPr>
        <w:t xml:space="preserve"> </w:t>
      </w:r>
      <w:r w:rsidRPr="00F2429B">
        <w:rPr>
          <w:b/>
          <w:sz w:val="24"/>
          <w:szCs w:val="24"/>
        </w:rPr>
        <w:t>12 Suppl 1</w:t>
      </w:r>
      <w:r w:rsidRPr="00F2429B">
        <w:rPr>
          <w:sz w:val="24"/>
          <w:szCs w:val="24"/>
        </w:rPr>
        <w:t>, 30-34, (2011).</w:t>
      </w:r>
    </w:p>
    <w:p w14:paraId="6091F7B7" w14:textId="77777777" w:rsidR="00FA68E0" w:rsidRPr="00F2429B" w:rsidRDefault="00FA68E0" w:rsidP="00FA68E0">
      <w:pPr>
        <w:pStyle w:val="EndNoteBibliography"/>
        <w:spacing w:line="360" w:lineRule="auto"/>
        <w:ind w:left="720" w:hanging="720"/>
        <w:rPr>
          <w:sz w:val="24"/>
          <w:szCs w:val="24"/>
        </w:rPr>
      </w:pPr>
      <w:r w:rsidRPr="00F2429B">
        <w:rPr>
          <w:sz w:val="24"/>
          <w:szCs w:val="24"/>
        </w:rPr>
        <w:t>3</w:t>
      </w:r>
      <w:r w:rsidRPr="00F2429B">
        <w:rPr>
          <w:sz w:val="24"/>
          <w:szCs w:val="24"/>
        </w:rPr>
        <w:tab/>
        <w:t xml:space="preserve">Cullington, H. E. &amp; Zeng, F. G. Bimodal hearing benefit for speech recognition with competing voice in cochlear implant subject with normal hearing in contralateral ear. </w:t>
      </w:r>
      <w:r w:rsidRPr="00F2429B">
        <w:rPr>
          <w:i/>
          <w:sz w:val="24"/>
          <w:szCs w:val="24"/>
        </w:rPr>
        <w:t>Ear Hear.</w:t>
      </w:r>
      <w:r w:rsidRPr="00F2429B">
        <w:rPr>
          <w:sz w:val="24"/>
          <w:szCs w:val="24"/>
        </w:rPr>
        <w:t xml:space="preserve"> </w:t>
      </w:r>
      <w:r w:rsidRPr="00F2429B">
        <w:rPr>
          <w:b/>
          <w:sz w:val="24"/>
          <w:szCs w:val="24"/>
        </w:rPr>
        <w:t>31</w:t>
      </w:r>
      <w:r w:rsidRPr="00F2429B">
        <w:rPr>
          <w:sz w:val="24"/>
          <w:szCs w:val="24"/>
        </w:rPr>
        <w:t>, 70-73, (2010).</w:t>
      </w:r>
    </w:p>
    <w:p w14:paraId="5AD913E7" w14:textId="77777777" w:rsidR="00FA68E0" w:rsidRPr="00F2429B" w:rsidRDefault="00FA68E0" w:rsidP="00FA68E0">
      <w:pPr>
        <w:pStyle w:val="EndNoteBibliography"/>
        <w:spacing w:line="360" w:lineRule="auto"/>
        <w:ind w:left="720" w:hanging="720"/>
        <w:rPr>
          <w:sz w:val="24"/>
          <w:szCs w:val="24"/>
        </w:rPr>
      </w:pPr>
      <w:r w:rsidRPr="00F2429B">
        <w:rPr>
          <w:sz w:val="24"/>
          <w:szCs w:val="24"/>
        </w:rPr>
        <w:t>4</w:t>
      </w:r>
      <w:r w:rsidRPr="00F2429B">
        <w:rPr>
          <w:sz w:val="24"/>
          <w:szCs w:val="24"/>
        </w:rPr>
        <w:tab/>
        <w:t xml:space="preserve">Dorman, M. F., Loiselle, L. H., Cook, S. J., Yost, W. A. &amp; Gifford, R. H. Sound source localization by normal-hearing listeners, hearing-impaired listeners and cochlear implant listeners. </w:t>
      </w:r>
      <w:r w:rsidRPr="00F2429B">
        <w:rPr>
          <w:i/>
          <w:sz w:val="24"/>
          <w:szCs w:val="24"/>
        </w:rPr>
        <w:t>Audiol. Neurootol.</w:t>
      </w:r>
      <w:r w:rsidRPr="00F2429B">
        <w:rPr>
          <w:sz w:val="24"/>
          <w:szCs w:val="24"/>
        </w:rPr>
        <w:t xml:space="preserve"> </w:t>
      </w:r>
      <w:r w:rsidRPr="00F2429B">
        <w:rPr>
          <w:b/>
          <w:sz w:val="24"/>
          <w:szCs w:val="24"/>
        </w:rPr>
        <w:t>21</w:t>
      </w:r>
      <w:r w:rsidRPr="00F2429B">
        <w:rPr>
          <w:sz w:val="24"/>
          <w:szCs w:val="24"/>
        </w:rPr>
        <w:t>, 127-131, (2016).</w:t>
      </w:r>
    </w:p>
    <w:p w14:paraId="54DD5863" w14:textId="77777777" w:rsidR="00FA68E0" w:rsidRPr="00F2429B" w:rsidRDefault="00FA68E0" w:rsidP="00FA68E0">
      <w:pPr>
        <w:pStyle w:val="EndNoteBibliography"/>
        <w:spacing w:line="360" w:lineRule="auto"/>
        <w:ind w:left="720" w:hanging="720"/>
        <w:rPr>
          <w:sz w:val="24"/>
          <w:szCs w:val="24"/>
        </w:rPr>
      </w:pPr>
      <w:r w:rsidRPr="00F2429B">
        <w:rPr>
          <w:sz w:val="24"/>
          <w:szCs w:val="24"/>
        </w:rPr>
        <w:t>5</w:t>
      </w:r>
      <w:r w:rsidRPr="00F2429B">
        <w:rPr>
          <w:sz w:val="24"/>
          <w:szCs w:val="24"/>
        </w:rPr>
        <w:tab/>
        <w:t xml:space="preserve">Fletcher, M. D., Hadeedi, A., Goehring, T. &amp; Mills, S. R. Electro-haptic enhancement of speech-in-noise performance in cochlear implant users. </w:t>
      </w:r>
      <w:r w:rsidRPr="00F2429B">
        <w:rPr>
          <w:i/>
          <w:sz w:val="24"/>
          <w:szCs w:val="24"/>
        </w:rPr>
        <w:t>Sci. Rep.</w:t>
      </w:r>
      <w:r w:rsidRPr="00F2429B">
        <w:rPr>
          <w:sz w:val="24"/>
          <w:szCs w:val="24"/>
        </w:rPr>
        <w:t xml:space="preserve"> </w:t>
      </w:r>
      <w:r w:rsidRPr="00F2429B">
        <w:rPr>
          <w:b/>
          <w:sz w:val="24"/>
          <w:szCs w:val="24"/>
        </w:rPr>
        <w:t>9</w:t>
      </w:r>
      <w:r w:rsidRPr="00F2429B">
        <w:rPr>
          <w:sz w:val="24"/>
          <w:szCs w:val="24"/>
        </w:rPr>
        <w:t>, 11428, (2019).</w:t>
      </w:r>
    </w:p>
    <w:p w14:paraId="4A94B524" w14:textId="77777777" w:rsidR="00FA68E0" w:rsidRPr="00F2429B" w:rsidRDefault="00FA68E0" w:rsidP="00FA68E0">
      <w:pPr>
        <w:pStyle w:val="EndNoteBibliography"/>
        <w:spacing w:line="360" w:lineRule="auto"/>
        <w:ind w:left="720" w:hanging="720"/>
        <w:rPr>
          <w:sz w:val="24"/>
          <w:szCs w:val="24"/>
        </w:rPr>
      </w:pPr>
      <w:r w:rsidRPr="00F2429B">
        <w:rPr>
          <w:sz w:val="24"/>
          <w:szCs w:val="24"/>
        </w:rPr>
        <w:t>6</w:t>
      </w:r>
      <w:r w:rsidRPr="00F2429B">
        <w:rPr>
          <w:sz w:val="24"/>
          <w:szCs w:val="24"/>
        </w:rPr>
        <w:tab/>
        <w:t xml:space="preserve">Fletcher, M. D., Mills, S. R. &amp; Goehring, T. Vibro-tactile enhancement of speech intelligibility in multi-talker noise for simulated cochlear implant listening. </w:t>
      </w:r>
      <w:r w:rsidRPr="00F2429B">
        <w:rPr>
          <w:i/>
          <w:sz w:val="24"/>
          <w:szCs w:val="24"/>
        </w:rPr>
        <w:t>Trends Hear.</w:t>
      </w:r>
      <w:r w:rsidRPr="00F2429B">
        <w:rPr>
          <w:sz w:val="24"/>
          <w:szCs w:val="24"/>
        </w:rPr>
        <w:t xml:space="preserve"> </w:t>
      </w:r>
      <w:r w:rsidRPr="00F2429B">
        <w:rPr>
          <w:b/>
          <w:sz w:val="24"/>
          <w:szCs w:val="24"/>
        </w:rPr>
        <w:t>22</w:t>
      </w:r>
      <w:r w:rsidRPr="00F2429B">
        <w:rPr>
          <w:sz w:val="24"/>
          <w:szCs w:val="24"/>
        </w:rPr>
        <w:t>, 1-11, (2018).</w:t>
      </w:r>
    </w:p>
    <w:p w14:paraId="45F6047D" w14:textId="76B79E31" w:rsidR="00FA68E0" w:rsidRPr="00F2429B" w:rsidRDefault="00FA68E0" w:rsidP="00FA68E0">
      <w:pPr>
        <w:pStyle w:val="EndNoteBibliography"/>
        <w:spacing w:line="360" w:lineRule="auto"/>
        <w:ind w:left="720" w:hanging="720"/>
        <w:rPr>
          <w:sz w:val="24"/>
          <w:szCs w:val="24"/>
        </w:rPr>
      </w:pPr>
      <w:r w:rsidRPr="00F2429B">
        <w:rPr>
          <w:sz w:val="24"/>
          <w:szCs w:val="24"/>
        </w:rPr>
        <w:t>7</w:t>
      </w:r>
      <w:r w:rsidRPr="00F2429B">
        <w:rPr>
          <w:sz w:val="24"/>
          <w:szCs w:val="24"/>
        </w:rPr>
        <w:tab/>
        <w:t xml:space="preserve">Fletcher, M. D., Thini, N. &amp; Perry, S. W. Enhanced pitch discrimination for cochlear implant users with a new haptic neuroprosthetic. </w:t>
      </w:r>
      <w:r w:rsidRPr="00F2429B">
        <w:rPr>
          <w:i/>
          <w:sz w:val="24"/>
          <w:szCs w:val="24"/>
        </w:rPr>
        <w:t>Sci. Rep.</w:t>
      </w:r>
      <w:r w:rsidRPr="00F2429B">
        <w:rPr>
          <w:sz w:val="24"/>
          <w:szCs w:val="24"/>
        </w:rPr>
        <w:t xml:space="preserve"> </w:t>
      </w:r>
      <w:r w:rsidR="00B632C9">
        <w:rPr>
          <w:b/>
          <w:bCs/>
          <w:sz w:val="24"/>
          <w:szCs w:val="24"/>
        </w:rPr>
        <w:t>10</w:t>
      </w:r>
      <w:r w:rsidR="00B632C9">
        <w:rPr>
          <w:sz w:val="24"/>
          <w:szCs w:val="24"/>
        </w:rPr>
        <w:t xml:space="preserve">, 10354, </w:t>
      </w:r>
      <w:r w:rsidRPr="00F2429B">
        <w:rPr>
          <w:sz w:val="24"/>
          <w:szCs w:val="24"/>
        </w:rPr>
        <w:t>(</w:t>
      </w:r>
      <w:r w:rsidR="00306064">
        <w:rPr>
          <w:sz w:val="24"/>
          <w:szCs w:val="24"/>
        </w:rPr>
        <w:t>2020</w:t>
      </w:r>
      <w:r w:rsidRPr="00F2429B">
        <w:rPr>
          <w:sz w:val="24"/>
          <w:szCs w:val="24"/>
        </w:rPr>
        <w:t>).</w:t>
      </w:r>
    </w:p>
    <w:p w14:paraId="0A170428" w14:textId="77777777" w:rsidR="00FA68E0" w:rsidRPr="00F2429B" w:rsidRDefault="00FA68E0" w:rsidP="00FA68E0">
      <w:pPr>
        <w:pStyle w:val="EndNoteBibliography"/>
        <w:spacing w:line="360" w:lineRule="auto"/>
        <w:ind w:left="720" w:hanging="720"/>
        <w:rPr>
          <w:sz w:val="24"/>
          <w:szCs w:val="24"/>
        </w:rPr>
      </w:pPr>
      <w:r w:rsidRPr="00F2429B">
        <w:rPr>
          <w:sz w:val="24"/>
          <w:szCs w:val="24"/>
        </w:rPr>
        <w:t>8</w:t>
      </w:r>
      <w:r w:rsidRPr="00F2429B">
        <w:rPr>
          <w:sz w:val="24"/>
          <w:szCs w:val="24"/>
        </w:rPr>
        <w:tab/>
        <w:t xml:space="preserve">Huang, J., Sheffield, B., Lin, P. &amp; Zeng, F. G. Electro-tactile stimulation enhances cochlear implant speech recognition in noise. </w:t>
      </w:r>
      <w:r w:rsidRPr="00F2429B">
        <w:rPr>
          <w:i/>
          <w:sz w:val="24"/>
          <w:szCs w:val="24"/>
        </w:rPr>
        <w:t>Sci. Rep.</w:t>
      </w:r>
      <w:r w:rsidRPr="00F2429B">
        <w:rPr>
          <w:sz w:val="24"/>
          <w:szCs w:val="24"/>
        </w:rPr>
        <w:t xml:space="preserve"> </w:t>
      </w:r>
      <w:r w:rsidRPr="00F2429B">
        <w:rPr>
          <w:b/>
          <w:sz w:val="24"/>
          <w:szCs w:val="24"/>
        </w:rPr>
        <w:t>7</w:t>
      </w:r>
      <w:r w:rsidRPr="00F2429B">
        <w:rPr>
          <w:sz w:val="24"/>
          <w:szCs w:val="24"/>
        </w:rPr>
        <w:t>, 2196, (2017).</w:t>
      </w:r>
    </w:p>
    <w:p w14:paraId="300736B8" w14:textId="77777777" w:rsidR="00FA68E0" w:rsidRPr="00F2429B" w:rsidRDefault="00FA68E0" w:rsidP="00FA68E0">
      <w:pPr>
        <w:pStyle w:val="EndNoteBibliography"/>
        <w:spacing w:line="360" w:lineRule="auto"/>
        <w:ind w:left="720" w:hanging="720"/>
        <w:rPr>
          <w:sz w:val="24"/>
          <w:szCs w:val="24"/>
        </w:rPr>
      </w:pPr>
      <w:r w:rsidRPr="00F2429B">
        <w:rPr>
          <w:sz w:val="24"/>
          <w:szCs w:val="24"/>
        </w:rPr>
        <w:t>9</w:t>
      </w:r>
      <w:r w:rsidRPr="00F2429B">
        <w:rPr>
          <w:sz w:val="24"/>
          <w:szCs w:val="24"/>
        </w:rPr>
        <w:tab/>
        <w:t>Ciesla, K.</w:t>
      </w:r>
      <w:r w:rsidRPr="00F2429B">
        <w:rPr>
          <w:i/>
          <w:sz w:val="24"/>
          <w:szCs w:val="24"/>
        </w:rPr>
        <w:t xml:space="preserve"> et al.</w:t>
      </w:r>
      <w:r w:rsidRPr="00F2429B">
        <w:rPr>
          <w:sz w:val="24"/>
          <w:szCs w:val="24"/>
        </w:rPr>
        <w:t xml:space="preserve"> Immediate improvement of speech-in-noise perception through multisensory stimulation via an auditory to tactile sensory substitution. </w:t>
      </w:r>
      <w:r w:rsidRPr="00F2429B">
        <w:rPr>
          <w:i/>
          <w:sz w:val="24"/>
          <w:szCs w:val="24"/>
        </w:rPr>
        <w:t>Restor. Neurol. Neurosci.</w:t>
      </w:r>
      <w:r w:rsidRPr="00F2429B">
        <w:rPr>
          <w:sz w:val="24"/>
          <w:szCs w:val="24"/>
        </w:rPr>
        <w:t xml:space="preserve"> </w:t>
      </w:r>
      <w:r w:rsidRPr="00F2429B">
        <w:rPr>
          <w:b/>
          <w:sz w:val="24"/>
          <w:szCs w:val="24"/>
        </w:rPr>
        <w:t>37</w:t>
      </w:r>
      <w:r w:rsidRPr="00F2429B">
        <w:rPr>
          <w:sz w:val="24"/>
          <w:szCs w:val="24"/>
        </w:rPr>
        <w:t>, 155-166, (2019).</w:t>
      </w:r>
    </w:p>
    <w:p w14:paraId="1FCAEF90" w14:textId="223259F8" w:rsidR="00FA68E0" w:rsidRPr="00F2429B" w:rsidRDefault="00FA68E0" w:rsidP="00FA68E0">
      <w:pPr>
        <w:pStyle w:val="EndNoteBibliography"/>
        <w:spacing w:line="360" w:lineRule="auto"/>
        <w:ind w:left="720" w:hanging="720"/>
        <w:rPr>
          <w:sz w:val="24"/>
          <w:szCs w:val="24"/>
        </w:rPr>
      </w:pPr>
      <w:r w:rsidRPr="00F2429B">
        <w:rPr>
          <w:sz w:val="24"/>
          <w:szCs w:val="24"/>
        </w:rPr>
        <w:t>10</w:t>
      </w:r>
      <w:r w:rsidRPr="00F2429B">
        <w:rPr>
          <w:sz w:val="24"/>
          <w:szCs w:val="24"/>
        </w:rPr>
        <w:tab/>
        <w:t xml:space="preserve">Fletcher, M. D., Cunningham, R. O. &amp; Mills, S. R. Electro-haptic enhancement of spatial hearing in cochlear implant users. </w:t>
      </w:r>
      <w:r w:rsidRPr="00F2429B">
        <w:rPr>
          <w:i/>
          <w:sz w:val="24"/>
          <w:szCs w:val="24"/>
        </w:rPr>
        <w:t>Sci. Rep.</w:t>
      </w:r>
      <w:r w:rsidRPr="00F2429B">
        <w:rPr>
          <w:sz w:val="24"/>
          <w:szCs w:val="24"/>
        </w:rPr>
        <w:t xml:space="preserve"> </w:t>
      </w:r>
      <w:r w:rsidRPr="00F2429B">
        <w:rPr>
          <w:b/>
          <w:sz w:val="24"/>
          <w:szCs w:val="24"/>
        </w:rPr>
        <w:t>10</w:t>
      </w:r>
      <w:r w:rsidRPr="00F2429B">
        <w:rPr>
          <w:sz w:val="24"/>
          <w:szCs w:val="24"/>
        </w:rPr>
        <w:t>, 1621, (2020).</w:t>
      </w:r>
    </w:p>
    <w:p w14:paraId="47551C10" w14:textId="77777777" w:rsidR="00FA68E0" w:rsidRPr="00F2429B" w:rsidRDefault="00FA68E0" w:rsidP="00FA68E0">
      <w:pPr>
        <w:pStyle w:val="EndNoteBibliography"/>
        <w:spacing w:line="360" w:lineRule="auto"/>
        <w:ind w:left="720" w:hanging="720"/>
        <w:rPr>
          <w:sz w:val="24"/>
          <w:szCs w:val="24"/>
        </w:rPr>
      </w:pPr>
      <w:r w:rsidRPr="00F2429B">
        <w:rPr>
          <w:sz w:val="24"/>
          <w:szCs w:val="24"/>
        </w:rPr>
        <w:t>11</w:t>
      </w:r>
      <w:r w:rsidRPr="00F2429B">
        <w:rPr>
          <w:sz w:val="24"/>
          <w:szCs w:val="24"/>
        </w:rPr>
        <w:tab/>
        <w:t xml:space="preserve">Gescheider, G. A. Some comparisons between touch and hearing. </w:t>
      </w:r>
      <w:r w:rsidRPr="00F2429B">
        <w:rPr>
          <w:i/>
          <w:sz w:val="24"/>
          <w:szCs w:val="24"/>
        </w:rPr>
        <w:t>IEEE T. Man Machine</w:t>
      </w:r>
      <w:r w:rsidRPr="00F2429B">
        <w:rPr>
          <w:sz w:val="24"/>
          <w:szCs w:val="24"/>
        </w:rPr>
        <w:t xml:space="preserve"> </w:t>
      </w:r>
      <w:r w:rsidRPr="00F2429B">
        <w:rPr>
          <w:b/>
          <w:sz w:val="24"/>
          <w:szCs w:val="24"/>
        </w:rPr>
        <w:t>11</w:t>
      </w:r>
      <w:r w:rsidRPr="00F2429B">
        <w:rPr>
          <w:sz w:val="24"/>
          <w:szCs w:val="24"/>
        </w:rPr>
        <w:t>, 28, (1970).</w:t>
      </w:r>
    </w:p>
    <w:p w14:paraId="272266DC" w14:textId="77777777" w:rsidR="00FA68E0" w:rsidRPr="00F2429B" w:rsidRDefault="00FA68E0" w:rsidP="00FA68E0">
      <w:pPr>
        <w:pStyle w:val="EndNoteBibliography"/>
        <w:spacing w:line="360" w:lineRule="auto"/>
        <w:ind w:left="720" w:hanging="720"/>
        <w:rPr>
          <w:sz w:val="24"/>
          <w:szCs w:val="24"/>
        </w:rPr>
      </w:pPr>
      <w:r w:rsidRPr="00F2429B">
        <w:rPr>
          <w:sz w:val="24"/>
          <w:szCs w:val="24"/>
        </w:rPr>
        <w:lastRenderedPageBreak/>
        <w:t>12</w:t>
      </w:r>
      <w:r w:rsidRPr="00F2429B">
        <w:rPr>
          <w:sz w:val="24"/>
          <w:szCs w:val="24"/>
        </w:rPr>
        <w:tab/>
        <w:t xml:space="preserve">Frost, B. J. &amp; Richardson, B. L. Tactile localization of sounds - Acuity, tracking moving sources, and selective attention. </w:t>
      </w:r>
      <w:r w:rsidRPr="00F2429B">
        <w:rPr>
          <w:i/>
          <w:sz w:val="24"/>
          <w:szCs w:val="24"/>
        </w:rPr>
        <w:t>J. Acoust. Soc. Am.</w:t>
      </w:r>
      <w:r w:rsidRPr="00F2429B">
        <w:rPr>
          <w:sz w:val="24"/>
          <w:szCs w:val="24"/>
        </w:rPr>
        <w:t xml:space="preserve"> </w:t>
      </w:r>
      <w:r w:rsidRPr="00F2429B">
        <w:rPr>
          <w:b/>
          <w:sz w:val="24"/>
          <w:szCs w:val="24"/>
        </w:rPr>
        <w:t>59</w:t>
      </w:r>
      <w:r w:rsidRPr="00F2429B">
        <w:rPr>
          <w:sz w:val="24"/>
          <w:szCs w:val="24"/>
        </w:rPr>
        <w:t>, 907-914, (1976).</w:t>
      </w:r>
    </w:p>
    <w:p w14:paraId="6DD0BF9D" w14:textId="77777777" w:rsidR="00FA68E0" w:rsidRPr="00F2429B" w:rsidRDefault="00FA68E0" w:rsidP="00FA68E0">
      <w:pPr>
        <w:pStyle w:val="EndNoteBibliography"/>
        <w:spacing w:line="360" w:lineRule="auto"/>
        <w:ind w:left="720" w:hanging="720"/>
        <w:rPr>
          <w:sz w:val="24"/>
          <w:szCs w:val="24"/>
        </w:rPr>
      </w:pPr>
      <w:r w:rsidRPr="00F2429B">
        <w:rPr>
          <w:sz w:val="24"/>
          <w:szCs w:val="24"/>
        </w:rPr>
        <w:t>13</w:t>
      </w:r>
      <w:r w:rsidRPr="00F2429B">
        <w:rPr>
          <w:sz w:val="24"/>
          <w:szCs w:val="24"/>
        </w:rPr>
        <w:tab/>
        <w:t xml:space="preserve">Richardson, B. L. &amp; Frost, B. J. Tactile localization of the direction and distance of sounds. </w:t>
      </w:r>
      <w:r w:rsidRPr="00F2429B">
        <w:rPr>
          <w:i/>
          <w:sz w:val="24"/>
          <w:szCs w:val="24"/>
        </w:rPr>
        <w:t>Percept. Psychophys.</w:t>
      </w:r>
      <w:r w:rsidRPr="00F2429B">
        <w:rPr>
          <w:sz w:val="24"/>
          <w:szCs w:val="24"/>
        </w:rPr>
        <w:t xml:space="preserve"> </w:t>
      </w:r>
      <w:r w:rsidRPr="00F2429B">
        <w:rPr>
          <w:b/>
          <w:sz w:val="24"/>
          <w:szCs w:val="24"/>
        </w:rPr>
        <w:t>25</w:t>
      </w:r>
      <w:r w:rsidRPr="00F2429B">
        <w:rPr>
          <w:sz w:val="24"/>
          <w:szCs w:val="24"/>
        </w:rPr>
        <w:t>, 336-344, (1979).</w:t>
      </w:r>
    </w:p>
    <w:p w14:paraId="7C53E4FD" w14:textId="77777777" w:rsidR="00FA68E0" w:rsidRPr="00F2429B" w:rsidRDefault="00FA68E0" w:rsidP="00FA68E0">
      <w:pPr>
        <w:pStyle w:val="EndNoteBibliography"/>
        <w:spacing w:line="360" w:lineRule="auto"/>
        <w:ind w:left="720" w:hanging="720"/>
        <w:rPr>
          <w:sz w:val="24"/>
          <w:szCs w:val="24"/>
        </w:rPr>
      </w:pPr>
      <w:r w:rsidRPr="00F2429B">
        <w:rPr>
          <w:sz w:val="24"/>
          <w:szCs w:val="24"/>
        </w:rPr>
        <w:t>14</w:t>
      </w:r>
      <w:r w:rsidRPr="00F2429B">
        <w:rPr>
          <w:sz w:val="24"/>
          <w:szCs w:val="24"/>
        </w:rPr>
        <w:tab/>
        <w:t xml:space="preserve">Richardson, B. L., Wuillemin, D. B. &amp; Saunders, F. J. Tactile discrimination of competing sounds. </w:t>
      </w:r>
      <w:r w:rsidRPr="00F2429B">
        <w:rPr>
          <w:i/>
          <w:sz w:val="24"/>
          <w:szCs w:val="24"/>
        </w:rPr>
        <w:t>Percept. Psychophys.</w:t>
      </w:r>
      <w:r w:rsidRPr="00F2429B">
        <w:rPr>
          <w:sz w:val="24"/>
          <w:szCs w:val="24"/>
        </w:rPr>
        <w:t xml:space="preserve"> </w:t>
      </w:r>
      <w:r w:rsidRPr="00F2429B">
        <w:rPr>
          <w:b/>
          <w:sz w:val="24"/>
          <w:szCs w:val="24"/>
        </w:rPr>
        <w:t>24</w:t>
      </w:r>
      <w:r w:rsidRPr="00F2429B">
        <w:rPr>
          <w:sz w:val="24"/>
          <w:szCs w:val="24"/>
        </w:rPr>
        <w:t>, 546-550, (1978).</w:t>
      </w:r>
    </w:p>
    <w:p w14:paraId="3984C0F6" w14:textId="77777777" w:rsidR="00FA68E0" w:rsidRPr="00F2429B" w:rsidRDefault="00FA68E0" w:rsidP="00FA68E0">
      <w:pPr>
        <w:pStyle w:val="EndNoteBibliography"/>
        <w:spacing w:line="360" w:lineRule="auto"/>
        <w:ind w:left="720" w:hanging="720"/>
        <w:rPr>
          <w:sz w:val="24"/>
          <w:szCs w:val="24"/>
        </w:rPr>
      </w:pPr>
      <w:r w:rsidRPr="00F2429B">
        <w:rPr>
          <w:sz w:val="24"/>
          <w:szCs w:val="24"/>
        </w:rPr>
        <w:t>15</w:t>
      </w:r>
      <w:r w:rsidRPr="00F2429B">
        <w:rPr>
          <w:sz w:val="24"/>
          <w:szCs w:val="24"/>
        </w:rPr>
        <w:tab/>
        <w:t xml:space="preserve">Peters, B. R., Wyss, J. &amp; Manrique, M. Worldwide trends in bilateral cochlear implantation. </w:t>
      </w:r>
      <w:r w:rsidRPr="00F2429B">
        <w:rPr>
          <w:i/>
          <w:sz w:val="24"/>
          <w:szCs w:val="24"/>
        </w:rPr>
        <w:t>Laryngoscope</w:t>
      </w:r>
      <w:r w:rsidRPr="00F2429B">
        <w:rPr>
          <w:sz w:val="24"/>
          <w:szCs w:val="24"/>
        </w:rPr>
        <w:t xml:space="preserve"> </w:t>
      </w:r>
      <w:r w:rsidRPr="00F2429B">
        <w:rPr>
          <w:b/>
          <w:sz w:val="24"/>
          <w:szCs w:val="24"/>
        </w:rPr>
        <w:t>120 Suppl 2</w:t>
      </w:r>
      <w:r w:rsidRPr="00F2429B">
        <w:rPr>
          <w:sz w:val="24"/>
          <w:szCs w:val="24"/>
        </w:rPr>
        <w:t>, 17-44, (2010).</w:t>
      </w:r>
    </w:p>
    <w:p w14:paraId="34EB6B5E" w14:textId="77777777" w:rsidR="00FA68E0" w:rsidRPr="00F2429B" w:rsidRDefault="00FA68E0" w:rsidP="00FA68E0">
      <w:pPr>
        <w:pStyle w:val="EndNoteBibliography"/>
        <w:spacing w:line="360" w:lineRule="auto"/>
        <w:ind w:left="720" w:hanging="720"/>
        <w:rPr>
          <w:sz w:val="24"/>
          <w:szCs w:val="24"/>
        </w:rPr>
      </w:pPr>
      <w:r w:rsidRPr="00F2429B">
        <w:rPr>
          <w:sz w:val="24"/>
          <w:szCs w:val="24"/>
        </w:rPr>
        <w:t>16</w:t>
      </w:r>
      <w:r w:rsidRPr="00F2429B">
        <w:rPr>
          <w:sz w:val="24"/>
          <w:szCs w:val="24"/>
        </w:rPr>
        <w:tab/>
        <w:t xml:space="preserve">Verschuur, C. A., Lutman, M. E., Ramsden, R., Greenham, P. &amp; O'Driscoll, M. Auditory localization abilities in bilateral cochlear implant recipients. </w:t>
      </w:r>
      <w:r w:rsidRPr="00F2429B">
        <w:rPr>
          <w:i/>
          <w:sz w:val="24"/>
          <w:szCs w:val="24"/>
        </w:rPr>
        <w:t>Otol. Neurotol.</w:t>
      </w:r>
      <w:r w:rsidRPr="00F2429B">
        <w:rPr>
          <w:sz w:val="24"/>
          <w:szCs w:val="24"/>
        </w:rPr>
        <w:t xml:space="preserve"> </w:t>
      </w:r>
      <w:r w:rsidRPr="00F2429B">
        <w:rPr>
          <w:b/>
          <w:sz w:val="24"/>
          <w:szCs w:val="24"/>
        </w:rPr>
        <w:t>26</w:t>
      </w:r>
      <w:r w:rsidRPr="00F2429B">
        <w:rPr>
          <w:sz w:val="24"/>
          <w:szCs w:val="24"/>
        </w:rPr>
        <w:t>, 965-971, (2005).</w:t>
      </w:r>
    </w:p>
    <w:p w14:paraId="4682D25C" w14:textId="77777777" w:rsidR="00FA68E0" w:rsidRPr="00F2429B" w:rsidRDefault="00FA68E0" w:rsidP="00FA68E0">
      <w:pPr>
        <w:pStyle w:val="EndNoteBibliography"/>
        <w:spacing w:line="360" w:lineRule="auto"/>
        <w:ind w:left="720" w:hanging="720"/>
        <w:rPr>
          <w:sz w:val="24"/>
          <w:szCs w:val="24"/>
        </w:rPr>
      </w:pPr>
      <w:r w:rsidRPr="00F2429B">
        <w:rPr>
          <w:sz w:val="24"/>
          <w:szCs w:val="24"/>
        </w:rPr>
        <w:t>17</w:t>
      </w:r>
      <w:r w:rsidRPr="00F2429B">
        <w:rPr>
          <w:sz w:val="24"/>
          <w:szCs w:val="24"/>
        </w:rPr>
        <w:tab/>
        <w:t xml:space="preserve">Senn, P., Kompis, M., Vischer, M. &amp; Haeusler, R. Minimum audible angle, just noticeable interaural differences and speech intelligibility with bilateral cochlear implants using clinical speech processors. </w:t>
      </w:r>
      <w:r w:rsidRPr="00F2429B">
        <w:rPr>
          <w:i/>
          <w:sz w:val="24"/>
          <w:szCs w:val="24"/>
        </w:rPr>
        <w:t>Audiol. Neuro-Otol.</w:t>
      </w:r>
      <w:r w:rsidRPr="00F2429B">
        <w:rPr>
          <w:sz w:val="24"/>
          <w:szCs w:val="24"/>
        </w:rPr>
        <w:t xml:space="preserve"> </w:t>
      </w:r>
      <w:r w:rsidRPr="00F2429B">
        <w:rPr>
          <w:b/>
          <w:sz w:val="24"/>
          <w:szCs w:val="24"/>
        </w:rPr>
        <w:t>10</w:t>
      </w:r>
      <w:r w:rsidRPr="00F2429B">
        <w:rPr>
          <w:sz w:val="24"/>
          <w:szCs w:val="24"/>
        </w:rPr>
        <w:t>, 342-352, (2005).</w:t>
      </w:r>
    </w:p>
    <w:p w14:paraId="23CCEBC4" w14:textId="77777777" w:rsidR="00FA68E0" w:rsidRPr="00F2429B" w:rsidRDefault="00FA68E0" w:rsidP="00FA68E0">
      <w:pPr>
        <w:pStyle w:val="EndNoteBibliography"/>
        <w:spacing w:line="360" w:lineRule="auto"/>
        <w:ind w:left="720" w:hanging="720"/>
        <w:rPr>
          <w:sz w:val="24"/>
          <w:szCs w:val="24"/>
        </w:rPr>
      </w:pPr>
      <w:r w:rsidRPr="00F2429B">
        <w:rPr>
          <w:sz w:val="24"/>
          <w:szCs w:val="24"/>
        </w:rPr>
        <w:t>18</w:t>
      </w:r>
      <w:r w:rsidRPr="00F2429B">
        <w:rPr>
          <w:sz w:val="24"/>
          <w:szCs w:val="24"/>
        </w:rPr>
        <w:tab/>
        <w:t>Aronoff, J. M.</w:t>
      </w:r>
      <w:r w:rsidRPr="00F2429B">
        <w:rPr>
          <w:i/>
          <w:sz w:val="24"/>
          <w:szCs w:val="24"/>
        </w:rPr>
        <w:t xml:space="preserve"> et al.</w:t>
      </w:r>
      <w:r w:rsidRPr="00F2429B">
        <w:rPr>
          <w:sz w:val="24"/>
          <w:szCs w:val="24"/>
        </w:rPr>
        <w:t xml:space="preserve"> The use of interaural time and level difference cues by bilateral cochlear implant users. </w:t>
      </w:r>
      <w:r w:rsidRPr="00F2429B">
        <w:rPr>
          <w:i/>
          <w:sz w:val="24"/>
          <w:szCs w:val="24"/>
        </w:rPr>
        <w:t>J. Acoust. Soc. Am.</w:t>
      </w:r>
      <w:r w:rsidRPr="00F2429B">
        <w:rPr>
          <w:sz w:val="24"/>
          <w:szCs w:val="24"/>
        </w:rPr>
        <w:t xml:space="preserve"> </w:t>
      </w:r>
      <w:r w:rsidRPr="00F2429B">
        <w:rPr>
          <w:b/>
          <w:sz w:val="24"/>
          <w:szCs w:val="24"/>
        </w:rPr>
        <w:t>127</w:t>
      </w:r>
      <w:r w:rsidRPr="00F2429B">
        <w:rPr>
          <w:sz w:val="24"/>
          <w:szCs w:val="24"/>
        </w:rPr>
        <w:t>, l87-l92, (2010).</w:t>
      </w:r>
    </w:p>
    <w:p w14:paraId="077D779A" w14:textId="77777777" w:rsidR="00FA68E0" w:rsidRPr="00F2429B" w:rsidRDefault="00FA68E0" w:rsidP="00FA68E0">
      <w:pPr>
        <w:pStyle w:val="EndNoteBibliography"/>
        <w:spacing w:line="360" w:lineRule="auto"/>
        <w:ind w:left="720" w:hanging="720"/>
        <w:rPr>
          <w:sz w:val="24"/>
          <w:szCs w:val="24"/>
        </w:rPr>
      </w:pPr>
      <w:r w:rsidRPr="00F2429B">
        <w:rPr>
          <w:sz w:val="24"/>
          <w:szCs w:val="24"/>
        </w:rPr>
        <w:t>19</w:t>
      </w:r>
      <w:r w:rsidRPr="00F2429B">
        <w:rPr>
          <w:sz w:val="24"/>
          <w:szCs w:val="24"/>
        </w:rPr>
        <w:tab/>
        <w:t>Smulders, Y. E.</w:t>
      </w:r>
      <w:r w:rsidRPr="00F2429B">
        <w:rPr>
          <w:i/>
          <w:sz w:val="24"/>
          <w:szCs w:val="24"/>
        </w:rPr>
        <w:t xml:space="preserve"> et al.</w:t>
      </w:r>
      <w:r w:rsidRPr="00F2429B">
        <w:rPr>
          <w:sz w:val="24"/>
          <w:szCs w:val="24"/>
        </w:rPr>
        <w:t xml:space="preserve"> Comparison of bilateral and unilateral cochlear implantation in adults: A randomized clinical trial. </w:t>
      </w:r>
      <w:r w:rsidRPr="00F2429B">
        <w:rPr>
          <w:i/>
          <w:sz w:val="24"/>
          <w:szCs w:val="24"/>
        </w:rPr>
        <w:t>JAMA Otolaryngol. Head Neck Surg.</w:t>
      </w:r>
      <w:r w:rsidRPr="00F2429B">
        <w:rPr>
          <w:sz w:val="24"/>
          <w:szCs w:val="24"/>
        </w:rPr>
        <w:t xml:space="preserve"> </w:t>
      </w:r>
      <w:r w:rsidRPr="00F2429B">
        <w:rPr>
          <w:b/>
          <w:sz w:val="24"/>
          <w:szCs w:val="24"/>
        </w:rPr>
        <w:t>142</w:t>
      </w:r>
      <w:r w:rsidRPr="00F2429B">
        <w:rPr>
          <w:sz w:val="24"/>
          <w:szCs w:val="24"/>
        </w:rPr>
        <w:t>, 249-256, (2016).</w:t>
      </w:r>
    </w:p>
    <w:p w14:paraId="736207AA" w14:textId="77777777" w:rsidR="00FA68E0" w:rsidRPr="00F2429B" w:rsidRDefault="00FA68E0" w:rsidP="00FA68E0">
      <w:pPr>
        <w:pStyle w:val="EndNoteBibliography"/>
        <w:spacing w:line="360" w:lineRule="auto"/>
        <w:ind w:left="720" w:hanging="720"/>
        <w:rPr>
          <w:sz w:val="24"/>
          <w:szCs w:val="24"/>
        </w:rPr>
      </w:pPr>
      <w:r w:rsidRPr="00F2429B">
        <w:rPr>
          <w:sz w:val="24"/>
          <w:szCs w:val="24"/>
        </w:rPr>
        <w:t>20</w:t>
      </w:r>
      <w:r w:rsidRPr="00F2429B">
        <w:rPr>
          <w:sz w:val="24"/>
          <w:szCs w:val="24"/>
        </w:rPr>
        <w:tab/>
        <w:t>van Zon, A.</w:t>
      </w:r>
      <w:r w:rsidRPr="00F2429B">
        <w:rPr>
          <w:i/>
          <w:sz w:val="24"/>
          <w:szCs w:val="24"/>
        </w:rPr>
        <w:t xml:space="preserve"> et al.</w:t>
      </w:r>
      <w:r w:rsidRPr="00F2429B">
        <w:rPr>
          <w:sz w:val="24"/>
          <w:szCs w:val="24"/>
        </w:rPr>
        <w:t xml:space="preserve"> Stable benefits of bilateral over unilateral cochlear implantation after two years: A randomized controlled trial. </w:t>
      </w:r>
      <w:r w:rsidRPr="00F2429B">
        <w:rPr>
          <w:i/>
          <w:sz w:val="24"/>
          <w:szCs w:val="24"/>
        </w:rPr>
        <w:t>Laryngoscope</w:t>
      </w:r>
      <w:r w:rsidRPr="00F2429B">
        <w:rPr>
          <w:sz w:val="24"/>
          <w:szCs w:val="24"/>
        </w:rPr>
        <w:t xml:space="preserve"> </w:t>
      </w:r>
      <w:r w:rsidRPr="00F2429B">
        <w:rPr>
          <w:b/>
          <w:sz w:val="24"/>
          <w:szCs w:val="24"/>
        </w:rPr>
        <w:t>127</w:t>
      </w:r>
      <w:r w:rsidRPr="00F2429B">
        <w:rPr>
          <w:sz w:val="24"/>
          <w:szCs w:val="24"/>
        </w:rPr>
        <w:t>, 1161-1168, (2017).</w:t>
      </w:r>
    </w:p>
    <w:p w14:paraId="12CCF1DB" w14:textId="77777777" w:rsidR="00FA68E0" w:rsidRPr="00F2429B" w:rsidRDefault="00FA68E0" w:rsidP="00FA68E0">
      <w:pPr>
        <w:pStyle w:val="EndNoteBibliography"/>
        <w:spacing w:line="360" w:lineRule="auto"/>
        <w:ind w:left="720" w:hanging="720"/>
        <w:rPr>
          <w:sz w:val="24"/>
          <w:szCs w:val="24"/>
        </w:rPr>
      </w:pPr>
      <w:r w:rsidRPr="00F2429B">
        <w:rPr>
          <w:sz w:val="24"/>
          <w:szCs w:val="24"/>
        </w:rPr>
        <w:t>21</w:t>
      </w:r>
      <w:r w:rsidRPr="00F2429B">
        <w:rPr>
          <w:sz w:val="24"/>
          <w:szCs w:val="24"/>
        </w:rPr>
        <w:tab/>
        <w:t xml:space="preserve">Dunn, C. C., Perreau, A., Gantz, B. &amp; Tyler, R. S. Benefits of localization and speech perception with multiple noise sources in listeners with a short-electrode cochlear implant. </w:t>
      </w:r>
      <w:r w:rsidRPr="00F2429B">
        <w:rPr>
          <w:i/>
          <w:sz w:val="24"/>
          <w:szCs w:val="24"/>
        </w:rPr>
        <w:t>J. Am. Acad. Audiol.</w:t>
      </w:r>
      <w:r w:rsidRPr="00F2429B">
        <w:rPr>
          <w:sz w:val="24"/>
          <w:szCs w:val="24"/>
        </w:rPr>
        <w:t xml:space="preserve"> </w:t>
      </w:r>
      <w:r w:rsidRPr="00F2429B">
        <w:rPr>
          <w:b/>
          <w:sz w:val="24"/>
          <w:szCs w:val="24"/>
        </w:rPr>
        <w:t>21</w:t>
      </w:r>
      <w:r w:rsidRPr="00F2429B">
        <w:rPr>
          <w:sz w:val="24"/>
          <w:szCs w:val="24"/>
        </w:rPr>
        <w:t>, 44-51, (2010).</w:t>
      </w:r>
    </w:p>
    <w:p w14:paraId="5B672404" w14:textId="77777777" w:rsidR="00FA68E0" w:rsidRPr="00F2429B" w:rsidRDefault="00FA68E0" w:rsidP="00FA68E0">
      <w:pPr>
        <w:pStyle w:val="EndNoteBibliography"/>
        <w:spacing w:line="360" w:lineRule="auto"/>
        <w:ind w:left="720" w:hanging="720"/>
        <w:rPr>
          <w:sz w:val="24"/>
          <w:szCs w:val="24"/>
        </w:rPr>
      </w:pPr>
      <w:r w:rsidRPr="00F2429B">
        <w:rPr>
          <w:sz w:val="24"/>
          <w:szCs w:val="24"/>
        </w:rPr>
        <w:t>22</w:t>
      </w:r>
      <w:r w:rsidRPr="00F2429B">
        <w:rPr>
          <w:sz w:val="24"/>
          <w:szCs w:val="24"/>
        </w:rPr>
        <w:tab/>
        <w:t xml:space="preserve">Brown, L. N. &amp; Sainsbury, R. S. Hemispheric equivalence and age-related differences in judgments of simultaneity to somatosensory stimuli. </w:t>
      </w:r>
      <w:r w:rsidRPr="00F2429B">
        <w:rPr>
          <w:i/>
          <w:sz w:val="24"/>
          <w:szCs w:val="24"/>
        </w:rPr>
        <w:t>J. Clin. Exp. Neuropsyc.</w:t>
      </w:r>
      <w:r w:rsidRPr="00F2429B">
        <w:rPr>
          <w:sz w:val="24"/>
          <w:szCs w:val="24"/>
        </w:rPr>
        <w:t xml:space="preserve"> </w:t>
      </w:r>
      <w:r w:rsidRPr="00F2429B">
        <w:rPr>
          <w:b/>
          <w:sz w:val="24"/>
          <w:szCs w:val="24"/>
        </w:rPr>
        <w:t>22</w:t>
      </w:r>
      <w:r w:rsidRPr="00F2429B">
        <w:rPr>
          <w:sz w:val="24"/>
          <w:szCs w:val="24"/>
        </w:rPr>
        <w:t>, 587-598, (2000).</w:t>
      </w:r>
    </w:p>
    <w:p w14:paraId="1EDD95E8" w14:textId="77777777" w:rsidR="00FA68E0" w:rsidRPr="00F2429B" w:rsidRDefault="00FA68E0" w:rsidP="00FA68E0">
      <w:pPr>
        <w:pStyle w:val="EndNoteBibliography"/>
        <w:spacing w:line="360" w:lineRule="auto"/>
        <w:ind w:left="720" w:hanging="720"/>
        <w:rPr>
          <w:sz w:val="24"/>
          <w:szCs w:val="24"/>
        </w:rPr>
      </w:pPr>
      <w:r w:rsidRPr="00F2429B">
        <w:rPr>
          <w:sz w:val="24"/>
          <w:szCs w:val="24"/>
        </w:rPr>
        <w:t>23</w:t>
      </w:r>
      <w:r w:rsidRPr="00F2429B">
        <w:rPr>
          <w:sz w:val="24"/>
          <w:szCs w:val="24"/>
        </w:rPr>
        <w:tab/>
        <w:t xml:space="preserve">Geffen, G., Rosa, V. &amp; Luciano, M. Effects of preferred hand and sex on the perception of tactile simultaneity. </w:t>
      </w:r>
      <w:r w:rsidRPr="00F2429B">
        <w:rPr>
          <w:i/>
          <w:sz w:val="24"/>
          <w:szCs w:val="24"/>
        </w:rPr>
        <w:t>J. Clin. Exp. Neuropsychol.</w:t>
      </w:r>
      <w:r w:rsidRPr="00F2429B">
        <w:rPr>
          <w:sz w:val="24"/>
          <w:szCs w:val="24"/>
        </w:rPr>
        <w:t xml:space="preserve"> </w:t>
      </w:r>
      <w:r w:rsidRPr="00F2429B">
        <w:rPr>
          <w:b/>
          <w:sz w:val="24"/>
          <w:szCs w:val="24"/>
        </w:rPr>
        <w:t>22</w:t>
      </w:r>
      <w:r w:rsidRPr="00F2429B">
        <w:rPr>
          <w:sz w:val="24"/>
          <w:szCs w:val="24"/>
        </w:rPr>
        <w:t>, 219-231, (2000).</w:t>
      </w:r>
    </w:p>
    <w:p w14:paraId="35CCA0B3" w14:textId="77777777" w:rsidR="00FA68E0" w:rsidRPr="00F2429B" w:rsidRDefault="00FA68E0" w:rsidP="00FA68E0">
      <w:pPr>
        <w:pStyle w:val="EndNoteBibliography"/>
        <w:spacing w:line="360" w:lineRule="auto"/>
        <w:ind w:left="720" w:hanging="720"/>
        <w:rPr>
          <w:sz w:val="24"/>
          <w:szCs w:val="24"/>
        </w:rPr>
      </w:pPr>
      <w:r w:rsidRPr="00F2429B">
        <w:rPr>
          <w:sz w:val="24"/>
          <w:szCs w:val="24"/>
        </w:rPr>
        <w:lastRenderedPageBreak/>
        <w:t>24</w:t>
      </w:r>
      <w:r w:rsidRPr="00F2429B">
        <w:rPr>
          <w:sz w:val="24"/>
          <w:szCs w:val="24"/>
        </w:rPr>
        <w:tab/>
        <w:t xml:space="preserve">Moore, B. C. The choice of compression speed in hearing AIDS: theoretical and practical considerations and the role of individual differences. </w:t>
      </w:r>
      <w:r w:rsidRPr="00F2429B">
        <w:rPr>
          <w:i/>
          <w:sz w:val="24"/>
          <w:szCs w:val="24"/>
        </w:rPr>
        <w:t>Trends Amplif.</w:t>
      </w:r>
      <w:r w:rsidRPr="00F2429B">
        <w:rPr>
          <w:sz w:val="24"/>
          <w:szCs w:val="24"/>
        </w:rPr>
        <w:t xml:space="preserve"> </w:t>
      </w:r>
      <w:r w:rsidRPr="00F2429B">
        <w:rPr>
          <w:b/>
          <w:sz w:val="24"/>
          <w:szCs w:val="24"/>
        </w:rPr>
        <w:t>12</w:t>
      </w:r>
      <w:r w:rsidRPr="00F2429B">
        <w:rPr>
          <w:sz w:val="24"/>
          <w:szCs w:val="24"/>
        </w:rPr>
        <w:t>, 103-112, (2008).</w:t>
      </w:r>
    </w:p>
    <w:p w14:paraId="063DCE72" w14:textId="77777777" w:rsidR="00FA68E0" w:rsidRPr="00F2429B" w:rsidRDefault="00FA68E0" w:rsidP="00FA68E0">
      <w:pPr>
        <w:pStyle w:val="EndNoteBibliography"/>
        <w:spacing w:line="360" w:lineRule="auto"/>
        <w:ind w:left="720" w:hanging="720"/>
        <w:rPr>
          <w:sz w:val="24"/>
          <w:szCs w:val="24"/>
        </w:rPr>
      </w:pPr>
      <w:r w:rsidRPr="00F2429B">
        <w:rPr>
          <w:sz w:val="24"/>
          <w:szCs w:val="24"/>
        </w:rPr>
        <w:t>25</w:t>
      </w:r>
      <w:r w:rsidRPr="00F2429B">
        <w:rPr>
          <w:sz w:val="24"/>
          <w:szCs w:val="24"/>
        </w:rPr>
        <w:tab/>
        <w:t xml:space="preserve">Wiggins, I. M. &amp; Seeber, B. U. Linking dynamic-range compression across the ears can improve speech intelligibility in spatially separated noise. </w:t>
      </w:r>
      <w:r w:rsidRPr="00F2429B">
        <w:rPr>
          <w:i/>
          <w:sz w:val="24"/>
          <w:szCs w:val="24"/>
        </w:rPr>
        <w:t>J.</w:t>
      </w:r>
      <w:r w:rsidRPr="00F2429B" w:rsidDel="005B0AD2">
        <w:rPr>
          <w:i/>
          <w:sz w:val="24"/>
          <w:szCs w:val="24"/>
        </w:rPr>
        <w:t xml:space="preserve"> </w:t>
      </w:r>
      <w:r w:rsidRPr="00F2429B">
        <w:rPr>
          <w:i/>
          <w:sz w:val="24"/>
          <w:szCs w:val="24"/>
        </w:rPr>
        <w:t>Acoust. Soc. Am.</w:t>
      </w:r>
      <w:r w:rsidRPr="00F2429B">
        <w:rPr>
          <w:sz w:val="24"/>
          <w:szCs w:val="24"/>
        </w:rPr>
        <w:t xml:space="preserve"> </w:t>
      </w:r>
      <w:r w:rsidRPr="00F2429B">
        <w:rPr>
          <w:b/>
          <w:sz w:val="24"/>
          <w:szCs w:val="24"/>
        </w:rPr>
        <w:t>133</w:t>
      </w:r>
      <w:r w:rsidRPr="00F2429B">
        <w:rPr>
          <w:sz w:val="24"/>
          <w:szCs w:val="24"/>
        </w:rPr>
        <w:t>, 1004-1016, doi:10.1121/1.4773862 (2013).</w:t>
      </w:r>
    </w:p>
    <w:p w14:paraId="0C258F9C" w14:textId="77777777" w:rsidR="00FA68E0" w:rsidRPr="00F2429B" w:rsidRDefault="00FA68E0" w:rsidP="00FA68E0">
      <w:pPr>
        <w:pStyle w:val="EndNoteBibliography"/>
        <w:spacing w:line="360" w:lineRule="auto"/>
        <w:ind w:left="720" w:hanging="720"/>
        <w:rPr>
          <w:sz w:val="24"/>
          <w:szCs w:val="24"/>
        </w:rPr>
      </w:pPr>
      <w:r w:rsidRPr="00F2429B">
        <w:rPr>
          <w:sz w:val="24"/>
          <w:szCs w:val="24"/>
        </w:rPr>
        <w:t>26</w:t>
      </w:r>
      <w:r w:rsidRPr="00F2429B">
        <w:rPr>
          <w:sz w:val="24"/>
          <w:szCs w:val="24"/>
        </w:rPr>
        <w:tab/>
        <w:t>Feddersen, W. E., Sandel, T.T., Teas, D.C., Jeffress, L.A. Localization of high-frequency tone.</w:t>
      </w:r>
      <w:r w:rsidRPr="00F2429B">
        <w:rPr>
          <w:i/>
          <w:sz w:val="24"/>
          <w:szCs w:val="24"/>
        </w:rPr>
        <w:t xml:space="preserve"> J. Acoust. Soc. Am.</w:t>
      </w:r>
      <w:r w:rsidRPr="00F2429B">
        <w:rPr>
          <w:sz w:val="24"/>
          <w:szCs w:val="24"/>
        </w:rPr>
        <w:t xml:space="preserve"> </w:t>
      </w:r>
      <w:r w:rsidRPr="00F2429B">
        <w:rPr>
          <w:b/>
          <w:sz w:val="24"/>
          <w:szCs w:val="24"/>
        </w:rPr>
        <w:t>29</w:t>
      </w:r>
      <w:r w:rsidRPr="00F2429B">
        <w:rPr>
          <w:sz w:val="24"/>
          <w:szCs w:val="24"/>
        </w:rPr>
        <w:t>, 988-991 (1957).</w:t>
      </w:r>
    </w:p>
    <w:p w14:paraId="1802FCE3" w14:textId="77777777" w:rsidR="00FA68E0" w:rsidRDefault="00FA68E0" w:rsidP="00FA68E0">
      <w:pPr>
        <w:pStyle w:val="EndNoteBibliography"/>
        <w:spacing w:line="360" w:lineRule="auto"/>
        <w:ind w:left="720" w:hanging="720"/>
        <w:rPr>
          <w:sz w:val="24"/>
          <w:szCs w:val="24"/>
        </w:rPr>
      </w:pPr>
      <w:r w:rsidRPr="00F2429B">
        <w:rPr>
          <w:sz w:val="24"/>
          <w:szCs w:val="24"/>
        </w:rPr>
        <w:t>27</w:t>
      </w:r>
      <w:r w:rsidRPr="00F2429B">
        <w:rPr>
          <w:sz w:val="24"/>
          <w:szCs w:val="24"/>
        </w:rPr>
        <w:tab/>
        <w:t>Luntz, M.</w:t>
      </w:r>
      <w:r w:rsidRPr="00F2429B">
        <w:rPr>
          <w:i/>
          <w:sz w:val="24"/>
          <w:szCs w:val="24"/>
        </w:rPr>
        <w:t xml:space="preserve"> et al.</w:t>
      </w:r>
      <w:r w:rsidRPr="00F2429B">
        <w:rPr>
          <w:sz w:val="24"/>
          <w:szCs w:val="24"/>
        </w:rPr>
        <w:t xml:space="preserve"> Sound localization in patients with unilateral cochlear implants. </w:t>
      </w:r>
      <w:r w:rsidRPr="00F2429B">
        <w:rPr>
          <w:i/>
          <w:sz w:val="24"/>
          <w:szCs w:val="24"/>
        </w:rPr>
        <w:t>Cochlear Implants Int.</w:t>
      </w:r>
      <w:r w:rsidRPr="00F2429B">
        <w:rPr>
          <w:sz w:val="24"/>
          <w:szCs w:val="24"/>
        </w:rPr>
        <w:t xml:space="preserve"> </w:t>
      </w:r>
      <w:r w:rsidRPr="00F2429B">
        <w:rPr>
          <w:b/>
          <w:sz w:val="24"/>
          <w:szCs w:val="24"/>
        </w:rPr>
        <w:t>6</w:t>
      </w:r>
      <w:r w:rsidRPr="00F2429B">
        <w:rPr>
          <w:sz w:val="24"/>
          <w:szCs w:val="24"/>
        </w:rPr>
        <w:t>, 1-9, (2005).</w:t>
      </w:r>
    </w:p>
    <w:p w14:paraId="45AC4032" w14:textId="77777777" w:rsidR="00FA68E0" w:rsidRPr="00F2429B" w:rsidRDefault="00FA68E0" w:rsidP="00FA68E0">
      <w:pPr>
        <w:pStyle w:val="EndNoteBibliography"/>
        <w:spacing w:line="360" w:lineRule="auto"/>
        <w:ind w:left="720" w:hanging="720"/>
        <w:rPr>
          <w:sz w:val="24"/>
          <w:szCs w:val="24"/>
        </w:rPr>
      </w:pPr>
      <w:r>
        <w:rPr>
          <w:sz w:val="24"/>
          <w:szCs w:val="24"/>
        </w:rPr>
        <w:t>28</w:t>
      </w:r>
      <w:r>
        <w:rPr>
          <w:sz w:val="24"/>
          <w:szCs w:val="24"/>
        </w:rPr>
        <w:tab/>
      </w:r>
      <w:r w:rsidRPr="00615311">
        <w:rPr>
          <w:sz w:val="24"/>
          <w:szCs w:val="24"/>
        </w:rPr>
        <w:t xml:space="preserve">Firszt, J. B., Reeder, R. M., Dwyer, N. Y., Burton, H. &amp; Holden, L. K. Localization training results in individuals with unilateral severe to profound hearing loss. </w:t>
      </w:r>
      <w:r w:rsidRPr="00615311">
        <w:rPr>
          <w:i/>
          <w:iCs/>
          <w:sz w:val="24"/>
          <w:szCs w:val="24"/>
        </w:rPr>
        <w:t>Hear. Res.</w:t>
      </w:r>
      <w:r w:rsidRPr="00615311">
        <w:rPr>
          <w:sz w:val="24"/>
          <w:szCs w:val="24"/>
        </w:rPr>
        <w:t xml:space="preserve"> </w:t>
      </w:r>
      <w:r w:rsidRPr="00615311">
        <w:rPr>
          <w:b/>
          <w:bCs/>
          <w:sz w:val="24"/>
          <w:szCs w:val="24"/>
        </w:rPr>
        <w:t>319</w:t>
      </w:r>
      <w:r w:rsidRPr="00615311">
        <w:rPr>
          <w:sz w:val="24"/>
          <w:szCs w:val="24"/>
        </w:rPr>
        <w:t>, 48-55, (2015).</w:t>
      </w:r>
    </w:p>
    <w:p w14:paraId="7C278CB0" w14:textId="77777777" w:rsidR="00FA68E0" w:rsidRPr="00F2429B" w:rsidRDefault="00FA68E0" w:rsidP="00FA68E0">
      <w:pPr>
        <w:pStyle w:val="EndNoteBibliography"/>
        <w:spacing w:line="360" w:lineRule="auto"/>
        <w:ind w:left="720" w:hanging="720"/>
        <w:rPr>
          <w:sz w:val="24"/>
          <w:szCs w:val="24"/>
        </w:rPr>
      </w:pPr>
      <w:r w:rsidRPr="00F2429B">
        <w:rPr>
          <w:sz w:val="24"/>
          <w:szCs w:val="24"/>
        </w:rPr>
        <w:t>2</w:t>
      </w:r>
      <w:r>
        <w:rPr>
          <w:sz w:val="24"/>
          <w:szCs w:val="24"/>
        </w:rPr>
        <w:t>9</w:t>
      </w:r>
      <w:r w:rsidRPr="00F2429B">
        <w:rPr>
          <w:sz w:val="24"/>
          <w:szCs w:val="24"/>
        </w:rPr>
        <w:tab/>
        <w:t xml:space="preserve">Weisenberger, J. M. Sensitivity to amplitude-modulated vibrotactile signals. </w:t>
      </w:r>
      <w:r w:rsidRPr="00F2429B">
        <w:rPr>
          <w:i/>
          <w:sz w:val="24"/>
          <w:szCs w:val="24"/>
        </w:rPr>
        <w:t>J. Acoust. Soc. Am.</w:t>
      </w:r>
      <w:r w:rsidRPr="00F2429B">
        <w:rPr>
          <w:sz w:val="24"/>
          <w:szCs w:val="24"/>
        </w:rPr>
        <w:t xml:space="preserve"> </w:t>
      </w:r>
      <w:r w:rsidRPr="00F2429B">
        <w:rPr>
          <w:b/>
          <w:sz w:val="24"/>
          <w:szCs w:val="24"/>
        </w:rPr>
        <w:t>80</w:t>
      </w:r>
      <w:r w:rsidRPr="00F2429B">
        <w:rPr>
          <w:sz w:val="24"/>
          <w:szCs w:val="24"/>
        </w:rPr>
        <w:t>, 1707-1715, (1986).</w:t>
      </w:r>
    </w:p>
    <w:p w14:paraId="144D2391" w14:textId="77777777" w:rsidR="00FA68E0" w:rsidRPr="00F2429B" w:rsidRDefault="00FA68E0" w:rsidP="00FA68E0">
      <w:pPr>
        <w:pStyle w:val="EndNoteBibliography"/>
        <w:spacing w:line="360" w:lineRule="auto"/>
        <w:ind w:left="720" w:hanging="720"/>
        <w:rPr>
          <w:sz w:val="24"/>
          <w:szCs w:val="24"/>
        </w:rPr>
      </w:pPr>
      <w:r>
        <w:rPr>
          <w:sz w:val="24"/>
          <w:szCs w:val="24"/>
        </w:rPr>
        <w:t>30</w:t>
      </w:r>
      <w:r w:rsidRPr="00F2429B">
        <w:rPr>
          <w:sz w:val="24"/>
          <w:szCs w:val="24"/>
        </w:rPr>
        <w:tab/>
        <w:t xml:space="preserve">Sparks, D. W., Ardell, L. A., Bourgeois, M., Wiedmer, B. &amp; Kuhl, P. K. Investigating the Mesa (Multipoint Electrotactile Speech Aid) - Transmission of connected discourse. </w:t>
      </w:r>
      <w:r w:rsidRPr="00F2429B">
        <w:rPr>
          <w:i/>
          <w:sz w:val="24"/>
          <w:szCs w:val="24"/>
        </w:rPr>
        <w:t>J. Acoust. Soc. Am.</w:t>
      </w:r>
      <w:r w:rsidRPr="00F2429B">
        <w:rPr>
          <w:sz w:val="24"/>
          <w:szCs w:val="24"/>
        </w:rPr>
        <w:t xml:space="preserve"> </w:t>
      </w:r>
      <w:r w:rsidRPr="00F2429B">
        <w:rPr>
          <w:b/>
          <w:sz w:val="24"/>
          <w:szCs w:val="24"/>
        </w:rPr>
        <w:t>65</w:t>
      </w:r>
      <w:r w:rsidRPr="00F2429B">
        <w:rPr>
          <w:sz w:val="24"/>
          <w:szCs w:val="24"/>
        </w:rPr>
        <w:t>, 810-815, (1979).</w:t>
      </w:r>
    </w:p>
    <w:p w14:paraId="6E5A2D3E" w14:textId="77777777" w:rsidR="00FA68E0" w:rsidRPr="00F2429B" w:rsidRDefault="00FA68E0" w:rsidP="00FA68E0">
      <w:pPr>
        <w:pStyle w:val="EndNoteBibliography"/>
        <w:spacing w:line="360" w:lineRule="auto"/>
        <w:ind w:left="720" w:hanging="720"/>
        <w:rPr>
          <w:sz w:val="24"/>
          <w:szCs w:val="24"/>
        </w:rPr>
      </w:pPr>
      <w:r w:rsidRPr="00F2429B">
        <w:rPr>
          <w:sz w:val="24"/>
          <w:szCs w:val="24"/>
        </w:rPr>
        <w:t>3</w:t>
      </w:r>
      <w:r>
        <w:rPr>
          <w:sz w:val="24"/>
          <w:szCs w:val="24"/>
        </w:rPr>
        <w:t>1</w:t>
      </w:r>
      <w:r w:rsidRPr="00F2429B">
        <w:rPr>
          <w:sz w:val="24"/>
          <w:szCs w:val="24"/>
        </w:rPr>
        <w:tab/>
        <w:t xml:space="preserve">Saunders, F., Hill, W. &amp; Simpson, C. Speech perception via the tactile mode: Progress report. </w:t>
      </w:r>
      <w:r w:rsidRPr="00F2429B">
        <w:rPr>
          <w:i/>
          <w:sz w:val="24"/>
          <w:szCs w:val="24"/>
        </w:rPr>
        <w:t>In: ICASSP’76. IEEE International Conference on Acoustics, Speech, and Signal Processing</w:t>
      </w:r>
      <w:r w:rsidRPr="00F2429B">
        <w:rPr>
          <w:sz w:val="24"/>
          <w:szCs w:val="24"/>
        </w:rPr>
        <w:t xml:space="preserve"> </w:t>
      </w:r>
      <w:r w:rsidRPr="00F2429B">
        <w:rPr>
          <w:b/>
          <w:sz w:val="24"/>
          <w:szCs w:val="24"/>
        </w:rPr>
        <w:t>1</w:t>
      </w:r>
      <w:r w:rsidRPr="00F2429B">
        <w:rPr>
          <w:sz w:val="24"/>
          <w:szCs w:val="24"/>
        </w:rPr>
        <w:t>, 594-597 (1976).</w:t>
      </w:r>
    </w:p>
    <w:p w14:paraId="14868CE0" w14:textId="77777777" w:rsidR="00FA68E0" w:rsidRPr="00F2429B" w:rsidRDefault="00FA68E0" w:rsidP="00FA68E0">
      <w:pPr>
        <w:pStyle w:val="EndNoteBibliography"/>
        <w:spacing w:line="360" w:lineRule="auto"/>
        <w:ind w:left="720" w:hanging="720"/>
        <w:rPr>
          <w:sz w:val="24"/>
          <w:szCs w:val="24"/>
        </w:rPr>
      </w:pPr>
      <w:r w:rsidRPr="00F2429B">
        <w:rPr>
          <w:sz w:val="24"/>
          <w:szCs w:val="24"/>
        </w:rPr>
        <w:t>3</w:t>
      </w:r>
      <w:r>
        <w:rPr>
          <w:sz w:val="24"/>
          <w:szCs w:val="24"/>
        </w:rPr>
        <w:t>2</w:t>
      </w:r>
      <w:r w:rsidRPr="00F2429B">
        <w:rPr>
          <w:sz w:val="24"/>
          <w:szCs w:val="24"/>
        </w:rPr>
        <w:tab/>
        <w:t xml:space="preserve">Verrillo, R. T. Age related changes in the sensitivity to vibration. </w:t>
      </w:r>
      <w:r w:rsidRPr="00F2429B">
        <w:rPr>
          <w:i/>
          <w:sz w:val="24"/>
          <w:szCs w:val="24"/>
        </w:rPr>
        <w:t>J. Gerontol.</w:t>
      </w:r>
      <w:r w:rsidRPr="00F2429B">
        <w:rPr>
          <w:sz w:val="24"/>
          <w:szCs w:val="24"/>
        </w:rPr>
        <w:t xml:space="preserve"> </w:t>
      </w:r>
      <w:r w:rsidRPr="00F2429B">
        <w:rPr>
          <w:b/>
          <w:sz w:val="24"/>
          <w:szCs w:val="24"/>
        </w:rPr>
        <w:t>35</w:t>
      </w:r>
      <w:r w:rsidRPr="00F2429B">
        <w:rPr>
          <w:sz w:val="24"/>
          <w:szCs w:val="24"/>
        </w:rPr>
        <w:t>, 185-193, (1980).</w:t>
      </w:r>
    </w:p>
    <w:p w14:paraId="08D72FD7" w14:textId="77777777" w:rsidR="00FA68E0" w:rsidRPr="00F2429B" w:rsidRDefault="00FA68E0" w:rsidP="00FA68E0">
      <w:pPr>
        <w:pStyle w:val="EndNoteBibliography"/>
        <w:spacing w:line="360" w:lineRule="auto"/>
        <w:ind w:left="720" w:hanging="720"/>
        <w:rPr>
          <w:sz w:val="24"/>
          <w:szCs w:val="24"/>
        </w:rPr>
      </w:pPr>
      <w:r w:rsidRPr="00F2429B">
        <w:rPr>
          <w:sz w:val="24"/>
          <w:szCs w:val="24"/>
        </w:rPr>
        <w:t>3</w:t>
      </w:r>
      <w:r>
        <w:rPr>
          <w:sz w:val="24"/>
          <w:szCs w:val="24"/>
        </w:rPr>
        <w:t>3</w:t>
      </w:r>
      <w:r w:rsidRPr="00F2429B">
        <w:rPr>
          <w:sz w:val="24"/>
          <w:szCs w:val="24"/>
        </w:rPr>
        <w:tab/>
        <w:t xml:space="preserve">Verrillo, R. T. Change in vibrotactile thresholds as a function of age. </w:t>
      </w:r>
      <w:r w:rsidRPr="00F2429B">
        <w:rPr>
          <w:i/>
          <w:sz w:val="24"/>
          <w:szCs w:val="24"/>
        </w:rPr>
        <w:t>Sens. Process.</w:t>
      </w:r>
      <w:r w:rsidRPr="00F2429B">
        <w:rPr>
          <w:sz w:val="24"/>
          <w:szCs w:val="24"/>
        </w:rPr>
        <w:t xml:space="preserve"> </w:t>
      </w:r>
      <w:r w:rsidRPr="00F2429B">
        <w:rPr>
          <w:b/>
          <w:sz w:val="24"/>
          <w:szCs w:val="24"/>
        </w:rPr>
        <w:t>3</w:t>
      </w:r>
      <w:r w:rsidRPr="00F2429B">
        <w:rPr>
          <w:sz w:val="24"/>
          <w:szCs w:val="24"/>
        </w:rPr>
        <w:t>, 49-59 (1979).</w:t>
      </w:r>
    </w:p>
    <w:p w14:paraId="42530301" w14:textId="77777777" w:rsidR="00FA68E0" w:rsidRPr="00F2429B" w:rsidRDefault="00FA68E0" w:rsidP="00FA68E0">
      <w:pPr>
        <w:pStyle w:val="EndNoteBibliography"/>
        <w:spacing w:line="360" w:lineRule="auto"/>
        <w:ind w:left="720" w:hanging="720"/>
        <w:rPr>
          <w:sz w:val="24"/>
          <w:szCs w:val="24"/>
        </w:rPr>
      </w:pPr>
      <w:r w:rsidRPr="00F2429B">
        <w:rPr>
          <w:sz w:val="24"/>
          <w:szCs w:val="24"/>
        </w:rPr>
        <w:t>3</w:t>
      </w:r>
      <w:r>
        <w:rPr>
          <w:sz w:val="24"/>
          <w:szCs w:val="24"/>
        </w:rPr>
        <w:t>4</w:t>
      </w:r>
      <w:r w:rsidRPr="00F2429B">
        <w:rPr>
          <w:sz w:val="24"/>
          <w:szCs w:val="24"/>
        </w:rPr>
        <w:tab/>
        <w:t xml:space="preserve">Stuart, M., Turman, A. B., Shaw, J., Walsh, N. &amp; Nguyen, V. Effects of aging on vibration detection thresholds at various body regions. </w:t>
      </w:r>
      <w:r w:rsidRPr="00F2429B">
        <w:rPr>
          <w:i/>
          <w:sz w:val="24"/>
          <w:szCs w:val="24"/>
        </w:rPr>
        <w:t>BMC Geriatr.</w:t>
      </w:r>
      <w:r w:rsidRPr="00F2429B">
        <w:rPr>
          <w:sz w:val="24"/>
          <w:szCs w:val="24"/>
        </w:rPr>
        <w:t xml:space="preserve"> </w:t>
      </w:r>
      <w:r w:rsidRPr="00F2429B">
        <w:rPr>
          <w:b/>
          <w:sz w:val="24"/>
          <w:szCs w:val="24"/>
        </w:rPr>
        <w:t>3</w:t>
      </w:r>
      <w:r w:rsidRPr="00F2429B">
        <w:rPr>
          <w:sz w:val="24"/>
          <w:szCs w:val="24"/>
        </w:rPr>
        <w:t>, 1, (2003).</w:t>
      </w:r>
    </w:p>
    <w:p w14:paraId="05A7042D" w14:textId="77777777" w:rsidR="00FA68E0" w:rsidRPr="00F2429B" w:rsidRDefault="00FA68E0" w:rsidP="00FA68E0">
      <w:pPr>
        <w:pStyle w:val="EndNoteBibliography"/>
        <w:spacing w:line="360" w:lineRule="auto"/>
        <w:ind w:left="720" w:hanging="720"/>
        <w:rPr>
          <w:sz w:val="24"/>
          <w:szCs w:val="24"/>
        </w:rPr>
      </w:pPr>
      <w:r w:rsidRPr="00F2429B">
        <w:rPr>
          <w:sz w:val="24"/>
          <w:szCs w:val="24"/>
        </w:rPr>
        <w:t>3</w:t>
      </w:r>
      <w:r>
        <w:rPr>
          <w:sz w:val="24"/>
          <w:szCs w:val="24"/>
        </w:rPr>
        <w:t>5</w:t>
      </w:r>
      <w:r w:rsidRPr="00F2429B">
        <w:rPr>
          <w:sz w:val="24"/>
          <w:szCs w:val="24"/>
        </w:rPr>
        <w:tab/>
        <w:t xml:space="preserve">Gescheider, G. A., Edwards, R. R., Lackner, E. A., Bolanowski, S. J. &amp; Verrillo, R. T. The effects of aging on information-processing channels in the sense of touch: III. Differential sensitivity to changes in stimulus intensity. </w:t>
      </w:r>
      <w:r w:rsidRPr="00F2429B">
        <w:rPr>
          <w:i/>
          <w:sz w:val="24"/>
          <w:szCs w:val="24"/>
        </w:rPr>
        <w:t>Somatosens. Mot. Res.</w:t>
      </w:r>
      <w:r w:rsidRPr="00F2429B">
        <w:rPr>
          <w:sz w:val="24"/>
          <w:szCs w:val="24"/>
        </w:rPr>
        <w:t xml:space="preserve"> </w:t>
      </w:r>
      <w:r w:rsidRPr="00F2429B">
        <w:rPr>
          <w:b/>
          <w:sz w:val="24"/>
          <w:szCs w:val="24"/>
        </w:rPr>
        <w:t>13</w:t>
      </w:r>
      <w:r w:rsidRPr="00F2429B">
        <w:rPr>
          <w:sz w:val="24"/>
          <w:szCs w:val="24"/>
        </w:rPr>
        <w:t>, 73-80, (1996).</w:t>
      </w:r>
    </w:p>
    <w:p w14:paraId="7357D869" w14:textId="77777777" w:rsidR="00FA68E0" w:rsidRPr="00F2429B" w:rsidRDefault="00FA68E0" w:rsidP="00FA68E0">
      <w:pPr>
        <w:pStyle w:val="EndNoteBibliography"/>
        <w:spacing w:line="360" w:lineRule="auto"/>
        <w:ind w:left="720" w:hanging="720"/>
        <w:rPr>
          <w:sz w:val="24"/>
          <w:szCs w:val="24"/>
        </w:rPr>
      </w:pPr>
      <w:r w:rsidRPr="00F2429B">
        <w:rPr>
          <w:sz w:val="24"/>
          <w:szCs w:val="24"/>
        </w:rPr>
        <w:lastRenderedPageBreak/>
        <w:t>3</w:t>
      </w:r>
      <w:r>
        <w:rPr>
          <w:sz w:val="24"/>
          <w:szCs w:val="24"/>
        </w:rPr>
        <w:t>6</w:t>
      </w:r>
      <w:r w:rsidRPr="00F2429B">
        <w:rPr>
          <w:sz w:val="24"/>
          <w:szCs w:val="24"/>
        </w:rPr>
        <w:tab/>
        <w:t xml:space="preserve">Drullman, R. &amp; Bronkhorst, A. W. Speech perception and talker segregation: effects of level, pitch, and tactile support with multiple simultaneous talkers. </w:t>
      </w:r>
      <w:r w:rsidRPr="00F2429B">
        <w:rPr>
          <w:i/>
          <w:sz w:val="24"/>
          <w:szCs w:val="24"/>
        </w:rPr>
        <w:t>J. Acoust. Soc. Am.</w:t>
      </w:r>
      <w:r w:rsidRPr="00F2429B">
        <w:rPr>
          <w:sz w:val="24"/>
          <w:szCs w:val="24"/>
        </w:rPr>
        <w:t xml:space="preserve"> </w:t>
      </w:r>
      <w:r w:rsidRPr="00F2429B">
        <w:rPr>
          <w:b/>
          <w:sz w:val="24"/>
          <w:szCs w:val="24"/>
        </w:rPr>
        <w:t>116</w:t>
      </w:r>
      <w:r w:rsidRPr="00F2429B">
        <w:rPr>
          <w:sz w:val="24"/>
          <w:szCs w:val="24"/>
        </w:rPr>
        <w:t>, 3090-3098, (2004).</w:t>
      </w:r>
    </w:p>
    <w:p w14:paraId="0C16187A" w14:textId="77777777" w:rsidR="00FA68E0" w:rsidRPr="00F2429B" w:rsidRDefault="00FA68E0" w:rsidP="00FA68E0">
      <w:pPr>
        <w:pStyle w:val="EndNoteBibliography"/>
        <w:spacing w:line="360" w:lineRule="auto"/>
        <w:ind w:left="720" w:hanging="720"/>
        <w:rPr>
          <w:sz w:val="24"/>
          <w:szCs w:val="24"/>
        </w:rPr>
      </w:pPr>
      <w:r w:rsidRPr="00F2429B">
        <w:rPr>
          <w:sz w:val="24"/>
          <w:szCs w:val="24"/>
        </w:rPr>
        <w:t>3</w:t>
      </w:r>
      <w:r>
        <w:rPr>
          <w:sz w:val="24"/>
          <w:szCs w:val="24"/>
        </w:rPr>
        <w:t>7</w:t>
      </w:r>
      <w:r w:rsidRPr="00F2429B">
        <w:rPr>
          <w:sz w:val="24"/>
          <w:szCs w:val="24"/>
        </w:rPr>
        <w:tab/>
        <w:t xml:space="preserve">Schurmann, M., Caetano, G., Jousmaki, V. &amp; Hari, R. Hands help hearing: Facilitatory audiotactile interaction at low sound-intensity levels. </w:t>
      </w:r>
      <w:r w:rsidRPr="00F2429B">
        <w:rPr>
          <w:i/>
          <w:sz w:val="24"/>
          <w:szCs w:val="24"/>
        </w:rPr>
        <w:t>J. Acoust. Soc. Am.</w:t>
      </w:r>
      <w:r w:rsidRPr="00F2429B">
        <w:rPr>
          <w:sz w:val="24"/>
          <w:szCs w:val="24"/>
        </w:rPr>
        <w:t xml:space="preserve"> </w:t>
      </w:r>
      <w:r w:rsidRPr="00F2429B">
        <w:rPr>
          <w:b/>
          <w:sz w:val="24"/>
          <w:szCs w:val="24"/>
        </w:rPr>
        <w:t>115</w:t>
      </w:r>
      <w:r w:rsidRPr="00F2429B">
        <w:rPr>
          <w:sz w:val="24"/>
          <w:szCs w:val="24"/>
        </w:rPr>
        <w:t>, 830-832, (2004).</w:t>
      </w:r>
    </w:p>
    <w:p w14:paraId="46B5BC30" w14:textId="77777777" w:rsidR="00FA68E0" w:rsidRPr="00F2429B" w:rsidRDefault="00FA68E0" w:rsidP="00FA68E0">
      <w:pPr>
        <w:pStyle w:val="EndNoteBibliography"/>
        <w:spacing w:line="360" w:lineRule="auto"/>
        <w:ind w:left="720" w:hanging="720"/>
        <w:rPr>
          <w:sz w:val="24"/>
          <w:szCs w:val="24"/>
        </w:rPr>
      </w:pPr>
      <w:r w:rsidRPr="00F2429B">
        <w:rPr>
          <w:sz w:val="24"/>
          <w:szCs w:val="24"/>
        </w:rPr>
        <w:t>3</w:t>
      </w:r>
      <w:r>
        <w:rPr>
          <w:sz w:val="24"/>
          <w:szCs w:val="24"/>
        </w:rPr>
        <w:t>8</w:t>
      </w:r>
      <w:r w:rsidRPr="00F2429B">
        <w:rPr>
          <w:sz w:val="24"/>
          <w:szCs w:val="24"/>
        </w:rPr>
        <w:tab/>
        <w:t xml:space="preserve">Gillmeister, H. &amp; Eimer, M. Tactile enhancement of auditory detection and perceived loudness. </w:t>
      </w:r>
      <w:r w:rsidRPr="00F2429B">
        <w:rPr>
          <w:i/>
          <w:sz w:val="24"/>
          <w:szCs w:val="24"/>
        </w:rPr>
        <w:t>Brain Res.</w:t>
      </w:r>
      <w:r w:rsidRPr="00F2429B">
        <w:rPr>
          <w:sz w:val="24"/>
          <w:szCs w:val="24"/>
        </w:rPr>
        <w:t xml:space="preserve"> </w:t>
      </w:r>
      <w:r w:rsidRPr="00F2429B">
        <w:rPr>
          <w:b/>
          <w:sz w:val="24"/>
          <w:szCs w:val="24"/>
        </w:rPr>
        <w:t>1160</w:t>
      </w:r>
      <w:r w:rsidRPr="00F2429B">
        <w:rPr>
          <w:sz w:val="24"/>
          <w:szCs w:val="24"/>
        </w:rPr>
        <w:t>, 58-68, (2007).</w:t>
      </w:r>
    </w:p>
    <w:p w14:paraId="45015C4C" w14:textId="77777777" w:rsidR="00FA68E0" w:rsidRPr="00F2429B" w:rsidRDefault="00FA68E0" w:rsidP="00FA68E0">
      <w:pPr>
        <w:pStyle w:val="EndNoteBibliography"/>
        <w:spacing w:line="360" w:lineRule="auto"/>
        <w:ind w:left="720" w:hanging="720"/>
        <w:rPr>
          <w:sz w:val="24"/>
          <w:szCs w:val="24"/>
        </w:rPr>
      </w:pPr>
      <w:r w:rsidRPr="00F2429B">
        <w:rPr>
          <w:sz w:val="24"/>
          <w:szCs w:val="24"/>
        </w:rPr>
        <w:t>3</w:t>
      </w:r>
      <w:r>
        <w:rPr>
          <w:sz w:val="24"/>
          <w:szCs w:val="24"/>
        </w:rPr>
        <w:t>9</w:t>
      </w:r>
      <w:r w:rsidRPr="00F2429B">
        <w:rPr>
          <w:sz w:val="24"/>
          <w:szCs w:val="24"/>
        </w:rPr>
        <w:tab/>
        <w:t xml:space="preserve">Gick, B. &amp; Derrick, D. Aero-tactile integration in speech perception. </w:t>
      </w:r>
      <w:r w:rsidRPr="00F2429B">
        <w:rPr>
          <w:i/>
          <w:sz w:val="24"/>
          <w:szCs w:val="24"/>
        </w:rPr>
        <w:t>Nature</w:t>
      </w:r>
      <w:r w:rsidRPr="00F2429B">
        <w:rPr>
          <w:sz w:val="24"/>
          <w:szCs w:val="24"/>
        </w:rPr>
        <w:t xml:space="preserve"> </w:t>
      </w:r>
      <w:r w:rsidRPr="00F2429B">
        <w:rPr>
          <w:b/>
          <w:sz w:val="24"/>
          <w:szCs w:val="24"/>
        </w:rPr>
        <w:t>462</w:t>
      </w:r>
      <w:r w:rsidRPr="00F2429B">
        <w:rPr>
          <w:sz w:val="24"/>
          <w:szCs w:val="24"/>
        </w:rPr>
        <w:t>, 502-504, (2009).</w:t>
      </w:r>
    </w:p>
    <w:p w14:paraId="603EA7CC" w14:textId="77777777" w:rsidR="00FA68E0" w:rsidRPr="00F2429B" w:rsidRDefault="00FA68E0" w:rsidP="00FA68E0">
      <w:pPr>
        <w:pStyle w:val="EndNoteBibliography"/>
        <w:spacing w:line="360" w:lineRule="auto"/>
        <w:ind w:left="720" w:hanging="720"/>
        <w:rPr>
          <w:sz w:val="24"/>
          <w:szCs w:val="24"/>
        </w:rPr>
      </w:pPr>
      <w:r>
        <w:rPr>
          <w:sz w:val="24"/>
          <w:szCs w:val="24"/>
        </w:rPr>
        <w:t>40</w:t>
      </w:r>
      <w:r w:rsidRPr="00F2429B">
        <w:rPr>
          <w:sz w:val="24"/>
          <w:szCs w:val="24"/>
        </w:rPr>
        <w:tab/>
        <w:t xml:space="preserve">Meredith, M. A. &amp; Allman, B. L. Single-unit analysis of somatosensory processing in the core auditory cortex of hearing ferrets. </w:t>
      </w:r>
      <w:r w:rsidRPr="00F2429B">
        <w:rPr>
          <w:i/>
          <w:sz w:val="24"/>
          <w:szCs w:val="24"/>
        </w:rPr>
        <w:t>Eur. J. Neurosci.</w:t>
      </w:r>
      <w:r w:rsidRPr="00F2429B">
        <w:rPr>
          <w:sz w:val="24"/>
          <w:szCs w:val="24"/>
        </w:rPr>
        <w:t xml:space="preserve"> </w:t>
      </w:r>
      <w:r w:rsidRPr="00F2429B">
        <w:rPr>
          <w:b/>
          <w:sz w:val="24"/>
          <w:szCs w:val="24"/>
        </w:rPr>
        <w:t>41</w:t>
      </w:r>
      <w:r w:rsidRPr="00F2429B">
        <w:rPr>
          <w:sz w:val="24"/>
          <w:szCs w:val="24"/>
        </w:rPr>
        <w:t>, 686-698, (2015).</w:t>
      </w:r>
    </w:p>
    <w:p w14:paraId="5EB8354B" w14:textId="77777777" w:rsidR="00FA68E0" w:rsidRPr="00F2429B" w:rsidRDefault="00FA68E0" w:rsidP="00FA68E0">
      <w:pPr>
        <w:pStyle w:val="EndNoteBibliography"/>
        <w:spacing w:line="360" w:lineRule="auto"/>
        <w:ind w:left="720" w:hanging="720"/>
        <w:rPr>
          <w:sz w:val="24"/>
          <w:szCs w:val="24"/>
        </w:rPr>
      </w:pPr>
      <w:r w:rsidRPr="00F2429B">
        <w:rPr>
          <w:sz w:val="24"/>
          <w:szCs w:val="24"/>
        </w:rPr>
        <w:t>4</w:t>
      </w:r>
      <w:r>
        <w:rPr>
          <w:sz w:val="24"/>
          <w:szCs w:val="24"/>
        </w:rPr>
        <w:t>1</w:t>
      </w:r>
      <w:r w:rsidRPr="00F2429B">
        <w:rPr>
          <w:sz w:val="24"/>
          <w:szCs w:val="24"/>
        </w:rPr>
        <w:tab/>
        <w:t xml:space="preserve">Shore, S. E., Vass, Z., Wys, N. L. &amp; Altschuler, R. A. Trigeminal ganglion innervates the auditory brainstem. </w:t>
      </w:r>
      <w:r w:rsidRPr="00F2429B">
        <w:rPr>
          <w:i/>
          <w:sz w:val="24"/>
          <w:szCs w:val="24"/>
        </w:rPr>
        <w:t>J. Comp. Neurol.</w:t>
      </w:r>
      <w:r w:rsidRPr="00F2429B">
        <w:rPr>
          <w:sz w:val="24"/>
          <w:szCs w:val="24"/>
        </w:rPr>
        <w:t xml:space="preserve"> </w:t>
      </w:r>
      <w:r w:rsidRPr="00F2429B">
        <w:rPr>
          <w:b/>
          <w:sz w:val="24"/>
          <w:szCs w:val="24"/>
        </w:rPr>
        <w:t>419</w:t>
      </w:r>
      <w:r w:rsidRPr="00F2429B">
        <w:rPr>
          <w:sz w:val="24"/>
          <w:szCs w:val="24"/>
        </w:rPr>
        <w:t>, 271-285, (2000).</w:t>
      </w:r>
    </w:p>
    <w:p w14:paraId="5BE16592" w14:textId="77777777" w:rsidR="00FA68E0" w:rsidRPr="00F2429B" w:rsidRDefault="00FA68E0" w:rsidP="00FA68E0">
      <w:pPr>
        <w:pStyle w:val="EndNoteBibliography"/>
        <w:spacing w:line="360" w:lineRule="auto"/>
        <w:ind w:left="720" w:hanging="720"/>
        <w:rPr>
          <w:sz w:val="24"/>
          <w:szCs w:val="24"/>
        </w:rPr>
      </w:pPr>
      <w:r w:rsidRPr="00F2429B">
        <w:rPr>
          <w:sz w:val="24"/>
          <w:szCs w:val="24"/>
        </w:rPr>
        <w:t>4</w:t>
      </w:r>
      <w:r>
        <w:rPr>
          <w:sz w:val="24"/>
          <w:szCs w:val="24"/>
        </w:rPr>
        <w:t>2</w:t>
      </w:r>
      <w:r w:rsidRPr="00F2429B">
        <w:rPr>
          <w:sz w:val="24"/>
          <w:szCs w:val="24"/>
        </w:rPr>
        <w:tab/>
        <w:t xml:space="preserve">Shore, S. E., El Kashlan, H. &amp; Lu, J. Effects of trigeminal ganglion stimulation on unit activity of ventral cochlear nucleus neurons. </w:t>
      </w:r>
      <w:r w:rsidRPr="00F2429B">
        <w:rPr>
          <w:i/>
          <w:sz w:val="24"/>
          <w:szCs w:val="24"/>
        </w:rPr>
        <w:t>Neuroscience</w:t>
      </w:r>
      <w:r w:rsidRPr="00F2429B">
        <w:rPr>
          <w:sz w:val="24"/>
          <w:szCs w:val="24"/>
        </w:rPr>
        <w:t xml:space="preserve"> </w:t>
      </w:r>
      <w:r w:rsidRPr="00F2429B">
        <w:rPr>
          <w:b/>
          <w:sz w:val="24"/>
          <w:szCs w:val="24"/>
        </w:rPr>
        <w:t>119</w:t>
      </w:r>
      <w:r w:rsidRPr="00F2429B">
        <w:rPr>
          <w:sz w:val="24"/>
          <w:szCs w:val="24"/>
        </w:rPr>
        <w:t>, 1085-1101, (2003).</w:t>
      </w:r>
    </w:p>
    <w:p w14:paraId="71027E62" w14:textId="77777777" w:rsidR="00FA68E0" w:rsidRPr="00F2429B" w:rsidRDefault="00FA68E0" w:rsidP="00FA68E0">
      <w:pPr>
        <w:pStyle w:val="EndNoteBibliography"/>
        <w:spacing w:line="360" w:lineRule="auto"/>
        <w:ind w:left="720" w:hanging="720"/>
        <w:rPr>
          <w:sz w:val="24"/>
          <w:szCs w:val="24"/>
        </w:rPr>
      </w:pPr>
      <w:r w:rsidRPr="00F2429B">
        <w:rPr>
          <w:sz w:val="24"/>
          <w:szCs w:val="24"/>
        </w:rPr>
        <w:t>4</w:t>
      </w:r>
      <w:r>
        <w:rPr>
          <w:sz w:val="24"/>
          <w:szCs w:val="24"/>
        </w:rPr>
        <w:t>3</w:t>
      </w:r>
      <w:r w:rsidRPr="00F2429B">
        <w:rPr>
          <w:sz w:val="24"/>
          <w:szCs w:val="24"/>
        </w:rPr>
        <w:tab/>
        <w:t xml:space="preserve">Allman, B. L., Keniston, L. P. &amp; Meredith, M. A. Adult deafness induces somatosensory conversion of ferret auditory cortex. </w:t>
      </w:r>
      <w:r w:rsidRPr="00F2429B">
        <w:rPr>
          <w:i/>
          <w:sz w:val="24"/>
          <w:szCs w:val="24"/>
        </w:rPr>
        <w:t>Proc. Natl. Acad. Sci. USA</w:t>
      </w:r>
      <w:r w:rsidRPr="00F2429B">
        <w:rPr>
          <w:sz w:val="24"/>
          <w:szCs w:val="24"/>
        </w:rPr>
        <w:t xml:space="preserve"> </w:t>
      </w:r>
      <w:r w:rsidRPr="00F2429B">
        <w:rPr>
          <w:b/>
          <w:sz w:val="24"/>
          <w:szCs w:val="24"/>
        </w:rPr>
        <w:t>106</w:t>
      </w:r>
      <w:r w:rsidRPr="00F2429B">
        <w:rPr>
          <w:sz w:val="24"/>
          <w:szCs w:val="24"/>
        </w:rPr>
        <w:t>, 5925-5930, (2009).</w:t>
      </w:r>
    </w:p>
    <w:p w14:paraId="07B76878" w14:textId="77777777" w:rsidR="00FA68E0" w:rsidRPr="00F2429B" w:rsidRDefault="00FA68E0" w:rsidP="00FA68E0">
      <w:pPr>
        <w:pStyle w:val="EndNoteBibliography"/>
        <w:spacing w:line="360" w:lineRule="auto"/>
        <w:ind w:left="720" w:hanging="720"/>
        <w:rPr>
          <w:sz w:val="24"/>
          <w:szCs w:val="24"/>
        </w:rPr>
      </w:pPr>
      <w:r w:rsidRPr="00F2429B">
        <w:rPr>
          <w:sz w:val="24"/>
          <w:szCs w:val="24"/>
        </w:rPr>
        <w:t>4</w:t>
      </w:r>
      <w:r>
        <w:rPr>
          <w:sz w:val="24"/>
          <w:szCs w:val="24"/>
        </w:rPr>
        <w:t>4</w:t>
      </w:r>
      <w:r w:rsidRPr="00F2429B">
        <w:rPr>
          <w:sz w:val="24"/>
          <w:szCs w:val="24"/>
        </w:rPr>
        <w:tab/>
        <w:t>Foxe, J. J.</w:t>
      </w:r>
      <w:r w:rsidRPr="00F2429B">
        <w:rPr>
          <w:i/>
          <w:sz w:val="24"/>
          <w:szCs w:val="24"/>
        </w:rPr>
        <w:t xml:space="preserve"> et al.</w:t>
      </w:r>
      <w:r w:rsidRPr="00F2429B">
        <w:rPr>
          <w:sz w:val="24"/>
          <w:szCs w:val="24"/>
        </w:rPr>
        <w:t xml:space="preserve"> Multisensory auditory-somatosensory interactions in early cortical processing revealed by high-density electrical mapping. </w:t>
      </w:r>
      <w:r w:rsidRPr="00F2429B">
        <w:rPr>
          <w:i/>
          <w:sz w:val="24"/>
          <w:szCs w:val="24"/>
        </w:rPr>
        <w:t>Brain. Res. Cogn. Brain. Res.</w:t>
      </w:r>
      <w:r w:rsidRPr="00F2429B">
        <w:rPr>
          <w:sz w:val="24"/>
          <w:szCs w:val="24"/>
        </w:rPr>
        <w:t xml:space="preserve"> </w:t>
      </w:r>
      <w:r w:rsidRPr="00F2429B">
        <w:rPr>
          <w:b/>
          <w:sz w:val="24"/>
          <w:szCs w:val="24"/>
        </w:rPr>
        <w:t>10</w:t>
      </w:r>
      <w:r w:rsidRPr="00F2429B">
        <w:rPr>
          <w:sz w:val="24"/>
          <w:szCs w:val="24"/>
        </w:rPr>
        <w:t>, 77-83 (2000).</w:t>
      </w:r>
    </w:p>
    <w:p w14:paraId="222F889B" w14:textId="77777777" w:rsidR="00FA68E0" w:rsidRPr="00F2429B" w:rsidRDefault="00FA68E0" w:rsidP="00FA68E0">
      <w:pPr>
        <w:pStyle w:val="EndNoteBibliography"/>
        <w:spacing w:line="360" w:lineRule="auto"/>
        <w:ind w:left="720" w:hanging="720"/>
        <w:rPr>
          <w:sz w:val="24"/>
          <w:szCs w:val="24"/>
        </w:rPr>
      </w:pPr>
      <w:r w:rsidRPr="00F2429B">
        <w:rPr>
          <w:sz w:val="24"/>
          <w:szCs w:val="24"/>
        </w:rPr>
        <w:t>4</w:t>
      </w:r>
      <w:r>
        <w:rPr>
          <w:sz w:val="24"/>
          <w:szCs w:val="24"/>
        </w:rPr>
        <w:t>5</w:t>
      </w:r>
      <w:r w:rsidRPr="00F2429B">
        <w:rPr>
          <w:sz w:val="24"/>
          <w:szCs w:val="24"/>
        </w:rPr>
        <w:tab/>
        <w:t xml:space="preserve">Caetano, G. &amp; Jousmaki, V. Evidence of vibrotactile input to human auditory cortex. </w:t>
      </w:r>
      <w:r w:rsidRPr="00F2429B">
        <w:rPr>
          <w:i/>
          <w:sz w:val="24"/>
          <w:szCs w:val="24"/>
        </w:rPr>
        <w:t>Neuroimage</w:t>
      </w:r>
      <w:r w:rsidRPr="00F2429B">
        <w:rPr>
          <w:sz w:val="24"/>
          <w:szCs w:val="24"/>
        </w:rPr>
        <w:t xml:space="preserve"> </w:t>
      </w:r>
      <w:r w:rsidRPr="00F2429B">
        <w:rPr>
          <w:b/>
          <w:sz w:val="24"/>
          <w:szCs w:val="24"/>
        </w:rPr>
        <w:t>29</w:t>
      </w:r>
      <w:r w:rsidRPr="00F2429B">
        <w:rPr>
          <w:sz w:val="24"/>
          <w:szCs w:val="24"/>
        </w:rPr>
        <w:t>, 15-28, (2006).</w:t>
      </w:r>
    </w:p>
    <w:p w14:paraId="149860F4" w14:textId="77777777" w:rsidR="00FA68E0" w:rsidRPr="00F2429B" w:rsidRDefault="00FA68E0" w:rsidP="00FA68E0">
      <w:pPr>
        <w:pStyle w:val="EndNoteBibliography"/>
        <w:spacing w:line="360" w:lineRule="auto"/>
        <w:ind w:left="720" w:hanging="720"/>
        <w:rPr>
          <w:sz w:val="24"/>
          <w:szCs w:val="24"/>
        </w:rPr>
      </w:pPr>
      <w:r w:rsidRPr="00F2429B">
        <w:rPr>
          <w:sz w:val="24"/>
          <w:szCs w:val="24"/>
        </w:rPr>
        <w:t>4</w:t>
      </w:r>
      <w:r>
        <w:rPr>
          <w:sz w:val="24"/>
          <w:szCs w:val="24"/>
        </w:rPr>
        <w:t>6</w:t>
      </w:r>
      <w:r w:rsidRPr="00F2429B">
        <w:rPr>
          <w:sz w:val="24"/>
          <w:szCs w:val="24"/>
        </w:rPr>
        <w:tab/>
        <w:t xml:space="preserve">Aitkin, L. M., Kenyon, C. E. &amp; Philpott, P. The representation of the auditory and somatosensory systems in the external nucleus of the cat inferior colliculus. </w:t>
      </w:r>
      <w:r w:rsidRPr="00F2429B">
        <w:rPr>
          <w:i/>
          <w:sz w:val="24"/>
          <w:szCs w:val="24"/>
        </w:rPr>
        <w:t>J. Comp. Neurol.</w:t>
      </w:r>
      <w:r w:rsidRPr="00F2429B">
        <w:rPr>
          <w:sz w:val="24"/>
          <w:szCs w:val="24"/>
        </w:rPr>
        <w:t xml:space="preserve"> </w:t>
      </w:r>
      <w:r w:rsidRPr="00F2429B">
        <w:rPr>
          <w:b/>
          <w:sz w:val="24"/>
          <w:szCs w:val="24"/>
        </w:rPr>
        <w:t>196</w:t>
      </w:r>
      <w:r w:rsidRPr="00F2429B">
        <w:rPr>
          <w:sz w:val="24"/>
          <w:szCs w:val="24"/>
        </w:rPr>
        <w:t>, 25-40, (1981).</w:t>
      </w:r>
    </w:p>
    <w:p w14:paraId="34CC1E6C" w14:textId="77777777" w:rsidR="00FA68E0" w:rsidRPr="00F2429B" w:rsidRDefault="00FA68E0" w:rsidP="00FA68E0">
      <w:pPr>
        <w:pStyle w:val="EndNoteBibliography"/>
        <w:spacing w:line="360" w:lineRule="auto"/>
        <w:ind w:left="720" w:hanging="720"/>
        <w:rPr>
          <w:sz w:val="24"/>
          <w:szCs w:val="24"/>
        </w:rPr>
      </w:pPr>
      <w:r w:rsidRPr="00F2429B">
        <w:rPr>
          <w:sz w:val="24"/>
          <w:szCs w:val="24"/>
        </w:rPr>
        <w:t>4</w:t>
      </w:r>
      <w:r>
        <w:rPr>
          <w:sz w:val="24"/>
          <w:szCs w:val="24"/>
        </w:rPr>
        <w:t>7</w:t>
      </w:r>
      <w:r w:rsidRPr="00F2429B">
        <w:rPr>
          <w:sz w:val="24"/>
          <w:szCs w:val="24"/>
        </w:rPr>
        <w:tab/>
        <w:t xml:space="preserve">Francart, T., Lenssen, A. &amp; Wouters, J. Enhancement of interaural level differences improves sound localization in bimodal hearing. </w:t>
      </w:r>
      <w:r w:rsidRPr="00F2429B">
        <w:rPr>
          <w:i/>
          <w:sz w:val="24"/>
          <w:szCs w:val="24"/>
        </w:rPr>
        <w:t>J. Acoust. Soc. Am.</w:t>
      </w:r>
      <w:r w:rsidRPr="00F2429B">
        <w:rPr>
          <w:sz w:val="24"/>
          <w:szCs w:val="24"/>
        </w:rPr>
        <w:t xml:space="preserve"> </w:t>
      </w:r>
      <w:r w:rsidRPr="00F2429B">
        <w:rPr>
          <w:b/>
          <w:sz w:val="24"/>
          <w:szCs w:val="24"/>
        </w:rPr>
        <w:t>130</w:t>
      </w:r>
      <w:r w:rsidRPr="00F2429B">
        <w:rPr>
          <w:sz w:val="24"/>
          <w:szCs w:val="24"/>
        </w:rPr>
        <w:t>, 2817-2826, (2011).</w:t>
      </w:r>
    </w:p>
    <w:p w14:paraId="15B7EE67" w14:textId="77777777" w:rsidR="00FA68E0" w:rsidRPr="00F2429B" w:rsidRDefault="00FA68E0" w:rsidP="00FA68E0">
      <w:pPr>
        <w:pStyle w:val="EndNoteBibliography"/>
        <w:spacing w:line="360" w:lineRule="auto"/>
        <w:ind w:left="720" w:hanging="720"/>
        <w:rPr>
          <w:sz w:val="24"/>
          <w:szCs w:val="24"/>
        </w:rPr>
      </w:pPr>
      <w:r w:rsidRPr="00F2429B">
        <w:rPr>
          <w:sz w:val="24"/>
          <w:szCs w:val="24"/>
        </w:rPr>
        <w:t>4</w:t>
      </w:r>
      <w:r>
        <w:rPr>
          <w:sz w:val="24"/>
          <w:szCs w:val="24"/>
        </w:rPr>
        <w:t>8</w:t>
      </w:r>
      <w:r w:rsidRPr="00F2429B">
        <w:rPr>
          <w:sz w:val="24"/>
          <w:szCs w:val="24"/>
        </w:rPr>
        <w:tab/>
        <w:t xml:space="preserve">Hopkins, C., Graetzer, S. &amp; Seiffert, G. ARU adult British English speaker corpus of IEEE sentences (ARU speech corpus) version 1.0 [data collection]. </w:t>
      </w:r>
      <w:r w:rsidRPr="00F2429B">
        <w:rPr>
          <w:i/>
          <w:sz w:val="24"/>
          <w:szCs w:val="24"/>
        </w:rPr>
        <w:lastRenderedPageBreak/>
        <w:t>Acoustics Research Unit, School of Architecture, University of Liverpool, United Kingdom</w:t>
      </w:r>
      <w:r w:rsidRPr="00F2429B">
        <w:rPr>
          <w:sz w:val="24"/>
          <w:szCs w:val="24"/>
        </w:rPr>
        <w:t>, (2019).</w:t>
      </w:r>
    </w:p>
    <w:p w14:paraId="4C419EBD" w14:textId="77777777" w:rsidR="00FA68E0" w:rsidRPr="00F2429B" w:rsidRDefault="00FA68E0" w:rsidP="00FA68E0">
      <w:pPr>
        <w:pStyle w:val="EndNoteBibliography"/>
        <w:spacing w:line="360" w:lineRule="auto"/>
        <w:ind w:left="720" w:hanging="720"/>
        <w:rPr>
          <w:sz w:val="24"/>
          <w:szCs w:val="24"/>
        </w:rPr>
      </w:pPr>
      <w:r w:rsidRPr="00F2429B">
        <w:rPr>
          <w:sz w:val="24"/>
          <w:szCs w:val="24"/>
        </w:rPr>
        <w:t>4</w:t>
      </w:r>
      <w:r>
        <w:rPr>
          <w:sz w:val="24"/>
          <w:szCs w:val="24"/>
        </w:rPr>
        <w:t>9</w:t>
      </w:r>
      <w:r w:rsidRPr="00F2429B">
        <w:rPr>
          <w:sz w:val="24"/>
          <w:szCs w:val="24"/>
        </w:rPr>
        <w:tab/>
        <w:t xml:space="preserve">Bench, J., Kowal, A. &amp; Bamford, J. The BKB (Bamford-Kowal-Bench) sentence lists for partially-hearing children. </w:t>
      </w:r>
      <w:r w:rsidRPr="00F2429B">
        <w:rPr>
          <w:i/>
          <w:sz w:val="24"/>
          <w:szCs w:val="24"/>
        </w:rPr>
        <w:t>Br. J. Audiol.</w:t>
      </w:r>
      <w:r w:rsidRPr="00F2429B">
        <w:rPr>
          <w:sz w:val="24"/>
          <w:szCs w:val="24"/>
        </w:rPr>
        <w:t xml:space="preserve"> </w:t>
      </w:r>
      <w:r w:rsidRPr="00F2429B">
        <w:rPr>
          <w:b/>
          <w:sz w:val="24"/>
          <w:szCs w:val="24"/>
        </w:rPr>
        <w:t>13</w:t>
      </w:r>
      <w:r w:rsidRPr="00F2429B">
        <w:rPr>
          <w:sz w:val="24"/>
          <w:szCs w:val="24"/>
        </w:rPr>
        <w:t>, 108-112, (1979).</w:t>
      </w:r>
    </w:p>
    <w:p w14:paraId="0C7390C8" w14:textId="77777777" w:rsidR="00FA68E0" w:rsidRPr="00F2429B" w:rsidRDefault="00FA68E0" w:rsidP="00FA68E0">
      <w:pPr>
        <w:pStyle w:val="EndNoteBibliography"/>
        <w:spacing w:line="360" w:lineRule="auto"/>
        <w:ind w:left="720" w:hanging="720"/>
        <w:rPr>
          <w:sz w:val="24"/>
          <w:szCs w:val="24"/>
        </w:rPr>
      </w:pPr>
      <w:r>
        <w:rPr>
          <w:sz w:val="24"/>
          <w:szCs w:val="24"/>
        </w:rPr>
        <w:t>50</w:t>
      </w:r>
      <w:r w:rsidRPr="00F2429B">
        <w:rPr>
          <w:sz w:val="24"/>
          <w:szCs w:val="24"/>
        </w:rPr>
        <w:tab/>
        <w:t xml:space="preserve">ITU-T. Series P: Terminals and subjective and objective assessment methods: Objective measurement of active speech level. Recommendation ITU-T P.56 </w:t>
      </w:r>
      <w:r w:rsidRPr="00F2429B">
        <w:rPr>
          <w:i/>
          <w:sz w:val="24"/>
          <w:szCs w:val="24"/>
        </w:rPr>
        <w:t>International Telecommunication Union</w:t>
      </w:r>
      <w:r w:rsidRPr="00F2429B">
        <w:rPr>
          <w:sz w:val="24"/>
          <w:szCs w:val="24"/>
        </w:rPr>
        <w:t xml:space="preserve"> (2011).</w:t>
      </w:r>
    </w:p>
    <w:p w14:paraId="4885ED25" w14:textId="77777777" w:rsidR="00FA68E0" w:rsidRPr="00F2429B" w:rsidRDefault="00FA68E0" w:rsidP="00FA68E0">
      <w:pPr>
        <w:pStyle w:val="EndNoteBibliography"/>
        <w:spacing w:line="360" w:lineRule="auto"/>
        <w:ind w:left="720" w:hanging="720"/>
        <w:rPr>
          <w:sz w:val="24"/>
          <w:szCs w:val="24"/>
        </w:rPr>
      </w:pPr>
      <w:r w:rsidRPr="00F2429B">
        <w:rPr>
          <w:sz w:val="24"/>
          <w:szCs w:val="24"/>
        </w:rPr>
        <w:t>5</w:t>
      </w:r>
      <w:r>
        <w:rPr>
          <w:sz w:val="24"/>
          <w:szCs w:val="24"/>
        </w:rPr>
        <w:t>1</w:t>
      </w:r>
      <w:r w:rsidRPr="00F2429B">
        <w:rPr>
          <w:sz w:val="24"/>
          <w:szCs w:val="24"/>
        </w:rPr>
        <w:tab/>
        <w:t xml:space="preserve">BS-6842:1987. Guide to measurement and evaluation of human exposure to vibration transmitted to the hand. </w:t>
      </w:r>
      <w:r w:rsidRPr="00F2429B">
        <w:rPr>
          <w:i/>
          <w:sz w:val="24"/>
          <w:szCs w:val="24"/>
        </w:rPr>
        <w:t>British Standards Institution</w:t>
      </w:r>
      <w:r w:rsidRPr="00F2429B">
        <w:rPr>
          <w:sz w:val="24"/>
          <w:szCs w:val="24"/>
        </w:rPr>
        <w:t xml:space="preserve"> (1987).</w:t>
      </w:r>
    </w:p>
    <w:p w14:paraId="54E78FE3" w14:textId="77777777" w:rsidR="00FA68E0" w:rsidRPr="00F2429B" w:rsidRDefault="00FA68E0" w:rsidP="00FA68E0">
      <w:pPr>
        <w:pStyle w:val="EndNoteBibliography"/>
        <w:spacing w:line="360" w:lineRule="auto"/>
        <w:ind w:left="720" w:hanging="720"/>
        <w:rPr>
          <w:sz w:val="24"/>
          <w:szCs w:val="24"/>
        </w:rPr>
      </w:pPr>
      <w:r w:rsidRPr="00F2429B">
        <w:rPr>
          <w:sz w:val="24"/>
          <w:szCs w:val="24"/>
        </w:rPr>
        <w:t>5</w:t>
      </w:r>
      <w:r>
        <w:rPr>
          <w:sz w:val="24"/>
          <w:szCs w:val="24"/>
        </w:rPr>
        <w:t>2</w:t>
      </w:r>
      <w:r w:rsidRPr="00F2429B">
        <w:rPr>
          <w:sz w:val="24"/>
          <w:szCs w:val="24"/>
        </w:rPr>
        <w:tab/>
        <w:t xml:space="preserve">Denk, F., Ernst, S. M. A., Ewert, S. D. &amp; Kollmeier, B. Adapting hearing devices to the individual ear acoustics: Database and target response correction functions for various device styles. </w:t>
      </w:r>
      <w:r w:rsidRPr="00F2429B">
        <w:rPr>
          <w:i/>
          <w:sz w:val="24"/>
          <w:szCs w:val="24"/>
        </w:rPr>
        <w:t>Trends Hear.</w:t>
      </w:r>
      <w:r w:rsidRPr="00F2429B">
        <w:rPr>
          <w:sz w:val="24"/>
          <w:szCs w:val="24"/>
        </w:rPr>
        <w:t xml:space="preserve"> </w:t>
      </w:r>
      <w:r w:rsidRPr="00F2429B">
        <w:rPr>
          <w:b/>
          <w:sz w:val="24"/>
          <w:szCs w:val="24"/>
        </w:rPr>
        <w:t>22</w:t>
      </w:r>
      <w:r w:rsidRPr="00F2429B">
        <w:rPr>
          <w:sz w:val="24"/>
          <w:szCs w:val="24"/>
        </w:rPr>
        <w:t xml:space="preserve"> (2018).</w:t>
      </w:r>
    </w:p>
    <w:p w14:paraId="5287E370" w14:textId="77777777" w:rsidR="00FA68E0" w:rsidRPr="00F2429B" w:rsidRDefault="00FA68E0" w:rsidP="00FA68E0">
      <w:pPr>
        <w:pStyle w:val="EndNoteBibliography"/>
        <w:spacing w:line="360" w:lineRule="auto"/>
        <w:ind w:left="720" w:hanging="720"/>
        <w:rPr>
          <w:sz w:val="24"/>
          <w:szCs w:val="24"/>
        </w:rPr>
      </w:pPr>
      <w:r w:rsidRPr="00F2429B">
        <w:rPr>
          <w:sz w:val="24"/>
          <w:szCs w:val="24"/>
        </w:rPr>
        <w:t>5</w:t>
      </w:r>
      <w:r>
        <w:rPr>
          <w:sz w:val="24"/>
          <w:szCs w:val="24"/>
        </w:rPr>
        <w:t>3</w:t>
      </w:r>
      <w:r w:rsidRPr="00F2429B">
        <w:rPr>
          <w:sz w:val="24"/>
          <w:szCs w:val="24"/>
        </w:rPr>
        <w:tab/>
        <w:t xml:space="preserve">Glasberg, B. R. &amp; Moore, B. C. Derivation of auditory filter shapes from notched-noise data. </w:t>
      </w:r>
      <w:r w:rsidRPr="00F2429B">
        <w:rPr>
          <w:i/>
          <w:sz w:val="24"/>
          <w:szCs w:val="24"/>
        </w:rPr>
        <w:t>Hear. Res.</w:t>
      </w:r>
      <w:r w:rsidRPr="00F2429B">
        <w:rPr>
          <w:sz w:val="24"/>
          <w:szCs w:val="24"/>
        </w:rPr>
        <w:t xml:space="preserve"> </w:t>
      </w:r>
      <w:r w:rsidRPr="00F2429B">
        <w:rPr>
          <w:b/>
          <w:sz w:val="24"/>
          <w:szCs w:val="24"/>
        </w:rPr>
        <w:t>47</w:t>
      </w:r>
      <w:r w:rsidRPr="00F2429B">
        <w:rPr>
          <w:sz w:val="24"/>
          <w:szCs w:val="24"/>
        </w:rPr>
        <w:t>, 103-138, (1990).</w:t>
      </w:r>
    </w:p>
    <w:p w14:paraId="422D0FB6" w14:textId="77777777" w:rsidR="00FA68E0" w:rsidRPr="00F2429B" w:rsidRDefault="00FA68E0" w:rsidP="00FA68E0">
      <w:pPr>
        <w:pStyle w:val="EndNoteBibliography"/>
        <w:spacing w:line="360" w:lineRule="auto"/>
        <w:ind w:left="720" w:hanging="720"/>
        <w:rPr>
          <w:sz w:val="24"/>
          <w:szCs w:val="24"/>
        </w:rPr>
      </w:pPr>
      <w:r w:rsidRPr="00F2429B">
        <w:rPr>
          <w:sz w:val="24"/>
          <w:szCs w:val="24"/>
        </w:rPr>
        <w:t>5</w:t>
      </w:r>
      <w:r>
        <w:rPr>
          <w:sz w:val="24"/>
          <w:szCs w:val="24"/>
        </w:rPr>
        <w:t>4</w:t>
      </w:r>
      <w:r w:rsidRPr="00F2429B">
        <w:rPr>
          <w:sz w:val="24"/>
          <w:szCs w:val="24"/>
        </w:rPr>
        <w:tab/>
        <w:t>Byrne, D.</w:t>
      </w:r>
      <w:r w:rsidRPr="00F2429B">
        <w:rPr>
          <w:i/>
          <w:sz w:val="24"/>
          <w:szCs w:val="24"/>
        </w:rPr>
        <w:t xml:space="preserve"> et al.</w:t>
      </w:r>
      <w:r w:rsidRPr="00F2429B">
        <w:rPr>
          <w:sz w:val="24"/>
          <w:szCs w:val="24"/>
        </w:rPr>
        <w:t xml:space="preserve"> An international comparison of long-term average speech spectra. </w:t>
      </w:r>
      <w:r w:rsidRPr="00F2429B">
        <w:rPr>
          <w:i/>
          <w:sz w:val="24"/>
          <w:szCs w:val="24"/>
        </w:rPr>
        <w:t>J. Acoust. Soc. Am.</w:t>
      </w:r>
      <w:r w:rsidRPr="00F2429B">
        <w:rPr>
          <w:sz w:val="24"/>
          <w:szCs w:val="24"/>
        </w:rPr>
        <w:t xml:space="preserve"> </w:t>
      </w:r>
      <w:r w:rsidRPr="00F2429B">
        <w:rPr>
          <w:b/>
          <w:sz w:val="24"/>
          <w:szCs w:val="24"/>
        </w:rPr>
        <w:t>96</w:t>
      </w:r>
      <w:r w:rsidRPr="00F2429B">
        <w:rPr>
          <w:sz w:val="24"/>
          <w:szCs w:val="24"/>
        </w:rPr>
        <w:t>, 2108-2120, (1994).</w:t>
      </w:r>
    </w:p>
    <w:p w14:paraId="55C092A8" w14:textId="77777777" w:rsidR="00FA68E0" w:rsidRPr="00F2429B" w:rsidRDefault="00FA68E0" w:rsidP="00FA68E0">
      <w:pPr>
        <w:pStyle w:val="EndNoteBibliography"/>
        <w:spacing w:line="360" w:lineRule="auto"/>
        <w:ind w:left="720" w:hanging="720"/>
        <w:rPr>
          <w:sz w:val="24"/>
          <w:szCs w:val="24"/>
        </w:rPr>
      </w:pPr>
      <w:r w:rsidRPr="00F2429B">
        <w:rPr>
          <w:sz w:val="24"/>
          <w:szCs w:val="24"/>
        </w:rPr>
        <w:t>5</w:t>
      </w:r>
      <w:r>
        <w:rPr>
          <w:sz w:val="24"/>
          <w:szCs w:val="24"/>
        </w:rPr>
        <w:t>5</w:t>
      </w:r>
      <w:r w:rsidRPr="00F2429B">
        <w:rPr>
          <w:sz w:val="24"/>
          <w:szCs w:val="24"/>
        </w:rPr>
        <w:tab/>
        <w:t xml:space="preserve">Drullman, R., Festen, J. M. &amp; Plomp, R. Effect of temporal envelope smearing on speech reception. </w:t>
      </w:r>
      <w:r w:rsidRPr="00F2429B">
        <w:rPr>
          <w:i/>
          <w:sz w:val="24"/>
          <w:szCs w:val="24"/>
        </w:rPr>
        <w:t>J. Acoust. Soc. Am.</w:t>
      </w:r>
      <w:r w:rsidRPr="00F2429B">
        <w:rPr>
          <w:sz w:val="24"/>
          <w:szCs w:val="24"/>
        </w:rPr>
        <w:t xml:space="preserve"> </w:t>
      </w:r>
      <w:r w:rsidRPr="00F2429B">
        <w:rPr>
          <w:b/>
          <w:sz w:val="24"/>
          <w:szCs w:val="24"/>
        </w:rPr>
        <w:t>95</w:t>
      </w:r>
      <w:r w:rsidRPr="00F2429B">
        <w:rPr>
          <w:sz w:val="24"/>
          <w:szCs w:val="24"/>
        </w:rPr>
        <w:t>, 1053-1064, (1994).</w:t>
      </w:r>
    </w:p>
    <w:p w14:paraId="57C71331" w14:textId="77777777" w:rsidR="00FA68E0" w:rsidRPr="00F2429B" w:rsidRDefault="00FA68E0" w:rsidP="00FA68E0">
      <w:pPr>
        <w:pStyle w:val="EndNoteBibliography"/>
        <w:spacing w:line="360" w:lineRule="auto"/>
        <w:ind w:left="720" w:hanging="720"/>
        <w:rPr>
          <w:sz w:val="24"/>
          <w:szCs w:val="24"/>
        </w:rPr>
      </w:pPr>
      <w:r w:rsidRPr="00F2429B">
        <w:rPr>
          <w:sz w:val="24"/>
          <w:szCs w:val="24"/>
        </w:rPr>
        <w:t>5</w:t>
      </w:r>
      <w:r>
        <w:rPr>
          <w:sz w:val="24"/>
          <w:szCs w:val="24"/>
        </w:rPr>
        <w:t>6</w:t>
      </w:r>
      <w:r w:rsidRPr="00F2429B">
        <w:rPr>
          <w:sz w:val="24"/>
          <w:szCs w:val="24"/>
        </w:rPr>
        <w:tab/>
        <w:t xml:space="preserve">Verrillo, R. T. Effect of contactor area on the vibrotactile threshold. </w:t>
      </w:r>
      <w:r w:rsidRPr="00F2429B">
        <w:rPr>
          <w:i/>
          <w:sz w:val="24"/>
          <w:szCs w:val="24"/>
        </w:rPr>
        <w:t>J. Acoust. Soc. Am.</w:t>
      </w:r>
      <w:r w:rsidRPr="00F2429B">
        <w:rPr>
          <w:sz w:val="24"/>
          <w:szCs w:val="24"/>
        </w:rPr>
        <w:t xml:space="preserve"> </w:t>
      </w:r>
      <w:r w:rsidRPr="00F2429B">
        <w:rPr>
          <w:b/>
          <w:sz w:val="24"/>
          <w:szCs w:val="24"/>
        </w:rPr>
        <w:t>35</w:t>
      </w:r>
      <w:r w:rsidRPr="00F2429B">
        <w:rPr>
          <w:sz w:val="24"/>
          <w:szCs w:val="24"/>
        </w:rPr>
        <w:t>, 1962-1966 (1963).</w:t>
      </w:r>
    </w:p>
    <w:p w14:paraId="0B3828AE" w14:textId="77777777" w:rsidR="00FA68E0" w:rsidRPr="00F2429B" w:rsidRDefault="00FA68E0" w:rsidP="00FA68E0">
      <w:pPr>
        <w:pStyle w:val="EndNoteBibliography"/>
        <w:spacing w:line="360" w:lineRule="auto"/>
        <w:ind w:left="720" w:hanging="720"/>
        <w:rPr>
          <w:sz w:val="24"/>
          <w:szCs w:val="24"/>
        </w:rPr>
      </w:pPr>
      <w:r w:rsidRPr="00F2429B">
        <w:rPr>
          <w:sz w:val="24"/>
          <w:szCs w:val="24"/>
        </w:rPr>
        <w:t>5</w:t>
      </w:r>
      <w:r>
        <w:rPr>
          <w:sz w:val="24"/>
          <w:szCs w:val="24"/>
        </w:rPr>
        <w:t>7</w:t>
      </w:r>
      <w:r w:rsidRPr="00F2429B">
        <w:rPr>
          <w:sz w:val="24"/>
          <w:szCs w:val="24"/>
        </w:rPr>
        <w:tab/>
        <w:t xml:space="preserve">Rothenberg, M., Verrillo, R. T., Zahorian, S. A., Brachman, M. L. &amp; Bolanowski, S. J., Jr. Vibrotactile frequency for encoding a speech parameter. </w:t>
      </w:r>
      <w:r w:rsidRPr="00F2429B">
        <w:rPr>
          <w:i/>
          <w:sz w:val="24"/>
          <w:szCs w:val="24"/>
        </w:rPr>
        <w:t>J. Acoust. Soc. Am.</w:t>
      </w:r>
      <w:r w:rsidRPr="00F2429B">
        <w:rPr>
          <w:sz w:val="24"/>
          <w:szCs w:val="24"/>
        </w:rPr>
        <w:t xml:space="preserve"> </w:t>
      </w:r>
      <w:r w:rsidRPr="00F2429B">
        <w:rPr>
          <w:b/>
          <w:sz w:val="24"/>
          <w:szCs w:val="24"/>
        </w:rPr>
        <w:t>62</w:t>
      </w:r>
      <w:r w:rsidRPr="00F2429B">
        <w:rPr>
          <w:sz w:val="24"/>
          <w:szCs w:val="24"/>
        </w:rPr>
        <w:t>, 1003-1012, (1977).</w:t>
      </w:r>
    </w:p>
    <w:p w14:paraId="047D4194" w14:textId="77777777" w:rsidR="00FA68E0" w:rsidRPr="00F2429B" w:rsidRDefault="00FA68E0" w:rsidP="00FA68E0">
      <w:pPr>
        <w:pStyle w:val="EndNoteBibliography"/>
        <w:spacing w:line="360" w:lineRule="auto"/>
        <w:ind w:left="720" w:hanging="720"/>
        <w:rPr>
          <w:sz w:val="24"/>
          <w:szCs w:val="24"/>
        </w:rPr>
      </w:pPr>
      <w:r w:rsidRPr="00F2429B">
        <w:rPr>
          <w:sz w:val="24"/>
          <w:szCs w:val="24"/>
        </w:rPr>
        <w:t>5</w:t>
      </w:r>
      <w:r>
        <w:rPr>
          <w:sz w:val="24"/>
          <w:szCs w:val="24"/>
        </w:rPr>
        <w:t>8</w:t>
      </w:r>
      <w:r w:rsidRPr="00F2429B">
        <w:rPr>
          <w:sz w:val="24"/>
          <w:szCs w:val="24"/>
        </w:rPr>
        <w:tab/>
        <w:t xml:space="preserve">Hassager, H. G., Wiinberg, A. &amp; Dau, T. Effects of hearing-aid dynamic range compression on spatial perception in a reverberant environment. </w:t>
      </w:r>
      <w:r w:rsidRPr="00F2429B">
        <w:rPr>
          <w:i/>
          <w:sz w:val="24"/>
          <w:szCs w:val="24"/>
        </w:rPr>
        <w:t>J. Acoust. Soc. Am.</w:t>
      </w:r>
      <w:r w:rsidRPr="00F2429B">
        <w:rPr>
          <w:sz w:val="24"/>
          <w:szCs w:val="24"/>
        </w:rPr>
        <w:t xml:space="preserve"> </w:t>
      </w:r>
      <w:r w:rsidRPr="00F2429B">
        <w:rPr>
          <w:b/>
          <w:sz w:val="24"/>
          <w:szCs w:val="24"/>
        </w:rPr>
        <w:t>141</w:t>
      </w:r>
      <w:r w:rsidRPr="00F2429B">
        <w:rPr>
          <w:sz w:val="24"/>
          <w:szCs w:val="24"/>
        </w:rPr>
        <w:t>, 2556, (2017).</w:t>
      </w:r>
    </w:p>
    <w:p w14:paraId="54497E3E" w14:textId="77777777" w:rsidR="00FA68E0" w:rsidRPr="00F2429B" w:rsidRDefault="00FA68E0" w:rsidP="00FA68E0">
      <w:pPr>
        <w:pStyle w:val="EndNoteBibliography"/>
        <w:spacing w:line="360" w:lineRule="auto"/>
        <w:ind w:left="720" w:hanging="720"/>
        <w:rPr>
          <w:sz w:val="24"/>
          <w:szCs w:val="24"/>
        </w:rPr>
      </w:pPr>
      <w:r w:rsidRPr="00F2429B">
        <w:rPr>
          <w:sz w:val="24"/>
          <w:szCs w:val="24"/>
        </w:rPr>
        <w:t>5</w:t>
      </w:r>
      <w:r>
        <w:rPr>
          <w:sz w:val="24"/>
          <w:szCs w:val="24"/>
        </w:rPr>
        <w:t>9</w:t>
      </w:r>
      <w:r w:rsidRPr="00F2429B">
        <w:rPr>
          <w:sz w:val="24"/>
          <w:szCs w:val="24"/>
        </w:rPr>
        <w:tab/>
      </w:r>
      <w:r w:rsidRPr="00F2429B">
        <w:rPr>
          <w:iCs/>
          <w:sz w:val="24"/>
          <w:szCs w:val="24"/>
        </w:rPr>
        <w:t xml:space="preserve">ISO 13091-1:2001. </w:t>
      </w:r>
      <w:r w:rsidRPr="00F2429B">
        <w:rPr>
          <w:sz w:val="24"/>
          <w:szCs w:val="24"/>
        </w:rPr>
        <w:t xml:space="preserve">Mechanical vibration–Vibrotactile perception thresholds for the  assessment of nerve dysfunction–Part 1: Methods of measurement at the fingertips.  </w:t>
      </w:r>
      <w:r w:rsidRPr="00F2429B">
        <w:rPr>
          <w:i/>
          <w:iCs/>
          <w:sz w:val="24"/>
          <w:szCs w:val="24"/>
        </w:rPr>
        <w:t>International Organization for Standardization</w:t>
      </w:r>
      <w:r w:rsidRPr="00F2429B">
        <w:rPr>
          <w:sz w:val="24"/>
          <w:szCs w:val="24"/>
        </w:rPr>
        <w:t>, (2001).</w:t>
      </w:r>
    </w:p>
    <w:p w14:paraId="65128FC0" w14:textId="611FBD32" w:rsidR="00F7728D" w:rsidRDefault="00FA68E0" w:rsidP="00F10B07">
      <w:pPr>
        <w:ind w:left="720" w:hanging="720"/>
        <w:rPr>
          <w:sz w:val="24"/>
          <w:szCs w:val="24"/>
        </w:rPr>
      </w:pPr>
      <w:r>
        <w:rPr>
          <w:sz w:val="24"/>
          <w:szCs w:val="24"/>
        </w:rPr>
        <w:t>60</w:t>
      </w:r>
      <w:r w:rsidRPr="00F2429B">
        <w:rPr>
          <w:sz w:val="24"/>
          <w:szCs w:val="24"/>
        </w:rPr>
        <w:tab/>
        <w:t xml:space="preserve">Rakerd, B. &amp; Hartmann, W. M. Localization of sound in rooms, III: Onset and duration effects. </w:t>
      </w:r>
      <w:r w:rsidRPr="00F2429B">
        <w:rPr>
          <w:i/>
          <w:sz w:val="24"/>
          <w:szCs w:val="24"/>
        </w:rPr>
        <w:t>J. Acoust. Soc. Am.</w:t>
      </w:r>
      <w:r w:rsidRPr="00F2429B">
        <w:rPr>
          <w:sz w:val="24"/>
          <w:szCs w:val="24"/>
        </w:rPr>
        <w:t xml:space="preserve"> </w:t>
      </w:r>
      <w:r w:rsidRPr="00F2429B">
        <w:rPr>
          <w:b/>
          <w:sz w:val="24"/>
          <w:szCs w:val="24"/>
        </w:rPr>
        <w:t>80</w:t>
      </w:r>
      <w:r w:rsidRPr="00F2429B">
        <w:rPr>
          <w:sz w:val="24"/>
          <w:szCs w:val="24"/>
        </w:rPr>
        <w:t>, 1695-1706, (1986).</w:t>
      </w:r>
      <w:r w:rsidRPr="00F2429B">
        <w:rPr>
          <w:sz w:val="24"/>
          <w:szCs w:val="24"/>
          <w:highlight w:val="yellow"/>
        </w:rPr>
        <w:fldChar w:fldCharType="end"/>
      </w:r>
      <w:r w:rsidR="00F7728D">
        <w:rPr>
          <w:sz w:val="24"/>
          <w:szCs w:val="24"/>
        </w:rPr>
        <w:br w:type="page"/>
      </w:r>
    </w:p>
    <w:p w14:paraId="5052DC9D" w14:textId="77777777" w:rsidR="00F7728D" w:rsidRDefault="00F7728D" w:rsidP="00F7728D">
      <w:pPr>
        <w:pStyle w:val="Heading2"/>
        <w:spacing w:line="360" w:lineRule="auto"/>
        <w:contextualSpacing w:val="0"/>
        <w:rPr>
          <w:b/>
          <w:bCs/>
        </w:rPr>
      </w:pPr>
      <w:r>
        <w:lastRenderedPageBreak/>
        <w:t xml:space="preserve">Acknowledgements </w:t>
      </w:r>
    </w:p>
    <w:p w14:paraId="15E644B6" w14:textId="49FAA271" w:rsidR="00F7728D" w:rsidRDefault="00F7728D" w:rsidP="00F7728D">
      <w:pPr>
        <w:pStyle w:val="NoSpacing"/>
      </w:pPr>
      <w:r w:rsidRPr="009D7A17">
        <w:t>Thank you to Carl Verschuur for his consistent support with this project and to Samuel Winston Perry for numerous insightful discussions during the design and implementation</w:t>
      </w:r>
      <w:r>
        <w:t xml:space="preserve"> of the </w:t>
      </w:r>
      <w:r w:rsidRPr="009D7A17">
        <w:t xml:space="preserve">experiment. Thank you also </w:t>
      </w:r>
      <w:r>
        <w:t xml:space="preserve">to Joe Sollini and </w:t>
      </w:r>
      <w:r w:rsidRPr="009D7A17">
        <w:t>Titty Wells</w:t>
      </w:r>
      <w:r>
        <w:t xml:space="preserve"> for helpful feedback on the text, </w:t>
      </w:r>
      <w:r w:rsidRPr="009D7A17">
        <w:t xml:space="preserve">and to Alex </w:t>
      </w:r>
      <w:r w:rsidR="00010D71">
        <w:t xml:space="preserve">Fletcher </w:t>
      </w:r>
      <w:r w:rsidRPr="009D7A17">
        <w:t>and Helen Fletcher for their support and patience during the writing of this manuscript.</w:t>
      </w:r>
    </w:p>
    <w:p w14:paraId="3DE6AD25" w14:textId="77777777" w:rsidR="00F7728D" w:rsidRDefault="00F7728D" w:rsidP="00F7728D">
      <w:pPr>
        <w:pStyle w:val="NoSpacing"/>
      </w:pPr>
      <w:r>
        <w:t>Salary support for author MDF was provided by The Oticon Foundation and salary support for author JZ was provided by Oticon Medical.</w:t>
      </w:r>
    </w:p>
    <w:p w14:paraId="558D32AA" w14:textId="77777777" w:rsidR="00F7728D" w:rsidRDefault="00F7728D" w:rsidP="00F7728D">
      <w:pPr>
        <w:pStyle w:val="Heading2"/>
        <w:spacing w:line="360" w:lineRule="auto"/>
        <w:contextualSpacing w:val="0"/>
        <w:rPr>
          <w:b/>
          <w:bCs/>
        </w:rPr>
      </w:pPr>
      <w:r w:rsidRPr="0C0CA103">
        <w:t xml:space="preserve">Author Contributions </w:t>
      </w:r>
    </w:p>
    <w:p w14:paraId="24DD95E0" w14:textId="77777777" w:rsidR="00F7728D" w:rsidRDefault="00F7728D" w:rsidP="00F7728D">
      <w:pPr>
        <w:pStyle w:val="NoSpacing"/>
      </w:pPr>
      <w:r w:rsidRPr="0C0CA103">
        <w:t xml:space="preserve">MDF designed and implemented the experiment. </w:t>
      </w:r>
      <w:r>
        <w:t>JZ</w:t>
      </w:r>
      <w:r w:rsidRPr="0C0CA103">
        <w:t xml:space="preserve"> conducted the experiment. MDF wrote the manuscript text. </w:t>
      </w:r>
      <w:r>
        <w:t>Both</w:t>
      </w:r>
      <w:r w:rsidRPr="0C0CA103">
        <w:t xml:space="preserve"> authors reviewed the manuscript.</w:t>
      </w:r>
    </w:p>
    <w:p w14:paraId="63CB7E5A" w14:textId="77777777" w:rsidR="00F7728D" w:rsidRDefault="00F7728D" w:rsidP="00F7728D">
      <w:pPr>
        <w:pStyle w:val="Heading2"/>
        <w:spacing w:line="360" w:lineRule="auto"/>
        <w:contextualSpacing w:val="0"/>
        <w:rPr>
          <w:b/>
          <w:bCs/>
        </w:rPr>
      </w:pPr>
      <w:r>
        <w:t>Additional information</w:t>
      </w:r>
    </w:p>
    <w:p w14:paraId="6D41BBD4" w14:textId="5F7B0EF2" w:rsidR="00124019" w:rsidRDefault="00F7728D" w:rsidP="00F2429B">
      <w:pPr>
        <w:pStyle w:val="NoSpacing"/>
      </w:pPr>
      <w:r w:rsidRPr="0C0CA103">
        <w:t>The authors declare no competing interests.</w:t>
      </w:r>
      <w:r w:rsidR="00124019">
        <w:br w:type="page"/>
      </w:r>
    </w:p>
    <w:p w14:paraId="4B08B63C" w14:textId="10902E6E" w:rsidR="004A0196" w:rsidRPr="00F2429B" w:rsidRDefault="004A0196" w:rsidP="00124019">
      <w:pPr>
        <w:pStyle w:val="NoSpacing"/>
        <w:rPr>
          <w:sz w:val="32"/>
          <w:szCs w:val="28"/>
        </w:rPr>
      </w:pPr>
      <w:r w:rsidRPr="00F2429B">
        <w:rPr>
          <w:sz w:val="32"/>
          <w:szCs w:val="28"/>
        </w:rPr>
        <w:lastRenderedPageBreak/>
        <w:t>Figure caption</w:t>
      </w:r>
      <w:r w:rsidR="005E72E5">
        <w:rPr>
          <w:sz w:val="32"/>
          <w:szCs w:val="28"/>
        </w:rPr>
        <w:t>s</w:t>
      </w:r>
    </w:p>
    <w:p w14:paraId="1CFFBC22" w14:textId="2F4AB79B" w:rsidR="00F7728D" w:rsidRDefault="00124019" w:rsidP="00124019">
      <w:pPr>
        <w:pStyle w:val="NoSpacing"/>
      </w:pPr>
      <w:r w:rsidRPr="00864AC8">
        <w:t xml:space="preserve">Figure </w:t>
      </w:r>
      <w:r>
        <w:t>1</w:t>
      </w:r>
      <w:r w:rsidRPr="00864AC8">
        <w:t xml:space="preserve">: </w:t>
      </w:r>
      <w:r w:rsidR="00CD485E">
        <w:t>P</w:t>
      </w:r>
      <w:r>
        <w:t>anel</w:t>
      </w:r>
      <w:r w:rsidR="00CD485E">
        <w:t xml:space="preserve"> A</w:t>
      </w:r>
      <w:r>
        <w:t>: R</w:t>
      </w:r>
      <w:r w:rsidRPr="00864AC8">
        <w:t>oot-mean-square (RMS) locali</w:t>
      </w:r>
      <w:r>
        <w:t>s</w:t>
      </w:r>
      <w:r w:rsidRPr="00864AC8">
        <w:t xml:space="preserve">ation error for each session, for the </w:t>
      </w:r>
      <w:r w:rsidR="00E268DC">
        <w:t>e</w:t>
      </w:r>
      <w:r w:rsidRPr="00864AC8">
        <w:t>xperimental</w:t>
      </w:r>
      <w:r>
        <w:t xml:space="preserve"> (light and dark blue circles)</w:t>
      </w:r>
      <w:r w:rsidRPr="00864AC8">
        <w:t xml:space="preserve"> and </w:t>
      </w:r>
      <w:r w:rsidR="00E268DC">
        <w:t>c</w:t>
      </w:r>
      <w:r w:rsidRPr="00864AC8">
        <w:t xml:space="preserve">ontrol </w:t>
      </w:r>
      <w:r>
        <w:t>(</w:t>
      </w:r>
      <w:r w:rsidR="00F1227D">
        <w:t xml:space="preserve">light </w:t>
      </w:r>
      <w:r>
        <w:t xml:space="preserve">red squares) </w:t>
      </w:r>
      <w:r w:rsidRPr="00864AC8">
        <w:t>groups</w:t>
      </w:r>
      <w:r>
        <w:t>, each of which contained 16 participants</w:t>
      </w:r>
      <w:r w:rsidRPr="00864AC8">
        <w:t>.</w:t>
      </w:r>
      <w:r>
        <w:t xml:space="preserve"> A linear fit to the training data is also shown (grey dashed line).</w:t>
      </w:r>
      <w:r w:rsidRPr="00864AC8">
        <w:t xml:space="preserve"> </w:t>
      </w:r>
      <w:r w:rsidR="004A559D">
        <w:t xml:space="preserve">Panel </w:t>
      </w:r>
      <w:proofErr w:type="spellStart"/>
      <w:r w:rsidR="004A559D">
        <w:t>A</w:t>
      </w:r>
      <w:proofErr w:type="spellEnd"/>
      <w:r w:rsidR="004A559D">
        <w:t xml:space="preserve"> e</w:t>
      </w:r>
      <w:r w:rsidR="005336E4" w:rsidRPr="00864AC8">
        <w:t>rror bars show the standard error of the mean.</w:t>
      </w:r>
      <w:r w:rsidR="005336E4">
        <w:t xml:space="preserve"> </w:t>
      </w:r>
      <w:r w:rsidR="00CD485E">
        <w:t>P</w:t>
      </w:r>
      <w:r>
        <w:t>anels</w:t>
      </w:r>
      <w:r w:rsidR="00CD485E">
        <w:t xml:space="preserve"> B-C</w:t>
      </w:r>
      <w:r>
        <w:t xml:space="preserve">: </w:t>
      </w:r>
      <w:r w:rsidRPr="00411555">
        <w:t xml:space="preserve">Mean response location vs actual sound source location </w:t>
      </w:r>
      <w:r>
        <w:t>in the first (</w:t>
      </w:r>
      <w:r w:rsidR="00C944FF">
        <w:t>panel B</w:t>
      </w:r>
      <w:r>
        <w:t xml:space="preserve">) </w:t>
      </w:r>
      <w:r w:rsidRPr="00411555">
        <w:t xml:space="preserve">and </w:t>
      </w:r>
      <w:r>
        <w:t>final (</w:t>
      </w:r>
      <w:r w:rsidR="00C944FF">
        <w:t>panel C</w:t>
      </w:r>
      <w:r>
        <w:t>) testing sessions</w:t>
      </w:r>
      <w:r w:rsidRPr="00411555">
        <w:t xml:space="preserve"> (</w:t>
      </w:r>
      <w:r w:rsidR="0001364B">
        <w:t xml:space="preserve">the </w:t>
      </w:r>
      <w:r w:rsidRPr="00411555">
        <w:t>grey</w:t>
      </w:r>
      <w:r w:rsidR="00293B1A">
        <w:t xml:space="preserve"> dashed</w:t>
      </w:r>
      <w:r w:rsidRPr="00411555">
        <w:t xml:space="preserve"> line </w:t>
      </w:r>
      <w:r w:rsidR="0001364B">
        <w:t>shows</w:t>
      </w:r>
      <w:r w:rsidRPr="00411555">
        <w:t xml:space="preserve"> perfect localization performance)</w:t>
      </w:r>
      <w:r>
        <w:t xml:space="preserve">. </w:t>
      </w:r>
      <w:r w:rsidR="004A559D">
        <w:t>Panel B-C e</w:t>
      </w:r>
      <w:r w:rsidRPr="00864AC8">
        <w:t xml:space="preserve">rror bars show the standard </w:t>
      </w:r>
      <w:r w:rsidR="005336E4">
        <w:t>deviation</w:t>
      </w:r>
      <w:r w:rsidRPr="00864AC8">
        <w:t>.</w:t>
      </w:r>
    </w:p>
    <w:p w14:paraId="6A2527EB" w14:textId="7C0E0194" w:rsidR="00124019" w:rsidRDefault="004A0196">
      <w:pPr>
        <w:pStyle w:val="NoSpacing"/>
      </w:pPr>
      <w:r w:rsidRPr="004A0196">
        <w:t>Figure 2: Left: Interaural level differences (ILDs) as a function of angle for haptic stimulation in the current study. ILDs for each frequency band used in the experiment and for the sum of all bands is shown for a speech-shaped noise stimulus. Right: Percentage of responses at each position for each sound location used in the experiment. Results are shown both before (light blue bars) and after (dark red bars) training for the Experimental group. Data from locations on the left side have been combined with data from the right side (as the left and right responses were symmetrical).</w:t>
      </w:r>
    </w:p>
    <w:p w14:paraId="5CA4D9B8" w14:textId="04D01F20" w:rsidR="004A0196" w:rsidRPr="00124019" w:rsidRDefault="004A0196">
      <w:pPr>
        <w:pStyle w:val="NoSpacing"/>
      </w:pPr>
      <w:r w:rsidRPr="004A0196">
        <w:t>Figure 3: Schematic representation of the signal-processing chain.</w:t>
      </w:r>
    </w:p>
    <w:sectPr w:rsidR="004A0196" w:rsidRPr="00124019" w:rsidSect="00D67DD7">
      <w:footerReference w:type="default" r:id="rId8"/>
      <w:footnotePr>
        <w:numFmt w:val="chicago"/>
      </w:footnotePr>
      <w:type w:val="continuous"/>
      <w:pgSz w:w="11909" w:h="16834"/>
      <w:pgMar w:top="1440" w:right="1440" w:bottom="1440" w:left="1440" w:header="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72A3F5" w14:textId="77777777" w:rsidR="00AA7668" w:rsidRDefault="00AA7668">
      <w:pPr>
        <w:spacing w:line="240" w:lineRule="auto"/>
      </w:pPr>
      <w:r>
        <w:separator/>
      </w:r>
    </w:p>
  </w:endnote>
  <w:endnote w:type="continuationSeparator" w:id="0">
    <w:p w14:paraId="7A49B945" w14:textId="77777777" w:rsidR="00AA7668" w:rsidRDefault="00AA766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990FBD" w14:textId="77777777" w:rsidR="00AA7668" w:rsidRDefault="00AA7668">
    <w:pPr>
      <w:pBdr>
        <w:top w:val="nil"/>
        <w:left w:val="nil"/>
        <w:bottom w:val="nil"/>
        <w:right w:val="nil"/>
        <w:between w:val="nil"/>
      </w:pBdr>
      <w:tabs>
        <w:tab w:val="center" w:pos="4513"/>
        <w:tab w:val="right" w:pos="9026"/>
      </w:tabs>
      <w:spacing w:line="240" w:lineRule="auto"/>
      <w:contextualSpacing w:val="0"/>
      <w:jc w:val="right"/>
      <w:rPr>
        <w:color w:val="000000"/>
      </w:rPr>
    </w:pPr>
    <w:r>
      <w:rPr>
        <w:color w:val="000000"/>
      </w:rPr>
      <w:fldChar w:fldCharType="begin"/>
    </w:r>
    <w:r>
      <w:rPr>
        <w:color w:val="000000"/>
      </w:rPr>
      <w:instrText>PAGE</w:instrText>
    </w:r>
    <w:r>
      <w:rPr>
        <w:color w:val="000000"/>
      </w:rPr>
      <w:fldChar w:fldCharType="separate"/>
    </w:r>
    <w:r>
      <w:rPr>
        <w:noProof/>
        <w:color w:val="000000"/>
      </w:rPr>
      <w:t>8</w:t>
    </w:r>
    <w:r>
      <w:rPr>
        <w:color w:val="000000"/>
      </w:rPr>
      <w:fldChar w:fldCharType="end"/>
    </w:r>
  </w:p>
  <w:p w14:paraId="3FFD86EC" w14:textId="77777777" w:rsidR="00AA7668" w:rsidRDefault="00AA7668">
    <w:pPr>
      <w:contextualSpacing w:val="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75E405" w14:textId="77777777" w:rsidR="00AA7668" w:rsidRDefault="00AA7668">
      <w:pPr>
        <w:spacing w:line="240" w:lineRule="auto"/>
      </w:pPr>
      <w:r>
        <w:separator/>
      </w:r>
    </w:p>
  </w:footnote>
  <w:footnote w:type="continuationSeparator" w:id="0">
    <w:p w14:paraId="6ACD2AE6" w14:textId="77777777" w:rsidR="00AA7668" w:rsidRDefault="00AA7668">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606F2"/>
    <w:multiLevelType w:val="hybridMultilevel"/>
    <w:tmpl w:val="367C8F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9CF7BE9"/>
    <w:multiLevelType w:val="hybridMultilevel"/>
    <w:tmpl w:val="F5F683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F776AB0"/>
    <w:multiLevelType w:val="multilevel"/>
    <w:tmpl w:val="48507B5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1163B5B"/>
    <w:multiLevelType w:val="hybridMultilevel"/>
    <w:tmpl w:val="AE0A29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4C925ED"/>
    <w:multiLevelType w:val="multilevel"/>
    <w:tmpl w:val="3A88C1DC"/>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7B23066"/>
    <w:multiLevelType w:val="hybridMultilevel"/>
    <w:tmpl w:val="D5942908"/>
    <w:lvl w:ilvl="0" w:tplc="74BAA3A6">
      <w:start w:val="1"/>
      <w:numFmt w:val="bullet"/>
      <w:lvlText w:val=""/>
      <w:lvlJc w:val="left"/>
      <w:pPr>
        <w:ind w:left="720" w:hanging="360"/>
      </w:pPr>
      <w:rPr>
        <w:rFonts w:ascii="Symbol" w:hAnsi="Symbol" w:hint="default"/>
      </w:rPr>
    </w:lvl>
    <w:lvl w:ilvl="1" w:tplc="82CC6E66">
      <w:start w:val="1"/>
      <w:numFmt w:val="bullet"/>
      <w:lvlText w:val=""/>
      <w:lvlJc w:val="left"/>
      <w:pPr>
        <w:ind w:left="1440" w:hanging="360"/>
      </w:pPr>
      <w:rPr>
        <w:rFonts w:ascii="Symbol" w:hAnsi="Symbol" w:hint="default"/>
      </w:rPr>
    </w:lvl>
    <w:lvl w:ilvl="2" w:tplc="C01C85C0">
      <w:start w:val="1"/>
      <w:numFmt w:val="bullet"/>
      <w:lvlText w:val=""/>
      <w:lvlJc w:val="left"/>
      <w:pPr>
        <w:ind w:left="2160" w:hanging="360"/>
      </w:pPr>
      <w:rPr>
        <w:rFonts w:ascii="Wingdings" w:hAnsi="Wingdings" w:hint="default"/>
      </w:rPr>
    </w:lvl>
    <w:lvl w:ilvl="3" w:tplc="B16AD434">
      <w:start w:val="1"/>
      <w:numFmt w:val="bullet"/>
      <w:lvlText w:val=""/>
      <w:lvlJc w:val="left"/>
      <w:pPr>
        <w:ind w:left="2880" w:hanging="360"/>
      </w:pPr>
      <w:rPr>
        <w:rFonts w:ascii="Symbol" w:hAnsi="Symbol" w:hint="default"/>
      </w:rPr>
    </w:lvl>
    <w:lvl w:ilvl="4" w:tplc="47387D18">
      <w:start w:val="1"/>
      <w:numFmt w:val="bullet"/>
      <w:lvlText w:val="o"/>
      <w:lvlJc w:val="left"/>
      <w:pPr>
        <w:ind w:left="3600" w:hanging="360"/>
      </w:pPr>
      <w:rPr>
        <w:rFonts w:ascii="Courier New" w:hAnsi="Courier New" w:hint="default"/>
      </w:rPr>
    </w:lvl>
    <w:lvl w:ilvl="5" w:tplc="9CF84F4A">
      <w:start w:val="1"/>
      <w:numFmt w:val="bullet"/>
      <w:lvlText w:val=""/>
      <w:lvlJc w:val="left"/>
      <w:pPr>
        <w:ind w:left="4320" w:hanging="360"/>
      </w:pPr>
      <w:rPr>
        <w:rFonts w:ascii="Wingdings" w:hAnsi="Wingdings" w:hint="default"/>
      </w:rPr>
    </w:lvl>
    <w:lvl w:ilvl="6" w:tplc="446C6DC2">
      <w:start w:val="1"/>
      <w:numFmt w:val="bullet"/>
      <w:lvlText w:val=""/>
      <w:lvlJc w:val="left"/>
      <w:pPr>
        <w:ind w:left="5040" w:hanging="360"/>
      </w:pPr>
      <w:rPr>
        <w:rFonts w:ascii="Symbol" w:hAnsi="Symbol" w:hint="default"/>
      </w:rPr>
    </w:lvl>
    <w:lvl w:ilvl="7" w:tplc="2DE4D9D2">
      <w:start w:val="1"/>
      <w:numFmt w:val="bullet"/>
      <w:lvlText w:val="o"/>
      <w:lvlJc w:val="left"/>
      <w:pPr>
        <w:ind w:left="5760" w:hanging="360"/>
      </w:pPr>
      <w:rPr>
        <w:rFonts w:ascii="Courier New" w:hAnsi="Courier New" w:hint="default"/>
      </w:rPr>
    </w:lvl>
    <w:lvl w:ilvl="8" w:tplc="D98C7BDA">
      <w:start w:val="1"/>
      <w:numFmt w:val="bullet"/>
      <w:lvlText w:val=""/>
      <w:lvlJc w:val="left"/>
      <w:pPr>
        <w:ind w:left="6480" w:hanging="360"/>
      </w:pPr>
      <w:rPr>
        <w:rFonts w:ascii="Wingdings" w:hAnsi="Wingdings" w:hint="default"/>
      </w:rPr>
    </w:lvl>
  </w:abstractNum>
  <w:abstractNum w:abstractNumId="6" w15:restartNumberingAfterBreak="0">
    <w:nsid w:val="22EE443A"/>
    <w:multiLevelType w:val="multilevel"/>
    <w:tmpl w:val="36B2B150"/>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4760B37"/>
    <w:multiLevelType w:val="hybridMultilevel"/>
    <w:tmpl w:val="CC207AEC"/>
    <w:lvl w:ilvl="0" w:tplc="1EB2F3C4">
      <w:start w:val="1"/>
      <w:numFmt w:val="bullet"/>
      <w:lvlText w:val=""/>
      <w:lvlJc w:val="left"/>
      <w:pPr>
        <w:ind w:left="720" w:hanging="360"/>
      </w:pPr>
      <w:rPr>
        <w:rFonts w:ascii="Symbol" w:hAnsi="Symbol" w:hint="default"/>
      </w:rPr>
    </w:lvl>
    <w:lvl w:ilvl="1" w:tplc="572C839A">
      <w:start w:val="1"/>
      <w:numFmt w:val="bullet"/>
      <w:lvlText w:val="o"/>
      <w:lvlJc w:val="left"/>
      <w:pPr>
        <w:ind w:left="1440" w:hanging="360"/>
      </w:pPr>
      <w:rPr>
        <w:rFonts w:ascii="Courier New" w:hAnsi="Courier New" w:hint="default"/>
      </w:rPr>
    </w:lvl>
    <w:lvl w:ilvl="2" w:tplc="1D86E4FC">
      <w:start w:val="1"/>
      <w:numFmt w:val="bullet"/>
      <w:lvlText w:val=""/>
      <w:lvlJc w:val="left"/>
      <w:pPr>
        <w:ind w:left="2160" w:hanging="360"/>
      </w:pPr>
      <w:rPr>
        <w:rFonts w:ascii="Wingdings" w:hAnsi="Wingdings" w:hint="default"/>
      </w:rPr>
    </w:lvl>
    <w:lvl w:ilvl="3" w:tplc="14508140">
      <w:start w:val="1"/>
      <w:numFmt w:val="bullet"/>
      <w:lvlText w:val=""/>
      <w:lvlJc w:val="left"/>
      <w:pPr>
        <w:ind w:left="2880" w:hanging="360"/>
      </w:pPr>
      <w:rPr>
        <w:rFonts w:ascii="Symbol" w:hAnsi="Symbol" w:hint="default"/>
      </w:rPr>
    </w:lvl>
    <w:lvl w:ilvl="4" w:tplc="014AEECE">
      <w:start w:val="1"/>
      <w:numFmt w:val="bullet"/>
      <w:lvlText w:val="o"/>
      <w:lvlJc w:val="left"/>
      <w:pPr>
        <w:ind w:left="3600" w:hanging="360"/>
      </w:pPr>
      <w:rPr>
        <w:rFonts w:ascii="Courier New" w:hAnsi="Courier New" w:hint="default"/>
      </w:rPr>
    </w:lvl>
    <w:lvl w:ilvl="5" w:tplc="EFB8FFE4">
      <w:start w:val="1"/>
      <w:numFmt w:val="bullet"/>
      <w:lvlText w:val=""/>
      <w:lvlJc w:val="left"/>
      <w:pPr>
        <w:ind w:left="4320" w:hanging="360"/>
      </w:pPr>
      <w:rPr>
        <w:rFonts w:ascii="Wingdings" w:hAnsi="Wingdings" w:hint="default"/>
      </w:rPr>
    </w:lvl>
    <w:lvl w:ilvl="6" w:tplc="99224AEA">
      <w:start w:val="1"/>
      <w:numFmt w:val="bullet"/>
      <w:lvlText w:val=""/>
      <w:lvlJc w:val="left"/>
      <w:pPr>
        <w:ind w:left="5040" w:hanging="360"/>
      </w:pPr>
      <w:rPr>
        <w:rFonts w:ascii="Symbol" w:hAnsi="Symbol" w:hint="default"/>
      </w:rPr>
    </w:lvl>
    <w:lvl w:ilvl="7" w:tplc="4DB6D000">
      <w:start w:val="1"/>
      <w:numFmt w:val="bullet"/>
      <w:lvlText w:val="o"/>
      <w:lvlJc w:val="left"/>
      <w:pPr>
        <w:ind w:left="5760" w:hanging="360"/>
      </w:pPr>
      <w:rPr>
        <w:rFonts w:ascii="Courier New" w:hAnsi="Courier New" w:hint="default"/>
      </w:rPr>
    </w:lvl>
    <w:lvl w:ilvl="8" w:tplc="4542861E">
      <w:start w:val="1"/>
      <w:numFmt w:val="bullet"/>
      <w:lvlText w:val=""/>
      <w:lvlJc w:val="left"/>
      <w:pPr>
        <w:ind w:left="6480" w:hanging="360"/>
      </w:pPr>
      <w:rPr>
        <w:rFonts w:ascii="Wingdings" w:hAnsi="Wingdings" w:hint="default"/>
      </w:rPr>
    </w:lvl>
  </w:abstractNum>
  <w:abstractNum w:abstractNumId="8" w15:restartNumberingAfterBreak="0">
    <w:nsid w:val="2F8F45F9"/>
    <w:multiLevelType w:val="multilevel"/>
    <w:tmpl w:val="6220FFB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3E45F1C"/>
    <w:multiLevelType w:val="hybridMultilevel"/>
    <w:tmpl w:val="FEB4F3D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96C1BED"/>
    <w:multiLevelType w:val="hybridMultilevel"/>
    <w:tmpl w:val="1F0208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A64587C"/>
    <w:multiLevelType w:val="hybridMultilevel"/>
    <w:tmpl w:val="93EC2F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E4647A4"/>
    <w:multiLevelType w:val="hybridMultilevel"/>
    <w:tmpl w:val="402AED18"/>
    <w:lvl w:ilvl="0" w:tplc="38D6E64E">
      <w:start w:val="1"/>
      <w:numFmt w:val="decimal"/>
      <w:lvlText w:val="%1."/>
      <w:lvlJc w:val="left"/>
      <w:pPr>
        <w:ind w:left="720" w:hanging="360"/>
      </w:pPr>
    </w:lvl>
    <w:lvl w:ilvl="1" w:tplc="DA90745E">
      <w:start w:val="1"/>
      <w:numFmt w:val="lowerLetter"/>
      <w:lvlText w:val="%2."/>
      <w:lvlJc w:val="left"/>
      <w:pPr>
        <w:ind w:left="1440" w:hanging="360"/>
      </w:pPr>
    </w:lvl>
    <w:lvl w:ilvl="2" w:tplc="D6389C80">
      <w:start w:val="1"/>
      <w:numFmt w:val="lowerRoman"/>
      <w:lvlText w:val="%3."/>
      <w:lvlJc w:val="right"/>
      <w:pPr>
        <w:ind w:left="2160" w:hanging="180"/>
      </w:pPr>
    </w:lvl>
    <w:lvl w:ilvl="3" w:tplc="7B50174E">
      <w:start w:val="1"/>
      <w:numFmt w:val="decimal"/>
      <w:lvlText w:val="%4."/>
      <w:lvlJc w:val="left"/>
      <w:pPr>
        <w:ind w:left="2880" w:hanging="360"/>
      </w:pPr>
    </w:lvl>
    <w:lvl w:ilvl="4" w:tplc="6B6EBD04">
      <w:start w:val="1"/>
      <w:numFmt w:val="lowerLetter"/>
      <w:lvlText w:val="%5."/>
      <w:lvlJc w:val="left"/>
      <w:pPr>
        <w:ind w:left="3600" w:hanging="360"/>
      </w:pPr>
    </w:lvl>
    <w:lvl w:ilvl="5" w:tplc="F712FF16">
      <w:start w:val="1"/>
      <w:numFmt w:val="lowerRoman"/>
      <w:lvlText w:val="%6."/>
      <w:lvlJc w:val="right"/>
      <w:pPr>
        <w:ind w:left="4320" w:hanging="180"/>
      </w:pPr>
    </w:lvl>
    <w:lvl w:ilvl="6" w:tplc="AE383A32">
      <w:start w:val="1"/>
      <w:numFmt w:val="decimal"/>
      <w:lvlText w:val="%7."/>
      <w:lvlJc w:val="left"/>
      <w:pPr>
        <w:ind w:left="5040" w:hanging="360"/>
      </w:pPr>
    </w:lvl>
    <w:lvl w:ilvl="7" w:tplc="17EC24CA">
      <w:start w:val="1"/>
      <w:numFmt w:val="lowerLetter"/>
      <w:lvlText w:val="%8."/>
      <w:lvlJc w:val="left"/>
      <w:pPr>
        <w:ind w:left="5760" w:hanging="360"/>
      </w:pPr>
    </w:lvl>
    <w:lvl w:ilvl="8" w:tplc="D624A9B4">
      <w:start w:val="1"/>
      <w:numFmt w:val="lowerRoman"/>
      <w:lvlText w:val="%9."/>
      <w:lvlJc w:val="right"/>
      <w:pPr>
        <w:ind w:left="6480" w:hanging="180"/>
      </w:pPr>
    </w:lvl>
  </w:abstractNum>
  <w:abstractNum w:abstractNumId="13" w15:restartNumberingAfterBreak="0">
    <w:nsid w:val="4012452C"/>
    <w:multiLevelType w:val="multilevel"/>
    <w:tmpl w:val="B95CA31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2B54FDE"/>
    <w:multiLevelType w:val="multilevel"/>
    <w:tmpl w:val="7BD654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41F23DC"/>
    <w:multiLevelType w:val="hybridMultilevel"/>
    <w:tmpl w:val="E3FA8D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9EF2D30"/>
    <w:multiLevelType w:val="hybridMultilevel"/>
    <w:tmpl w:val="3134162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AD205FE"/>
    <w:multiLevelType w:val="multilevel"/>
    <w:tmpl w:val="20B28D62"/>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AD56C0C"/>
    <w:multiLevelType w:val="hybridMultilevel"/>
    <w:tmpl w:val="A45CF0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F6A36DA"/>
    <w:multiLevelType w:val="hybridMultilevel"/>
    <w:tmpl w:val="15BAE7E0"/>
    <w:lvl w:ilvl="0" w:tplc="3DD0A084">
      <w:start w:val="1"/>
      <w:numFmt w:val="bullet"/>
      <w:lvlText w:val=""/>
      <w:lvlJc w:val="left"/>
      <w:pPr>
        <w:ind w:left="720" w:hanging="360"/>
      </w:pPr>
      <w:rPr>
        <w:rFonts w:ascii="Symbol" w:hAnsi="Symbol" w:hint="default"/>
      </w:rPr>
    </w:lvl>
    <w:lvl w:ilvl="1" w:tplc="7D92AE92">
      <w:start w:val="1"/>
      <w:numFmt w:val="bullet"/>
      <w:lvlText w:val="o"/>
      <w:lvlJc w:val="left"/>
      <w:pPr>
        <w:ind w:left="1440" w:hanging="360"/>
      </w:pPr>
      <w:rPr>
        <w:rFonts w:ascii="Courier New" w:hAnsi="Courier New" w:hint="default"/>
      </w:rPr>
    </w:lvl>
    <w:lvl w:ilvl="2" w:tplc="9412F3C0">
      <w:start w:val="1"/>
      <w:numFmt w:val="bullet"/>
      <w:lvlText w:val=""/>
      <w:lvlJc w:val="left"/>
      <w:pPr>
        <w:ind w:left="2160" w:hanging="360"/>
      </w:pPr>
      <w:rPr>
        <w:rFonts w:ascii="Wingdings" w:hAnsi="Wingdings" w:hint="default"/>
      </w:rPr>
    </w:lvl>
    <w:lvl w:ilvl="3" w:tplc="CEFA0570">
      <w:start w:val="1"/>
      <w:numFmt w:val="bullet"/>
      <w:lvlText w:val=""/>
      <w:lvlJc w:val="left"/>
      <w:pPr>
        <w:ind w:left="2880" w:hanging="360"/>
      </w:pPr>
      <w:rPr>
        <w:rFonts w:ascii="Symbol" w:hAnsi="Symbol" w:hint="default"/>
      </w:rPr>
    </w:lvl>
    <w:lvl w:ilvl="4" w:tplc="D772B060">
      <w:start w:val="1"/>
      <w:numFmt w:val="bullet"/>
      <w:lvlText w:val="o"/>
      <w:lvlJc w:val="left"/>
      <w:pPr>
        <w:ind w:left="3600" w:hanging="360"/>
      </w:pPr>
      <w:rPr>
        <w:rFonts w:ascii="Courier New" w:hAnsi="Courier New" w:hint="default"/>
      </w:rPr>
    </w:lvl>
    <w:lvl w:ilvl="5" w:tplc="DD6E4740">
      <w:start w:val="1"/>
      <w:numFmt w:val="bullet"/>
      <w:lvlText w:val=""/>
      <w:lvlJc w:val="left"/>
      <w:pPr>
        <w:ind w:left="4320" w:hanging="360"/>
      </w:pPr>
      <w:rPr>
        <w:rFonts w:ascii="Wingdings" w:hAnsi="Wingdings" w:hint="default"/>
      </w:rPr>
    </w:lvl>
    <w:lvl w:ilvl="6" w:tplc="DC962676">
      <w:start w:val="1"/>
      <w:numFmt w:val="bullet"/>
      <w:lvlText w:val=""/>
      <w:lvlJc w:val="left"/>
      <w:pPr>
        <w:ind w:left="5040" w:hanging="360"/>
      </w:pPr>
      <w:rPr>
        <w:rFonts w:ascii="Symbol" w:hAnsi="Symbol" w:hint="default"/>
      </w:rPr>
    </w:lvl>
    <w:lvl w:ilvl="7" w:tplc="BFE2B53A">
      <w:start w:val="1"/>
      <w:numFmt w:val="bullet"/>
      <w:lvlText w:val="o"/>
      <w:lvlJc w:val="left"/>
      <w:pPr>
        <w:ind w:left="5760" w:hanging="360"/>
      </w:pPr>
      <w:rPr>
        <w:rFonts w:ascii="Courier New" w:hAnsi="Courier New" w:hint="default"/>
      </w:rPr>
    </w:lvl>
    <w:lvl w:ilvl="8" w:tplc="0030941C">
      <w:start w:val="1"/>
      <w:numFmt w:val="bullet"/>
      <w:lvlText w:val=""/>
      <w:lvlJc w:val="left"/>
      <w:pPr>
        <w:ind w:left="6480" w:hanging="360"/>
      </w:pPr>
      <w:rPr>
        <w:rFonts w:ascii="Wingdings" w:hAnsi="Wingdings" w:hint="default"/>
      </w:rPr>
    </w:lvl>
  </w:abstractNum>
  <w:abstractNum w:abstractNumId="20" w15:restartNumberingAfterBreak="0">
    <w:nsid w:val="66D1323C"/>
    <w:multiLevelType w:val="hybridMultilevel"/>
    <w:tmpl w:val="CA18889C"/>
    <w:lvl w:ilvl="0" w:tplc="58D458F6">
      <w:start w:val="1"/>
      <w:numFmt w:val="bullet"/>
      <w:lvlText w:val=""/>
      <w:lvlJc w:val="left"/>
      <w:pPr>
        <w:ind w:left="720" w:hanging="360"/>
      </w:pPr>
      <w:rPr>
        <w:rFonts w:ascii="Symbol" w:hAnsi="Symbol" w:hint="default"/>
      </w:rPr>
    </w:lvl>
    <w:lvl w:ilvl="1" w:tplc="6398454A">
      <w:start w:val="1"/>
      <w:numFmt w:val="bullet"/>
      <w:lvlText w:val="o"/>
      <w:lvlJc w:val="left"/>
      <w:pPr>
        <w:ind w:left="1440" w:hanging="360"/>
      </w:pPr>
      <w:rPr>
        <w:rFonts w:ascii="Courier New" w:hAnsi="Courier New" w:hint="default"/>
      </w:rPr>
    </w:lvl>
    <w:lvl w:ilvl="2" w:tplc="92DA5B26">
      <w:start w:val="1"/>
      <w:numFmt w:val="bullet"/>
      <w:lvlText w:val=""/>
      <w:lvlJc w:val="left"/>
      <w:pPr>
        <w:ind w:left="2160" w:hanging="360"/>
      </w:pPr>
      <w:rPr>
        <w:rFonts w:ascii="Wingdings" w:hAnsi="Wingdings" w:hint="default"/>
      </w:rPr>
    </w:lvl>
    <w:lvl w:ilvl="3" w:tplc="50006F0A">
      <w:start w:val="1"/>
      <w:numFmt w:val="bullet"/>
      <w:lvlText w:val=""/>
      <w:lvlJc w:val="left"/>
      <w:pPr>
        <w:ind w:left="2880" w:hanging="360"/>
      </w:pPr>
      <w:rPr>
        <w:rFonts w:ascii="Symbol" w:hAnsi="Symbol" w:hint="default"/>
      </w:rPr>
    </w:lvl>
    <w:lvl w:ilvl="4" w:tplc="5A88ADCA">
      <w:start w:val="1"/>
      <w:numFmt w:val="bullet"/>
      <w:lvlText w:val="o"/>
      <w:lvlJc w:val="left"/>
      <w:pPr>
        <w:ind w:left="3600" w:hanging="360"/>
      </w:pPr>
      <w:rPr>
        <w:rFonts w:ascii="Courier New" w:hAnsi="Courier New" w:hint="default"/>
      </w:rPr>
    </w:lvl>
    <w:lvl w:ilvl="5" w:tplc="CC3A7990">
      <w:start w:val="1"/>
      <w:numFmt w:val="bullet"/>
      <w:lvlText w:val=""/>
      <w:lvlJc w:val="left"/>
      <w:pPr>
        <w:ind w:left="4320" w:hanging="360"/>
      </w:pPr>
      <w:rPr>
        <w:rFonts w:ascii="Wingdings" w:hAnsi="Wingdings" w:hint="default"/>
      </w:rPr>
    </w:lvl>
    <w:lvl w:ilvl="6" w:tplc="F88256E6">
      <w:start w:val="1"/>
      <w:numFmt w:val="bullet"/>
      <w:lvlText w:val=""/>
      <w:lvlJc w:val="left"/>
      <w:pPr>
        <w:ind w:left="5040" w:hanging="360"/>
      </w:pPr>
      <w:rPr>
        <w:rFonts w:ascii="Symbol" w:hAnsi="Symbol" w:hint="default"/>
      </w:rPr>
    </w:lvl>
    <w:lvl w:ilvl="7" w:tplc="239C7B4A">
      <w:start w:val="1"/>
      <w:numFmt w:val="bullet"/>
      <w:lvlText w:val="o"/>
      <w:lvlJc w:val="left"/>
      <w:pPr>
        <w:ind w:left="5760" w:hanging="360"/>
      </w:pPr>
      <w:rPr>
        <w:rFonts w:ascii="Courier New" w:hAnsi="Courier New" w:hint="default"/>
      </w:rPr>
    </w:lvl>
    <w:lvl w:ilvl="8" w:tplc="2326AEDE">
      <w:start w:val="1"/>
      <w:numFmt w:val="bullet"/>
      <w:lvlText w:val=""/>
      <w:lvlJc w:val="left"/>
      <w:pPr>
        <w:ind w:left="6480" w:hanging="360"/>
      </w:pPr>
      <w:rPr>
        <w:rFonts w:ascii="Wingdings" w:hAnsi="Wingdings" w:hint="default"/>
      </w:rPr>
    </w:lvl>
  </w:abstractNum>
  <w:abstractNum w:abstractNumId="21" w15:restartNumberingAfterBreak="0">
    <w:nsid w:val="73683202"/>
    <w:multiLevelType w:val="hybridMultilevel"/>
    <w:tmpl w:val="82882FBC"/>
    <w:lvl w:ilvl="0" w:tplc="C754975C">
      <w:start w:val="1"/>
      <w:numFmt w:val="bullet"/>
      <w:lvlText w:val=""/>
      <w:lvlJc w:val="left"/>
      <w:pPr>
        <w:ind w:left="720" w:hanging="360"/>
      </w:pPr>
      <w:rPr>
        <w:rFonts w:ascii="Symbol" w:hAnsi="Symbol" w:hint="default"/>
      </w:rPr>
    </w:lvl>
    <w:lvl w:ilvl="1" w:tplc="4BC67C62">
      <w:start w:val="1"/>
      <w:numFmt w:val="bullet"/>
      <w:lvlText w:val="o"/>
      <w:lvlJc w:val="left"/>
      <w:pPr>
        <w:ind w:left="1440" w:hanging="360"/>
      </w:pPr>
      <w:rPr>
        <w:rFonts w:ascii="Courier New" w:hAnsi="Courier New" w:hint="default"/>
      </w:rPr>
    </w:lvl>
    <w:lvl w:ilvl="2" w:tplc="1A58EC0A">
      <w:start w:val="1"/>
      <w:numFmt w:val="bullet"/>
      <w:lvlText w:val=""/>
      <w:lvlJc w:val="left"/>
      <w:pPr>
        <w:ind w:left="2160" w:hanging="360"/>
      </w:pPr>
      <w:rPr>
        <w:rFonts w:ascii="Wingdings" w:hAnsi="Wingdings" w:hint="default"/>
      </w:rPr>
    </w:lvl>
    <w:lvl w:ilvl="3" w:tplc="D4623FFA">
      <w:start w:val="1"/>
      <w:numFmt w:val="bullet"/>
      <w:lvlText w:val=""/>
      <w:lvlJc w:val="left"/>
      <w:pPr>
        <w:ind w:left="2880" w:hanging="360"/>
      </w:pPr>
      <w:rPr>
        <w:rFonts w:ascii="Symbol" w:hAnsi="Symbol" w:hint="default"/>
      </w:rPr>
    </w:lvl>
    <w:lvl w:ilvl="4" w:tplc="DEE4870C">
      <w:start w:val="1"/>
      <w:numFmt w:val="bullet"/>
      <w:lvlText w:val="o"/>
      <w:lvlJc w:val="left"/>
      <w:pPr>
        <w:ind w:left="3600" w:hanging="360"/>
      </w:pPr>
      <w:rPr>
        <w:rFonts w:ascii="Courier New" w:hAnsi="Courier New" w:hint="default"/>
      </w:rPr>
    </w:lvl>
    <w:lvl w:ilvl="5" w:tplc="59CC6DA8">
      <w:start w:val="1"/>
      <w:numFmt w:val="bullet"/>
      <w:lvlText w:val=""/>
      <w:lvlJc w:val="left"/>
      <w:pPr>
        <w:ind w:left="4320" w:hanging="360"/>
      </w:pPr>
      <w:rPr>
        <w:rFonts w:ascii="Wingdings" w:hAnsi="Wingdings" w:hint="default"/>
      </w:rPr>
    </w:lvl>
    <w:lvl w:ilvl="6" w:tplc="63ECB746">
      <w:start w:val="1"/>
      <w:numFmt w:val="bullet"/>
      <w:lvlText w:val=""/>
      <w:lvlJc w:val="left"/>
      <w:pPr>
        <w:ind w:left="5040" w:hanging="360"/>
      </w:pPr>
      <w:rPr>
        <w:rFonts w:ascii="Symbol" w:hAnsi="Symbol" w:hint="default"/>
      </w:rPr>
    </w:lvl>
    <w:lvl w:ilvl="7" w:tplc="6940154C">
      <w:start w:val="1"/>
      <w:numFmt w:val="bullet"/>
      <w:lvlText w:val="o"/>
      <w:lvlJc w:val="left"/>
      <w:pPr>
        <w:ind w:left="5760" w:hanging="360"/>
      </w:pPr>
      <w:rPr>
        <w:rFonts w:ascii="Courier New" w:hAnsi="Courier New" w:hint="default"/>
      </w:rPr>
    </w:lvl>
    <w:lvl w:ilvl="8" w:tplc="871CB7B6">
      <w:start w:val="1"/>
      <w:numFmt w:val="bullet"/>
      <w:lvlText w:val=""/>
      <w:lvlJc w:val="left"/>
      <w:pPr>
        <w:ind w:left="6480" w:hanging="360"/>
      </w:pPr>
      <w:rPr>
        <w:rFonts w:ascii="Wingdings" w:hAnsi="Wingdings" w:hint="default"/>
      </w:rPr>
    </w:lvl>
  </w:abstractNum>
  <w:abstractNum w:abstractNumId="22" w15:restartNumberingAfterBreak="0">
    <w:nsid w:val="75976EBE"/>
    <w:multiLevelType w:val="hybridMultilevel"/>
    <w:tmpl w:val="7D06DC0A"/>
    <w:lvl w:ilvl="0" w:tplc="E6CCC02A">
      <w:start w:val="1"/>
      <w:numFmt w:val="bullet"/>
      <w:lvlText w:val=""/>
      <w:lvlJc w:val="left"/>
      <w:pPr>
        <w:ind w:left="720" w:hanging="360"/>
      </w:pPr>
      <w:rPr>
        <w:rFonts w:ascii="Symbol" w:hAnsi="Symbol" w:hint="default"/>
      </w:rPr>
    </w:lvl>
    <w:lvl w:ilvl="1" w:tplc="B8C01EF2">
      <w:start w:val="1"/>
      <w:numFmt w:val="bullet"/>
      <w:lvlText w:val="o"/>
      <w:lvlJc w:val="left"/>
      <w:pPr>
        <w:ind w:left="1440" w:hanging="360"/>
      </w:pPr>
      <w:rPr>
        <w:rFonts w:ascii="Courier New" w:hAnsi="Courier New" w:hint="default"/>
      </w:rPr>
    </w:lvl>
    <w:lvl w:ilvl="2" w:tplc="9A8EC836">
      <w:start w:val="1"/>
      <w:numFmt w:val="bullet"/>
      <w:lvlText w:val=""/>
      <w:lvlJc w:val="left"/>
      <w:pPr>
        <w:ind w:left="2160" w:hanging="360"/>
      </w:pPr>
      <w:rPr>
        <w:rFonts w:ascii="Wingdings" w:hAnsi="Wingdings" w:hint="default"/>
      </w:rPr>
    </w:lvl>
    <w:lvl w:ilvl="3" w:tplc="418E4344">
      <w:start w:val="1"/>
      <w:numFmt w:val="bullet"/>
      <w:lvlText w:val=""/>
      <w:lvlJc w:val="left"/>
      <w:pPr>
        <w:ind w:left="2880" w:hanging="360"/>
      </w:pPr>
      <w:rPr>
        <w:rFonts w:ascii="Symbol" w:hAnsi="Symbol" w:hint="default"/>
      </w:rPr>
    </w:lvl>
    <w:lvl w:ilvl="4" w:tplc="E15AEBF4">
      <w:start w:val="1"/>
      <w:numFmt w:val="bullet"/>
      <w:lvlText w:val="o"/>
      <w:lvlJc w:val="left"/>
      <w:pPr>
        <w:ind w:left="3600" w:hanging="360"/>
      </w:pPr>
      <w:rPr>
        <w:rFonts w:ascii="Courier New" w:hAnsi="Courier New" w:hint="default"/>
      </w:rPr>
    </w:lvl>
    <w:lvl w:ilvl="5" w:tplc="88CA42C6">
      <w:start w:val="1"/>
      <w:numFmt w:val="bullet"/>
      <w:lvlText w:val=""/>
      <w:lvlJc w:val="left"/>
      <w:pPr>
        <w:ind w:left="4320" w:hanging="360"/>
      </w:pPr>
      <w:rPr>
        <w:rFonts w:ascii="Wingdings" w:hAnsi="Wingdings" w:hint="default"/>
      </w:rPr>
    </w:lvl>
    <w:lvl w:ilvl="6" w:tplc="197AA7CE">
      <w:start w:val="1"/>
      <w:numFmt w:val="bullet"/>
      <w:lvlText w:val=""/>
      <w:lvlJc w:val="left"/>
      <w:pPr>
        <w:ind w:left="5040" w:hanging="360"/>
      </w:pPr>
      <w:rPr>
        <w:rFonts w:ascii="Symbol" w:hAnsi="Symbol" w:hint="default"/>
      </w:rPr>
    </w:lvl>
    <w:lvl w:ilvl="7" w:tplc="FF4E14B8">
      <w:start w:val="1"/>
      <w:numFmt w:val="bullet"/>
      <w:lvlText w:val="o"/>
      <w:lvlJc w:val="left"/>
      <w:pPr>
        <w:ind w:left="5760" w:hanging="360"/>
      </w:pPr>
      <w:rPr>
        <w:rFonts w:ascii="Courier New" w:hAnsi="Courier New" w:hint="default"/>
      </w:rPr>
    </w:lvl>
    <w:lvl w:ilvl="8" w:tplc="24786F14">
      <w:start w:val="1"/>
      <w:numFmt w:val="bullet"/>
      <w:lvlText w:val=""/>
      <w:lvlJc w:val="left"/>
      <w:pPr>
        <w:ind w:left="6480" w:hanging="360"/>
      </w:pPr>
      <w:rPr>
        <w:rFonts w:ascii="Wingdings" w:hAnsi="Wingdings" w:hint="default"/>
      </w:rPr>
    </w:lvl>
  </w:abstractNum>
  <w:abstractNum w:abstractNumId="23" w15:restartNumberingAfterBreak="0">
    <w:nsid w:val="77430786"/>
    <w:multiLevelType w:val="hybridMultilevel"/>
    <w:tmpl w:val="8F4A7A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B245889"/>
    <w:multiLevelType w:val="hybridMultilevel"/>
    <w:tmpl w:val="A62441F6"/>
    <w:lvl w:ilvl="0" w:tplc="EC8AFA6C">
      <w:start w:val="1"/>
      <w:numFmt w:val="bullet"/>
      <w:lvlText w:val=""/>
      <w:lvlJc w:val="left"/>
      <w:pPr>
        <w:ind w:left="720" w:hanging="360"/>
      </w:pPr>
      <w:rPr>
        <w:rFonts w:ascii="Symbol" w:hAnsi="Symbol" w:hint="default"/>
      </w:rPr>
    </w:lvl>
    <w:lvl w:ilvl="1" w:tplc="B660EFBE">
      <w:start w:val="1"/>
      <w:numFmt w:val="bullet"/>
      <w:lvlText w:val="o"/>
      <w:lvlJc w:val="left"/>
      <w:pPr>
        <w:ind w:left="1440" w:hanging="360"/>
      </w:pPr>
      <w:rPr>
        <w:rFonts w:ascii="Courier New" w:hAnsi="Courier New" w:hint="default"/>
      </w:rPr>
    </w:lvl>
    <w:lvl w:ilvl="2" w:tplc="15E684DC">
      <w:start w:val="1"/>
      <w:numFmt w:val="bullet"/>
      <w:lvlText w:val=""/>
      <w:lvlJc w:val="left"/>
      <w:pPr>
        <w:ind w:left="2160" w:hanging="360"/>
      </w:pPr>
      <w:rPr>
        <w:rFonts w:ascii="Wingdings" w:hAnsi="Wingdings" w:hint="default"/>
      </w:rPr>
    </w:lvl>
    <w:lvl w:ilvl="3" w:tplc="871A90AE">
      <w:start w:val="1"/>
      <w:numFmt w:val="bullet"/>
      <w:lvlText w:val=""/>
      <w:lvlJc w:val="left"/>
      <w:pPr>
        <w:ind w:left="2880" w:hanging="360"/>
      </w:pPr>
      <w:rPr>
        <w:rFonts w:ascii="Symbol" w:hAnsi="Symbol" w:hint="default"/>
      </w:rPr>
    </w:lvl>
    <w:lvl w:ilvl="4" w:tplc="E01C1E7C">
      <w:start w:val="1"/>
      <w:numFmt w:val="bullet"/>
      <w:lvlText w:val="o"/>
      <w:lvlJc w:val="left"/>
      <w:pPr>
        <w:ind w:left="3600" w:hanging="360"/>
      </w:pPr>
      <w:rPr>
        <w:rFonts w:ascii="Courier New" w:hAnsi="Courier New" w:hint="default"/>
      </w:rPr>
    </w:lvl>
    <w:lvl w:ilvl="5" w:tplc="03EAA29C">
      <w:start w:val="1"/>
      <w:numFmt w:val="bullet"/>
      <w:lvlText w:val=""/>
      <w:lvlJc w:val="left"/>
      <w:pPr>
        <w:ind w:left="4320" w:hanging="360"/>
      </w:pPr>
      <w:rPr>
        <w:rFonts w:ascii="Wingdings" w:hAnsi="Wingdings" w:hint="default"/>
      </w:rPr>
    </w:lvl>
    <w:lvl w:ilvl="6" w:tplc="B41641E4">
      <w:start w:val="1"/>
      <w:numFmt w:val="bullet"/>
      <w:lvlText w:val=""/>
      <w:lvlJc w:val="left"/>
      <w:pPr>
        <w:ind w:left="5040" w:hanging="360"/>
      </w:pPr>
      <w:rPr>
        <w:rFonts w:ascii="Symbol" w:hAnsi="Symbol" w:hint="default"/>
      </w:rPr>
    </w:lvl>
    <w:lvl w:ilvl="7" w:tplc="5AE8FEF2">
      <w:start w:val="1"/>
      <w:numFmt w:val="bullet"/>
      <w:lvlText w:val="o"/>
      <w:lvlJc w:val="left"/>
      <w:pPr>
        <w:ind w:left="5760" w:hanging="360"/>
      </w:pPr>
      <w:rPr>
        <w:rFonts w:ascii="Courier New" w:hAnsi="Courier New" w:hint="default"/>
      </w:rPr>
    </w:lvl>
    <w:lvl w:ilvl="8" w:tplc="2488E796">
      <w:start w:val="1"/>
      <w:numFmt w:val="bullet"/>
      <w:lvlText w:val=""/>
      <w:lvlJc w:val="left"/>
      <w:pPr>
        <w:ind w:left="6480" w:hanging="360"/>
      </w:pPr>
      <w:rPr>
        <w:rFonts w:ascii="Wingdings" w:hAnsi="Wingdings" w:hint="default"/>
      </w:rPr>
    </w:lvl>
  </w:abstractNum>
  <w:abstractNum w:abstractNumId="25" w15:restartNumberingAfterBreak="0">
    <w:nsid w:val="7F1F2FA0"/>
    <w:multiLevelType w:val="hybridMultilevel"/>
    <w:tmpl w:val="AC6664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22"/>
  </w:num>
  <w:num w:numId="3">
    <w:abstractNumId w:val="19"/>
  </w:num>
  <w:num w:numId="4">
    <w:abstractNumId w:val="12"/>
  </w:num>
  <w:num w:numId="5">
    <w:abstractNumId w:val="24"/>
  </w:num>
  <w:num w:numId="6">
    <w:abstractNumId w:val="21"/>
  </w:num>
  <w:num w:numId="7">
    <w:abstractNumId w:val="7"/>
  </w:num>
  <w:num w:numId="8">
    <w:abstractNumId w:val="20"/>
  </w:num>
  <w:num w:numId="9">
    <w:abstractNumId w:val="14"/>
  </w:num>
  <w:num w:numId="10">
    <w:abstractNumId w:val="8"/>
  </w:num>
  <w:num w:numId="11">
    <w:abstractNumId w:val="2"/>
  </w:num>
  <w:num w:numId="12">
    <w:abstractNumId w:val="13"/>
  </w:num>
  <w:num w:numId="13">
    <w:abstractNumId w:val="17"/>
  </w:num>
  <w:num w:numId="14">
    <w:abstractNumId w:val="4"/>
  </w:num>
  <w:num w:numId="15">
    <w:abstractNumId w:val="6"/>
  </w:num>
  <w:num w:numId="16">
    <w:abstractNumId w:val="23"/>
  </w:num>
  <w:num w:numId="17">
    <w:abstractNumId w:val="9"/>
  </w:num>
  <w:num w:numId="18">
    <w:abstractNumId w:val="25"/>
  </w:num>
  <w:num w:numId="19">
    <w:abstractNumId w:val="15"/>
  </w:num>
  <w:num w:numId="20">
    <w:abstractNumId w:val="1"/>
  </w:num>
  <w:num w:numId="21">
    <w:abstractNumId w:val="16"/>
  </w:num>
  <w:num w:numId="22">
    <w:abstractNumId w:val="0"/>
  </w:num>
  <w:num w:numId="23">
    <w:abstractNumId w:val="18"/>
  </w:num>
  <w:num w:numId="24">
    <w:abstractNumId w:val="11"/>
  </w:num>
  <w:num w:numId="25">
    <w:abstractNumId w:val="3"/>
  </w:num>
  <w:num w:numId="2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8"/>
  <w:proofState w:spelling="clean" w:grammar="clean"/>
  <w:trackRevisions/>
  <w:defaultTabStop w:val="720"/>
  <w:characterSpacingControl w:val="doNotCompress"/>
  <w:hdrShapeDefaults>
    <o:shapedefaults v:ext="edit" spidmax="47105"/>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fv522etf25vne0p0u5esdx02rrtasvzxtd&quot;&gt;EHS_Endnote_Library&lt;record-ids&gt;&lt;item&gt;6&lt;/item&gt;&lt;item&gt;7&lt;/item&gt;&lt;item&gt;18&lt;/item&gt;&lt;item&gt;40&lt;/item&gt;&lt;item&gt;43&lt;/item&gt;&lt;item&gt;44&lt;/item&gt;&lt;item&gt;46&lt;/item&gt;&lt;item&gt;50&lt;/item&gt;&lt;item&gt;52&lt;/item&gt;&lt;item&gt;55&lt;/item&gt;&lt;item&gt;56&lt;/item&gt;&lt;item&gt;57&lt;/item&gt;&lt;item&gt;58&lt;/item&gt;&lt;item&gt;65&lt;/item&gt;&lt;item&gt;66&lt;/item&gt;&lt;item&gt;67&lt;/item&gt;&lt;item&gt;68&lt;/item&gt;&lt;item&gt;69&lt;/item&gt;&lt;item&gt;70&lt;/item&gt;&lt;item&gt;73&lt;/item&gt;&lt;item&gt;75&lt;/item&gt;&lt;item&gt;77&lt;/item&gt;&lt;item&gt;83&lt;/item&gt;&lt;item&gt;88&lt;/item&gt;&lt;item&gt;100&lt;/item&gt;&lt;item&gt;105&lt;/item&gt;&lt;item&gt;106&lt;/item&gt;&lt;item&gt;142&lt;/item&gt;&lt;item&gt;143&lt;/item&gt;&lt;item&gt;158&lt;/item&gt;&lt;item&gt;161&lt;/item&gt;&lt;item&gt;169&lt;/item&gt;&lt;item&gt;185&lt;/item&gt;&lt;item&gt;194&lt;/item&gt;&lt;item&gt;195&lt;/item&gt;&lt;item&gt;196&lt;/item&gt;&lt;item&gt;197&lt;/item&gt;&lt;item&gt;198&lt;/item&gt;&lt;item&gt;257&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319&lt;/item&gt;&lt;item&gt;359&lt;/item&gt;&lt;item&gt;368&lt;/item&gt;&lt;item&gt;369&lt;/item&gt;&lt;item&gt;370&lt;/item&gt;&lt;item&gt;387&lt;/item&gt;&lt;/record-ids&gt;&lt;/item&gt;&lt;/Libraries&gt;"/>
  </w:docVars>
  <w:rsids>
    <w:rsidRoot w:val="004A449C"/>
    <w:rsid w:val="0000149F"/>
    <w:rsid w:val="00001B72"/>
    <w:rsid w:val="0000403E"/>
    <w:rsid w:val="00004B66"/>
    <w:rsid w:val="00006839"/>
    <w:rsid w:val="0000691E"/>
    <w:rsid w:val="00007BFE"/>
    <w:rsid w:val="00010D71"/>
    <w:rsid w:val="000116FB"/>
    <w:rsid w:val="00011851"/>
    <w:rsid w:val="000129F9"/>
    <w:rsid w:val="00012AEF"/>
    <w:rsid w:val="00012E41"/>
    <w:rsid w:val="0001364B"/>
    <w:rsid w:val="00013E6D"/>
    <w:rsid w:val="00014F97"/>
    <w:rsid w:val="00015EDF"/>
    <w:rsid w:val="000177CB"/>
    <w:rsid w:val="000203A5"/>
    <w:rsid w:val="000205FF"/>
    <w:rsid w:val="00020EF6"/>
    <w:rsid w:val="000231CA"/>
    <w:rsid w:val="0002379A"/>
    <w:rsid w:val="00023BEA"/>
    <w:rsid w:val="00024452"/>
    <w:rsid w:val="000244DB"/>
    <w:rsid w:val="00025284"/>
    <w:rsid w:val="0002574D"/>
    <w:rsid w:val="0002650D"/>
    <w:rsid w:val="00027040"/>
    <w:rsid w:val="000271AF"/>
    <w:rsid w:val="00030098"/>
    <w:rsid w:val="00031837"/>
    <w:rsid w:val="00033094"/>
    <w:rsid w:val="000332E9"/>
    <w:rsid w:val="00033392"/>
    <w:rsid w:val="0003366C"/>
    <w:rsid w:val="00034E74"/>
    <w:rsid w:val="0003503B"/>
    <w:rsid w:val="000351E5"/>
    <w:rsid w:val="000360ED"/>
    <w:rsid w:val="00036156"/>
    <w:rsid w:val="00036167"/>
    <w:rsid w:val="00036F32"/>
    <w:rsid w:val="00037004"/>
    <w:rsid w:val="000375EE"/>
    <w:rsid w:val="00040437"/>
    <w:rsid w:val="00041F88"/>
    <w:rsid w:val="00042517"/>
    <w:rsid w:val="000428D0"/>
    <w:rsid w:val="00043D83"/>
    <w:rsid w:val="00044FCC"/>
    <w:rsid w:val="000451C4"/>
    <w:rsid w:val="000455DF"/>
    <w:rsid w:val="0004599B"/>
    <w:rsid w:val="00047596"/>
    <w:rsid w:val="00047E23"/>
    <w:rsid w:val="00052B87"/>
    <w:rsid w:val="00054361"/>
    <w:rsid w:val="0005479D"/>
    <w:rsid w:val="00054871"/>
    <w:rsid w:val="00055A06"/>
    <w:rsid w:val="00057323"/>
    <w:rsid w:val="00057387"/>
    <w:rsid w:val="000605F0"/>
    <w:rsid w:val="0006086B"/>
    <w:rsid w:val="000609A8"/>
    <w:rsid w:val="00062DCE"/>
    <w:rsid w:val="0006365D"/>
    <w:rsid w:val="00064E44"/>
    <w:rsid w:val="00064EBE"/>
    <w:rsid w:val="00065003"/>
    <w:rsid w:val="00065345"/>
    <w:rsid w:val="00065B43"/>
    <w:rsid w:val="00065F28"/>
    <w:rsid w:val="00066C8F"/>
    <w:rsid w:val="0006742B"/>
    <w:rsid w:val="00071570"/>
    <w:rsid w:val="00071FFC"/>
    <w:rsid w:val="00072405"/>
    <w:rsid w:val="0007329F"/>
    <w:rsid w:val="00073E56"/>
    <w:rsid w:val="00073F38"/>
    <w:rsid w:val="00074DFD"/>
    <w:rsid w:val="00074FCB"/>
    <w:rsid w:val="0007504F"/>
    <w:rsid w:val="00075314"/>
    <w:rsid w:val="0007555C"/>
    <w:rsid w:val="00075CB0"/>
    <w:rsid w:val="0007642E"/>
    <w:rsid w:val="000767F6"/>
    <w:rsid w:val="000773EA"/>
    <w:rsid w:val="00077D10"/>
    <w:rsid w:val="00080CFD"/>
    <w:rsid w:val="0008117C"/>
    <w:rsid w:val="000818F5"/>
    <w:rsid w:val="000822C5"/>
    <w:rsid w:val="000823C7"/>
    <w:rsid w:val="00082CB8"/>
    <w:rsid w:val="0008325A"/>
    <w:rsid w:val="00085D48"/>
    <w:rsid w:val="00086AD9"/>
    <w:rsid w:val="000928C5"/>
    <w:rsid w:val="000933CE"/>
    <w:rsid w:val="00093D24"/>
    <w:rsid w:val="00093D70"/>
    <w:rsid w:val="00095924"/>
    <w:rsid w:val="00096840"/>
    <w:rsid w:val="00096AFE"/>
    <w:rsid w:val="00097822"/>
    <w:rsid w:val="000978FA"/>
    <w:rsid w:val="00097C10"/>
    <w:rsid w:val="000A0E8D"/>
    <w:rsid w:val="000A158A"/>
    <w:rsid w:val="000A1A99"/>
    <w:rsid w:val="000A44CF"/>
    <w:rsid w:val="000A4A42"/>
    <w:rsid w:val="000A5330"/>
    <w:rsid w:val="000A5B91"/>
    <w:rsid w:val="000A6B10"/>
    <w:rsid w:val="000A70AC"/>
    <w:rsid w:val="000A7435"/>
    <w:rsid w:val="000A78CA"/>
    <w:rsid w:val="000B0BC9"/>
    <w:rsid w:val="000B0C1A"/>
    <w:rsid w:val="000B14D9"/>
    <w:rsid w:val="000B2F29"/>
    <w:rsid w:val="000B2F96"/>
    <w:rsid w:val="000B5DAA"/>
    <w:rsid w:val="000B617E"/>
    <w:rsid w:val="000B71C9"/>
    <w:rsid w:val="000C14FE"/>
    <w:rsid w:val="000C3321"/>
    <w:rsid w:val="000C54A7"/>
    <w:rsid w:val="000C6FE7"/>
    <w:rsid w:val="000D0BA2"/>
    <w:rsid w:val="000D1406"/>
    <w:rsid w:val="000D1476"/>
    <w:rsid w:val="000D203F"/>
    <w:rsid w:val="000D3B63"/>
    <w:rsid w:val="000D43DE"/>
    <w:rsid w:val="000D4427"/>
    <w:rsid w:val="000D54B6"/>
    <w:rsid w:val="000D6A06"/>
    <w:rsid w:val="000D7D76"/>
    <w:rsid w:val="000E14F6"/>
    <w:rsid w:val="000E2B55"/>
    <w:rsid w:val="000E2D11"/>
    <w:rsid w:val="000E3E81"/>
    <w:rsid w:val="000E3FCF"/>
    <w:rsid w:val="000E4C2D"/>
    <w:rsid w:val="000E5103"/>
    <w:rsid w:val="000E6332"/>
    <w:rsid w:val="000E659B"/>
    <w:rsid w:val="000E6C93"/>
    <w:rsid w:val="000F1177"/>
    <w:rsid w:val="000F2AD6"/>
    <w:rsid w:val="000F5831"/>
    <w:rsid w:val="000F593B"/>
    <w:rsid w:val="000F792E"/>
    <w:rsid w:val="000F7C4A"/>
    <w:rsid w:val="00100065"/>
    <w:rsid w:val="00100933"/>
    <w:rsid w:val="00101F4F"/>
    <w:rsid w:val="001024AB"/>
    <w:rsid w:val="00102C80"/>
    <w:rsid w:val="00105B9A"/>
    <w:rsid w:val="0010653B"/>
    <w:rsid w:val="00106D04"/>
    <w:rsid w:val="00107A8F"/>
    <w:rsid w:val="00110250"/>
    <w:rsid w:val="0011031A"/>
    <w:rsid w:val="00110E77"/>
    <w:rsid w:val="001143E5"/>
    <w:rsid w:val="001149C7"/>
    <w:rsid w:val="00116792"/>
    <w:rsid w:val="001169BB"/>
    <w:rsid w:val="00116A89"/>
    <w:rsid w:val="00116CF5"/>
    <w:rsid w:val="00116DE1"/>
    <w:rsid w:val="001175A6"/>
    <w:rsid w:val="00117F06"/>
    <w:rsid w:val="0012188D"/>
    <w:rsid w:val="00122C8E"/>
    <w:rsid w:val="0012370F"/>
    <w:rsid w:val="00124019"/>
    <w:rsid w:val="00124F8D"/>
    <w:rsid w:val="00126739"/>
    <w:rsid w:val="001273EC"/>
    <w:rsid w:val="00127B87"/>
    <w:rsid w:val="00127F6F"/>
    <w:rsid w:val="001329A0"/>
    <w:rsid w:val="00133A56"/>
    <w:rsid w:val="00133DCB"/>
    <w:rsid w:val="00134532"/>
    <w:rsid w:val="00134CA9"/>
    <w:rsid w:val="0013782C"/>
    <w:rsid w:val="00137DE9"/>
    <w:rsid w:val="00141E8F"/>
    <w:rsid w:val="00142E74"/>
    <w:rsid w:val="0014352F"/>
    <w:rsid w:val="001436DA"/>
    <w:rsid w:val="00143EFA"/>
    <w:rsid w:val="00144E72"/>
    <w:rsid w:val="00145AC9"/>
    <w:rsid w:val="00146643"/>
    <w:rsid w:val="00146D0E"/>
    <w:rsid w:val="00146F23"/>
    <w:rsid w:val="001474C2"/>
    <w:rsid w:val="00151F52"/>
    <w:rsid w:val="00152AC8"/>
    <w:rsid w:val="0015457B"/>
    <w:rsid w:val="00154DC7"/>
    <w:rsid w:val="001555E8"/>
    <w:rsid w:val="0015637A"/>
    <w:rsid w:val="00157891"/>
    <w:rsid w:val="00157E8D"/>
    <w:rsid w:val="00161945"/>
    <w:rsid w:val="0016233D"/>
    <w:rsid w:val="0016238F"/>
    <w:rsid w:val="00163237"/>
    <w:rsid w:val="0016366F"/>
    <w:rsid w:val="00163763"/>
    <w:rsid w:val="00163EB5"/>
    <w:rsid w:val="00163FBE"/>
    <w:rsid w:val="00164824"/>
    <w:rsid w:val="001676EE"/>
    <w:rsid w:val="001677F8"/>
    <w:rsid w:val="00170C52"/>
    <w:rsid w:val="00170E9C"/>
    <w:rsid w:val="001723F3"/>
    <w:rsid w:val="001725F5"/>
    <w:rsid w:val="00172975"/>
    <w:rsid w:val="00172ACD"/>
    <w:rsid w:val="00174300"/>
    <w:rsid w:val="00175BB3"/>
    <w:rsid w:val="00176F21"/>
    <w:rsid w:val="00176F54"/>
    <w:rsid w:val="00177D17"/>
    <w:rsid w:val="001803CC"/>
    <w:rsid w:val="00180644"/>
    <w:rsid w:val="00180D73"/>
    <w:rsid w:val="0018215F"/>
    <w:rsid w:val="00182DA6"/>
    <w:rsid w:val="00182F04"/>
    <w:rsid w:val="001838B4"/>
    <w:rsid w:val="0018430E"/>
    <w:rsid w:val="0018477B"/>
    <w:rsid w:val="001851E2"/>
    <w:rsid w:val="001857E4"/>
    <w:rsid w:val="001863AD"/>
    <w:rsid w:val="00187ACA"/>
    <w:rsid w:val="00190E18"/>
    <w:rsid w:val="00193B44"/>
    <w:rsid w:val="00193C29"/>
    <w:rsid w:val="001949D2"/>
    <w:rsid w:val="0019569B"/>
    <w:rsid w:val="001956E1"/>
    <w:rsid w:val="001965CA"/>
    <w:rsid w:val="00197E28"/>
    <w:rsid w:val="001A0A15"/>
    <w:rsid w:val="001A1216"/>
    <w:rsid w:val="001A1E65"/>
    <w:rsid w:val="001A3E61"/>
    <w:rsid w:val="001A546A"/>
    <w:rsid w:val="001A5510"/>
    <w:rsid w:val="001A56EF"/>
    <w:rsid w:val="001A6B99"/>
    <w:rsid w:val="001A6E1E"/>
    <w:rsid w:val="001A7354"/>
    <w:rsid w:val="001B06E1"/>
    <w:rsid w:val="001B1908"/>
    <w:rsid w:val="001B21C8"/>
    <w:rsid w:val="001B2256"/>
    <w:rsid w:val="001B2ED3"/>
    <w:rsid w:val="001B444A"/>
    <w:rsid w:val="001B5547"/>
    <w:rsid w:val="001B5BFD"/>
    <w:rsid w:val="001B67B1"/>
    <w:rsid w:val="001B6D93"/>
    <w:rsid w:val="001C0381"/>
    <w:rsid w:val="001C051A"/>
    <w:rsid w:val="001C19AC"/>
    <w:rsid w:val="001C1B31"/>
    <w:rsid w:val="001C2AB0"/>
    <w:rsid w:val="001C4E41"/>
    <w:rsid w:val="001C5530"/>
    <w:rsid w:val="001C6B90"/>
    <w:rsid w:val="001D0534"/>
    <w:rsid w:val="001D0838"/>
    <w:rsid w:val="001D10FE"/>
    <w:rsid w:val="001D221D"/>
    <w:rsid w:val="001D26D7"/>
    <w:rsid w:val="001D44E1"/>
    <w:rsid w:val="001D5121"/>
    <w:rsid w:val="001D545D"/>
    <w:rsid w:val="001D7799"/>
    <w:rsid w:val="001E0336"/>
    <w:rsid w:val="001E2EB9"/>
    <w:rsid w:val="001E32ED"/>
    <w:rsid w:val="001E3326"/>
    <w:rsid w:val="001E441F"/>
    <w:rsid w:val="001E4BB8"/>
    <w:rsid w:val="001E4C6D"/>
    <w:rsid w:val="001E4C92"/>
    <w:rsid w:val="001E59B5"/>
    <w:rsid w:val="001E6164"/>
    <w:rsid w:val="001E6D82"/>
    <w:rsid w:val="001E720A"/>
    <w:rsid w:val="001F03F2"/>
    <w:rsid w:val="001F0DD2"/>
    <w:rsid w:val="001F0EAD"/>
    <w:rsid w:val="001F1E43"/>
    <w:rsid w:val="001F29ED"/>
    <w:rsid w:val="001F2A42"/>
    <w:rsid w:val="001F3A1A"/>
    <w:rsid w:val="001F4F85"/>
    <w:rsid w:val="001F6C0F"/>
    <w:rsid w:val="002025BC"/>
    <w:rsid w:val="002027B1"/>
    <w:rsid w:val="0020293D"/>
    <w:rsid w:val="0020366F"/>
    <w:rsid w:val="002039D0"/>
    <w:rsid w:val="00204748"/>
    <w:rsid w:val="0020548E"/>
    <w:rsid w:val="0020588D"/>
    <w:rsid w:val="00205C55"/>
    <w:rsid w:val="00206153"/>
    <w:rsid w:val="00210EFE"/>
    <w:rsid w:val="002111C0"/>
    <w:rsid w:val="00215B51"/>
    <w:rsid w:val="002168F4"/>
    <w:rsid w:val="00216D4D"/>
    <w:rsid w:val="0021704A"/>
    <w:rsid w:val="0021706F"/>
    <w:rsid w:val="00220AA4"/>
    <w:rsid w:val="00221359"/>
    <w:rsid w:val="00221560"/>
    <w:rsid w:val="002218AC"/>
    <w:rsid w:val="0022192F"/>
    <w:rsid w:val="002223DD"/>
    <w:rsid w:val="00222678"/>
    <w:rsid w:val="00222721"/>
    <w:rsid w:val="002227E7"/>
    <w:rsid w:val="00222997"/>
    <w:rsid w:val="00222F32"/>
    <w:rsid w:val="00223451"/>
    <w:rsid w:val="0022372A"/>
    <w:rsid w:val="00223F6A"/>
    <w:rsid w:val="00224051"/>
    <w:rsid w:val="0022406F"/>
    <w:rsid w:val="002245C3"/>
    <w:rsid w:val="002251F8"/>
    <w:rsid w:val="00225369"/>
    <w:rsid w:val="00225A61"/>
    <w:rsid w:val="0022681D"/>
    <w:rsid w:val="002300EC"/>
    <w:rsid w:val="00230CD1"/>
    <w:rsid w:val="00230F36"/>
    <w:rsid w:val="002337BB"/>
    <w:rsid w:val="00234915"/>
    <w:rsid w:val="002350CA"/>
    <w:rsid w:val="00235A1A"/>
    <w:rsid w:val="00236475"/>
    <w:rsid w:val="00237095"/>
    <w:rsid w:val="00241923"/>
    <w:rsid w:val="00241B10"/>
    <w:rsid w:val="00243CE9"/>
    <w:rsid w:val="00244778"/>
    <w:rsid w:val="002458E2"/>
    <w:rsid w:val="00245CAD"/>
    <w:rsid w:val="00246BD5"/>
    <w:rsid w:val="00250259"/>
    <w:rsid w:val="00250FA8"/>
    <w:rsid w:val="002523F7"/>
    <w:rsid w:val="00253198"/>
    <w:rsid w:val="0025455B"/>
    <w:rsid w:val="00254A17"/>
    <w:rsid w:val="00255946"/>
    <w:rsid w:val="00255A39"/>
    <w:rsid w:val="00256676"/>
    <w:rsid w:val="00260446"/>
    <w:rsid w:val="002612E1"/>
    <w:rsid w:val="00261465"/>
    <w:rsid w:val="00261504"/>
    <w:rsid w:val="00261CA0"/>
    <w:rsid w:val="00262BD4"/>
    <w:rsid w:val="002640A5"/>
    <w:rsid w:val="00264963"/>
    <w:rsid w:val="00264E0E"/>
    <w:rsid w:val="00266B9E"/>
    <w:rsid w:val="00267B18"/>
    <w:rsid w:val="00267B36"/>
    <w:rsid w:val="00267ECE"/>
    <w:rsid w:val="0027021B"/>
    <w:rsid w:val="00270673"/>
    <w:rsid w:val="002707B9"/>
    <w:rsid w:val="0027098C"/>
    <w:rsid w:val="00271631"/>
    <w:rsid w:val="00271A84"/>
    <w:rsid w:val="00272CE3"/>
    <w:rsid w:val="002747C0"/>
    <w:rsid w:val="00274AD7"/>
    <w:rsid w:val="00274BFE"/>
    <w:rsid w:val="002754DA"/>
    <w:rsid w:val="0027615F"/>
    <w:rsid w:val="00276839"/>
    <w:rsid w:val="002801DA"/>
    <w:rsid w:val="00280258"/>
    <w:rsid w:val="002804E5"/>
    <w:rsid w:val="0028062B"/>
    <w:rsid w:val="002806CB"/>
    <w:rsid w:val="002814C9"/>
    <w:rsid w:val="0028228B"/>
    <w:rsid w:val="00282446"/>
    <w:rsid w:val="00283A6F"/>
    <w:rsid w:val="002842D8"/>
    <w:rsid w:val="002848CA"/>
    <w:rsid w:val="0028635A"/>
    <w:rsid w:val="00286E61"/>
    <w:rsid w:val="00286EAF"/>
    <w:rsid w:val="0028738B"/>
    <w:rsid w:val="00291DC7"/>
    <w:rsid w:val="00292AA3"/>
    <w:rsid w:val="0029349D"/>
    <w:rsid w:val="00293B1A"/>
    <w:rsid w:val="00293E79"/>
    <w:rsid w:val="00294022"/>
    <w:rsid w:val="0029508A"/>
    <w:rsid w:val="0029519A"/>
    <w:rsid w:val="002957B1"/>
    <w:rsid w:val="00296156"/>
    <w:rsid w:val="00296A39"/>
    <w:rsid w:val="00297062"/>
    <w:rsid w:val="002A06C0"/>
    <w:rsid w:val="002A0AC4"/>
    <w:rsid w:val="002A1657"/>
    <w:rsid w:val="002A16B6"/>
    <w:rsid w:val="002A3B3A"/>
    <w:rsid w:val="002A4625"/>
    <w:rsid w:val="002A603D"/>
    <w:rsid w:val="002A6B95"/>
    <w:rsid w:val="002A7234"/>
    <w:rsid w:val="002A7B8A"/>
    <w:rsid w:val="002A7EB2"/>
    <w:rsid w:val="002B0D07"/>
    <w:rsid w:val="002B1A2A"/>
    <w:rsid w:val="002B2BA4"/>
    <w:rsid w:val="002B47AA"/>
    <w:rsid w:val="002B53B7"/>
    <w:rsid w:val="002B62CA"/>
    <w:rsid w:val="002B6787"/>
    <w:rsid w:val="002B6ADC"/>
    <w:rsid w:val="002B6D5B"/>
    <w:rsid w:val="002C1BF9"/>
    <w:rsid w:val="002C21C4"/>
    <w:rsid w:val="002C25F3"/>
    <w:rsid w:val="002C29B5"/>
    <w:rsid w:val="002C2F77"/>
    <w:rsid w:val="002C3378"/>
    <w:rsid w:val="002C4EC7"/>
    <w:rsid w:val="002C4FC1"/>
    <w:rsid w:val="002C50EC"/>
    <w:rsid w:val="002C695A"/>
    <w:rsid w:val="002C69AE"/>
    <w:rsid w:val="002C6AC3"/>
    <w:rsid w:val="002C7638"/>
    <w:rsid w:val="002C7C35"/>
    <w:rsid w:val="002C7DF4"/>
    <w:rsid w:val="002C7F99"/>
    <w:rsid w:val="002D01BE"/>
    <w:rsid w:val="002D15DF"/>
    <w:rsid w:val="002D596A"/>
    <w:rsid w:val="002E1728"/>
    <w:rsid w:val="002E23BE"/>
    <w:rsid w:val="002E39D9"/>
    <w:rsid w:val="002E41B2"/>
    <w:rsid w:val="002E4B5E"/>
    <w:rsid w:val="002E59CB"/>
    <w:rsid w:val="002E5FDB"/>
    <w:rsid w:val="002E62E5"/>
    <w:rsid w:val="002E6304"/>
    <w:rsid w:val="002E675E"/>
    <w:rsid w:val="002E755B"/>
    <w:rsid w:val="002F00C8"/>
    <w:rsid w:val="002F1270"/>
    <w:rsid w:val="002F2E6A"/>
    <w:rsid w:val="002F33AF"/>
    <w:rsid w:val="002F3B28"/>
    <w:rsid w:val="002F43DC"/>
    <w:rsid w:val="002F4EBD"/>
    <w:rsid w:val="002F61F6"/>
    <w:rsid w:val="002F68D8"/>
    <w:rsid w:val="002F797C"/>
    <w:rsid w:val="003000B6"/>
    <w:rsid w:val="003005DE"/>
    <w:rsid w:val="00300915"/>
    <w:rsid w:val="00300C3C"/>
    <w:rsid w:val="003016DA"/>
    <w:rsid w:val="00301D68"/>
    <w:rsid w:val="00304114"/>
    <w:rsid w:val="0030528A"/>
    <w:rsid w:val="00305515"/>
    <w:rsid w:val="00305721"/>
    <w:rsid w:val="00305EB2"/>
    <w:rsid w:val="00306064"/>
    <w:rsid w:val="00306156"/>
    <w:rsid w:val="003071AF"/>
    <w:rsid w:val="003076C6"/>
    <w:rsid w:val="00310160"/>
    <w:rsid w:val="003103EE"/>
    <w:rsid w:val="003107A7"/>
    <w:rsid w:val="003110EF"/>
    <w:rsid w:val="003116B4"/>
    <w:rsid w:val="00311D17"/>
    <w:rsid w:val="00312FE4"/>
    <w:rsid w:val="00315135"/>
    <w:rsid w:val="003153F8"/>
    <w:rsid w:val="003155C8"/>
    <w:rsid w:val="003156BA"/>
    <w:rsid w:val="00315E70"/>
    <w:rsid w:val="003173E4"/>
    <w:rsid w:val="00320171"/>
    <w:rsid w:val="003206C9"/>
    <w:rsid w:val="00322D56"/>
    <w:rsid w:val="00323FF4"/>
    <w:rsid w:val="0032433D"/>
    <w:rsid w:val="003253DF"/>
    <w:rsid w:val="00325506"/>
    <w:rsid w:val="00326146"/>
    <w:rsid w:val="003264AF"/>
    <w:rsid w:val="00326ED9"/>
    <w:rsid w:val="0032756B"/>
    <w:rsid w:val="00330009"/>
    <w:rsid w:val="00330E56"/>
    <w:rsid w:val="00331058"/>
    <w:rsid w:val="00332797"/>
    <w:rsid w:val="003344AB"/>
    <w:rsid w:val="00334904"/>
    <w:rsid w:val="0033576C"/>
    <w:rsid w:val="00335D5D"/>
    <w:rsid w:val="00335F7F"/>
    <w:rsid w:val="00336809"/>
    <w:rsid w:val="00336AC9"/>
    <w:rsid w:val="00337D85"/>
    <w:rsid w:val="003403A4"/>
    <w:rsid w:val="00340564"/>
    <w:rsid w:val="00340775"/>
    <w:rsid w:val="00340E69"/>
    <w:rsid w:val="0034144E"/>
    <w:rsid w:val="00341730"/>
    <w:rsid w:val="00341CC5"/>
    <w:rsid w:val="00343117"/>
    <w:rsid w:val="00343240"/>
    <w:rsid w:val="003439BE"/>
    <w:rsid w:val="003453DC"/>
    <w:rsid w:val="003454E7"/>
    <w:rsid w:val="00346E46"/>
    <w:rsid w:val="00347AD5"/>
    <w:rsid w:val="00347F0E"/>
    <w:rsid w:val="003505CF"/>
    <w:rsid w:val="003507D9"/>
    <w:rsid w:val="00352388"/>
    <w:rsid w:val="00353DDE"/>
    <w:rsid w:val="00354F94"/>
    <w:rsid w:val="00355120"/>
    <w:rsid w:val="0035531E"/>
    <w:rsid w:val="003553FE"/>
    <w:rsid w:val="003555BD"/>
    <w:rsid w:val="0035604B"/>
    <w:rsid w:val="00356175"/>
    <w:rsid w:val="00360227"/>
    <w:rsid w:val="00360A7C"/>
    <w:rsid w:val="00360AAE"/>
    <w:rsid w:val="00361127"/>
    <w:rsid w:val="00361635"/>
    <w:rsid w:val="00361670"/>
    <w:rsid w:val="003619F2"/>
    <w:rsid w:val="003640FD"/>
    <w:rsid w:val="0036512B"/>
    <w:rsid w:val="00366E0D"/>
    <w:rsid w:val="003671EA"/>
    <w:rsid w:val="003703C9"/>
    <w:rsid w:val="00370511"/>
    <w:rsid w:val="00370E0B"/>
    <w:rsid w:val="003718F7"/>
    <w:rsid w:val="0037488D"/>
    <w:rsid w:val="00374893"/>
    <w:rsid w:val="003756F2"/>
    <w:rsid w:val="00376A13"/>
    <w:rsid w:val="0038269C"/>
    <w:rsid w:val="003828C4"/>
    <w:rsid w:val="00383016"/>
    <w:rsid w:val="00383739"/>
    <w:rsid w:val="00383927"/>
    <w:rsid w:val="00383CB5"/>
    <w:rsid w:val="00385289"/>
    <w:rsid w:val="00386BFE"/>
    <w:rsid w:val="00386E4F"/>
    <w:rsid w:val="00387760"/>
    <w:rsid w:val="00390039"/>
    <w:rsid w:val="00390C4C"/>
    <w:rsid w:val="00391FE2"/>
    <w:rsid w:val="00393302"/>
    <w:rsid w:val="00393F45"/>
    <w:rsid w:val="0039499E"/>
    <w:rsid w:val="00395511"/>
    <w:rsid w:val="00396A75"/>
    <w:rsid w:val="00397355"/>
    <w:rsid w:val="003975D2"/>
    <w:rsid w:val="003A073D"/>
    <w:rsid w:val="003A0F66"/>
    <w:rsid w:val="003A1245"/>
    <w:rsid w:val="003A12B8"/>
    <w:rsid w:val="003A1DBF"/>
    <w:rsid w:val="003A272C"/>
    <w:rsid w:val="003A4934"/>
    <w:rsid w:val="003A5754"/>
    <w:rsid w:val="003A620A"/>
    <w:rsid w:val="003A6B0F"/>
    <w:rsid w:val="003A7016"/>
    <w:rsid w:val="003A7564"/>
    <w:rsid w:val="003A76DF"/>
    <w:rsid w:val="003B02D8"/>
    <w:rsid w:val="003B02E1"/>
    <w:rsid w:val="003B1396"/>
    <w:rsid w:val="003B18B2"/>
    <w:rsid w:val="003B1A18"/>
    <w:rsid w:val="003B2795"/>
    <w:rsid w:val="003B29AF"/>
    <w:rsid w:val="003B2B0B"/>
    <w:rsid w:val="003B388E"/>
    <w:rsid w:val="003B5FDC"/>
    <w:rsid w:val="003B6B93"/>
    <w:rsid w:val="003B6C04"/>
    <w:rsid w:val="003B6D6A"/>
    <w:rsid w:val="003C002B"/>
    <w:rsid w:val="003C0F0B"/>
    <w:rsid w:val="003C102A"/>
    <w:rsid w:val="003C313F"/>
    <w:rsid w:val="003C31DE"/>
    <w:rsid w:val="003C3305"/>
    <w:rsid w:val="003C3479"/>
    <w:rsid w:val="003C3948"/>
    <w:rsid w:val="003C52BF"/>
    <w:rsid w:val="003C56C8"/>
    <w:rsid w:val="003C57D4"/>
    <w:rsid w:val="003C688F"/>
    <w:rsid w:val="003C6B02"/>
    <w:rsid w:val="003C6E52"/>
    <w:rsid w:val="003C7067"/>
    <w:rsid w:val="003C7D0D"/>
    <w:rsid w:val="003D08F0"/>
    <w:rsid w:val="003D0BCC"/>
    <w:rsid w:val="003D1771"/>
    <w:rsid w:val="003D210B"/>
    <w:rsid w:val="003D2D2C"/>
    <w:rsid w:val="003D3909"/>
    <w:rsid w:val="003D4359"/>
    <w:rsid w:val="003D50B5"/>
    <w:rsid w:val="003D5B28"/>
    <w:rsid w:val="003D736D"/>
    <w:rsid w:val="003D752C"/>
    <w:rsid w:val="003E1699"/>
    <w:rsid w:val="003E1922"/>
    <w:rsid w:val="003E390C"/>
    <w:rsid w:val="003E3CC4"/>
    <w:rsid w:val="003E3CE3"/>
    <w:rsid w:val="003E452F"/>
    <w:rsid w:val="003E4FE3"/>
    <w:rsid w:val="003E50A6"/>
    <w:rsid w:val="003E532E"/>
    <w:rsid w:val="003E7D85"/>
    <w:rsid w:val="003F0BF5"/>
    <w:rsid w:val="003F226D"/>
    <w:rsid w:val="003F2905"/>
    <w:rsid w:val="003F3F69"/>
    <w:rsid w:val="003F5A30"/>
    <w:rsid w:val="003F731B"/>
    <w:rsid w:val="003F73BD"/>
    <w:rsid w:val="003F73C5"/>
    <w:rsid w:val="003F7934"/>
    <w:rsid w:val="00400748"/>
    <w:rsid w:val="00400E93"/>
    <w:rsid w:val="00401A58"/>
    <w:rsid w:val="00402B64"/>
    <w:rsid w:val="00404D93"/>
    <w:rsid w:val="004050FD"/>
    <w:rsid w:val="0040621E"/>
    <w:rsid w:val="00406CB1"/>
    <w:rsid w:val="0040705D"/>
    <w:rsid w:val="00407080"/>
    <w:rsid w:val="004071E6"/>
    <w:rsid w:val="004072CD"/>
    <w:rsid w:val="0041086F"/>
    <w:rsid w:val="00410877"/>
    <w:rsid w:val="00411555"/>
    <w:rsid w:val="00411E21"/>
    <w:rsid w:val="00412570"/>
    <w:rsid w:val="00412598"/>
    <w:rsid w:val="0041352A"/>
    <w:rsid w:val="00413589"/>
    <w:rsid w:val="00414513"/>
    <w:rsid w:val="00415892"/>
    <w:rsid w:val="00416078"/>
    <w:rsid w:val="0041652B"/>
    <w:rsid w:val="00416DB4"/>
    <w:rsid w:val="00416FA2"/>
    <w:rsid w:val="00417135"/>
    <w:rsid w:val="004177A5"/>
    <w:rsid w:val="00417BB4"/>
    <w:rsid w:val="00417FCA"/>
    <w:rsid w:val="00420C4B"/>
    <w:rsid w:val="00420F26"/>
    <w:rsid w:val="00421F93"/>
    <w:rsid w:val="0042442C"/>
    <w:rsid w:val="00425AD9"/>
    <w:rsid w:val="00425C86"/>
    <w:rsid w:val="00426C30"/>
    <w:rsid w:val="004274D6"/>
    <w:rsid w:val="004307C1"/>
    <w:rsid w:val="00430920"/>
    <w:rsid w:val="00431FC1"/>
    <w:rsid w:val="004322A1"/>
    <w:rsid w:val="004332E1"/>
    <w:rsid w:val="004336DE"/>
    <w:rsid w:val="00435EA1"/>
    <w:rsid w:val="00436951"/>
    <w:rsid w:val="00437443"/>
    <w:rsid w:val="0044035C"/>
    <w:rsid w:val="0044064D"/>
    <w:rsid w:val="00441B6D"/>
    <w:rsid w:val="004422C6"/>
    <w:rsid w:val="0044258C"/>
    <w:rsid w:val="00442E1C"/>
    <w:rsid w:val="0044373A"/>
    <w:rsid w:val="0044434A"/>
    <w:rsid w:val="00444BA4"/>
    <w:rsid w:val="00444BB9"/>
    <w:rsid w:val="00444C8C"/>
    <w:rsid w:val="004455DE"/>
    <w:rsid w:val="00445A1E"/>
    <w:rsid w:val="00447373"/>
    <w:rsid w:val="00450684"/>
    <w:rsid w:val="00450D65"/>
    <w:rsid w:val="00453339"/>
    <w:rsid w:val="0045446F"/>
    <w:rsid w:val="00455205"/>
    <w:rsid w:val="00455648"/>
    <w:rsid w:val="00455AB9"/>
    <w:rsid w:val="0045731F"/>
    <w:rsid w:val="0045734C"/>
    <w:rsid w:val="00461CA5"/>
    <w:rsid w:val="00462203"/>
    <w:rsid w:val="004628E2"/>
    <w:rsid w:val="00463817"/>
    <w:rsid w:val="00463988"/>
    <w:rsid w:val="00464A9C"/>
    <w:rsid w:val="00464BFE"/>
    <w:rsid w:val="00466701"/>
    <w:rsid w:val="00467CE8"/>
    <w:rsid w:val="00470491"/>
    <w:rsid w:val="00470500"/>
    <w:rsid w:val="004712CC"/>
    <w:rsid w:val="00471D7F"/>
    <w:rsid w:val="00475E1E"/>
    <w:rsid w:val="0047629F"/>
    <w:rsid w:val="00476A09"/>
    <w:rsid w:val="00476F8E"/>
    <w:rsid w:val="00477221"/>
    <w:rsid w:val="0048201A"/>
    <w:rsid w:val="004827BF"/>
    <w:rsid w:val="004827E3"/>
    <w:rsid w:val="004856C0"/>
    <w:rsid w:val="0048572F"/>
    <w:rsid w:val="0048619E"/>
    <w:rsid w:val="004867EB"/>
    <w:rsid w:val="00486984"/>
    <w:rsid w:val="00486BF2"/>
    <w:rsid w:val="00486C3E"/>
    <w:rsid w:val="00490446"/>
    <w:rsid w:val="00490502"/>
    <w:rsid w:val="00490CF4"/>
    <w:rsid w:val="00490D35"/>
    <w:rsid w:val="00492652"/>
    <w:rsid w:val="00492B90"/>
    <w:rsid w:val="00494B8B"/>
    <w:rsid w:val="004961C9"/>
    <w:rsid w:val="00496899"/>
    <w:rsid w:val="00496ADE"/>
    <w:rsid w:val="00496D3F"/>
    <w:rsid w:val="00497F56"/>
    <w:rsid w:val="004A0196"/>
    <w:rsid w:val="004A0A5F"/>
    <w:rsid w:val="004A0AC4"/>
    <w:rsid w:val="004A2604"/>
    <w:rsid w:val="004A3C13"/>
    <w:rsid w:val="004A3F16"/>
    <w:rsid w:val="004A449C"/>
    <w:rsid w:val="004A514B"/>
    <w:rsid w:val="004A559D"/>
    <w:rsid w:val="004A6089"/>
    <w:rsid w:val="004A644E"/>
    <w:rsid w:val="004A6A11"/>
    <w:rsid w:val="004A6DA0"/>
    <w:rsid w:val="004A7412"/>
    <w:rsid w:val="004A7AE3"/>
    <w:rsid w:val="004B1997"/>
    <w:rsid w:val="004B20D0"/>
    <w:rsid w:val="004B3085"/>
    <w:rsid w:val="004B4CF2"/>
    <w:rsid w:val="004B50E6"/>
    <w:rsid w:val="004B52A1"/>
    <w:rsid w:val="004B6141"/>
    <w:rsid w:val="004B681D"/>
    <w:rsid w:val="004B6DB5"/>
    <w:rsid w:val="004B70B4"/>
    <w:rsid w:val="004B77AC"/>
    <w:rsid w:val="004C2596"/>
    <w:rsid w:val="004C32B1"/>
    <w:rsid w:val="004C3EB7"/>
    <w:rsid w:val="004C3FE1"/>
    <w:rsid w:val="004C43A6"/>
    <w:rsid w:val="004C542B"/>
    <w:rsid w:val="004C708A"/>
    <w:rsid w:val="004D0580"/>
    <w:rsid w:val="004D0D57"/>
    <w:rsid w:val="004D15C8"/>
    <w:rsid w:val="004D174D"/>
    <w:rsid w:val="004D2C8B"/>
    <w:rsid w:val="004D314B"/>
    <w:rsid w:val="004D3A28"/>
    <w:rsid w:val="004D4712"/>
    <w:rsid w:val="004D50BE"/>
    <w:rsid w:val="004D5D5A"/>
    <w:rsid w:val="004D6A2D"/>
    <w:rsid w:val="004D6EEB"/>
    <w:rsid w:val="004D7499"/>
    <w:rsid w:val="004D7D60"/>
    <w:rsid w:val="004D7D81"/>
    <w:rsid w:val="004E0644"/>
    <w:rsid w:val="004E187B"/>
    <w:rsid w:val="004E2190"/>
    <w:rsid w:val="004E2FEE"/>
    <w:rsid w:val="004E39E8"/>
    <w:rsid w:val="004E3A30"/>
    <w:rsid w:val="004E3A5C"/>
    <w:rsid w:val="004E3BA7"/>
    <w:rsid w:val="004E574E"/>
    <w:rsid w:val="004E5D7E"/>
    <w:rsid w:val="004E612B"/>
    <w:rsid w:val="004E6490"/>
    <w:rsid w:val="004F117B"/>
    <w:rsid w:val="004F21E8"/>
    <w:rsid w:val="004F259D"/>
    <w:rsid w:val="004F70EF"/>
    <w:rsid w:val="00500A37"/>
    <w:rsid w:val="0050187A"/>
    <w:rsid w:val="00503102"/>
    <w:rsid w:val="005036AE"/>
    <w:rsid w:val="00503927"/>
    <w:rsid w:val="00503AA3"/>
    <w:rsid w:val="00504C91"/>
    <w:rsid w:val="0050551F"/>
    <w:rsid w:val="00505881"/>
    <w:rsid w:val="005065E0"/>
    <w:rsid w:val="0050693F"/>
    <w:rsid w:val="00506A44"/>
    <w:rsid w:val="005108B1"/>
    <w:rsid w:val="00513B58"/>
    <w:rsid w:val="00514F39"/>
    <w:rsid w:val="005154D0"/>
    <w:rsid w:val="00515B5A"/>
    <w:rsid w:val="00516950"/>
    <w:rsid w:val="00516BC0"/>
    <w:rsid w:val="00516EDC"/>
    <w:rsid w:val="005200F4"/>
    <w:rsid w:val="005205E4"/>
    <w:rsid w:val="00520691"/>
    <w:rsid w:val="00520DA5"/>
    <w:rsid w:val="00522E24"/>
    <w:rsid w:val="00523005"/>
    <w:rsid w:val="00525582"/>
    <w:rsid w:val="005309F3"/>
    <w:rsid w:val="005315F5"/>
    <w:rsid w:val="00532348"/>
    <w:rsid w:val="00533359"/>
    <w:rsid w:val="005336E4"/>
    <w:rsid w:val="00533D4A"/>
    <w:rsid w:val="005353F6"/>
    <w:rsid w:val="0053543B"/>
    <w:rsid w:val="00536454"/>
    <w:rsid w:val="0053672C"/>
    <w:rsid w:val="0054042F"/>
    <w:rsid w:val="00542150"/>
    <w:rsid w:val="005439E6"/>
    <w:rsid w:val="005451D0"/>
    <w:rsid w:val="005453A9"/>
    <w:rsid w:val="005462C6"/>
    <w:rsid w:val="00546EEE"/>
    <w:rsid w:val="005476A4"/>
    <w:rsid w:val="00550108"/>
    <w:rsid w:val="005504FB"/>
    <w:rsid w:val="005506DC"/>
    <w:rsid w:val="0055084F"/>
    <w:rsid w:val="00550907"/>
    <w:rsid w:val="00550B53"/>
    <w:rsid w:val="0055176B"/>
    <w:rsid w:val="00551ACC"/>
    <w:rsid w:val="00552897"/>
    <w:rsid w:val="005535E4"/>
    <w:rsid w:val="00553BA9"/>
    <w:rsid w:val="00554216"/>
    <w:rsid w:val="0055546C"/>
    <w:rsid w:val="005560E5"/>
    <w:rsid w:val="00556B98"/>
    <w:rsid w:val="00557516"/>
    <w:rsid w:val="00557706"/>
    <w:rsid w:val="00562AF2"/>
    <w:rsid w:val="0056331A"/>
    <w:rsid w:val="00563509"/>
    <w:rsid w:val="00563D10"/>
    <w:rsid w:val="005651C5"/>
    <w:rsid w:val="00565E92"/>
    <w:rsid w:val="00570260"/>
    <w:rsid w:val="00570541"/>
    <w:rsid w:val="00570E3F"/>
    <w:rsid w:val="0057138B"/>
    <w:rsid w:val="00571738"/>
    <w:rsid w:val="005725D9"/>
    <w:rsid w:val="00573CE4"/>
    <w:rsid w:val="00575133"/>
    <w:rsid w:val="00575756"/>
    <w:rsid w:val="005757CD"/>
    <w:rsid w:val="005761FD"/>
    <w:rsid w:val="005765D5"/>
    <w:rsid w:val="00576B3D"/>
    <w:rsid w:val="005771A5"/>
    <w:rsid w:val="00577794"/>
    <w:rsid w:val="00577E04"/>
    <w:rsid w:val="00580A3C"/>
    <w:rsid w:val="00580A60"/>
    <w:rsid w:val="00583FF7"/>
    <w:rsid w:val="00584F85"/>
    <w:rsid w:val="00585D77"/>
    <w:rsid w:val="00586716"/>
    <w:rsid w:val="00586ADC"/>
    <w:rsid w:val="00586CF1"/>
    <w:rsid w:val="00586E73"/>
    <w:rsid w:val="005873C3"/>
    <w:rsid w:val="00590596"/>
    <w:rsid w:val="00590CA7"/>
    <w:rsid w:val="00590CCC"/>
    <w:rsid w:val="00594ADB"/>
    <w:rsid w:val="00594E26"/>
    <w:rsid w:val="00595AEE"/>
    <w:rsid w:val="00596A2F"/>
    <w:rsid w:val="00596D76"/>
    <w:rsid w:val="00596DCC"/>
    <w:rsid w:val="00597996"/>
    <w:rsid w:val="005A057A"/>
    <w:rsid w:val="005A0AB6"/>
    <w:rsid w:val="005A0CE8"/>
    <w:rsid w:val="005A18D4"/>
    <w:rsid w:val="005A2FF6"/>
    <w:rsid w:val="005A32C7"/>
    <w:rsid w:val="005A463D"/>
    <w:rsid w:val="005A50B8"/>
    <w:rsid w:val="005A653B"/>
    <w:rsid w:val="005A6AE6"/>
    <w:rsid w:val="005A7F54"/>
    <w:rsid w:val="005B0A3B"/>
    <w:rsid w:val="005B0AD2"/>
    <w:rsid w:val="005B1449"/>
    <w:rsid w:val="005B1A6E"/>
    <w:rsid w:val="005B1D4E"/>
    <w:rsid w:val="005B2060"/>
    <w:rsid w:val="005B2521"/>
    <w:rsid w:val="005B3942"/>
    <w:rsid w:val="005B4099"/>
    <w:rsid w:val="005B41E7"/>
    <w:rsid w:val="005B48AF"/>
    <w:rsid w:val="005B544E"/>
    <w:rsid w:val="005B6AE5"/>
    <w:rsid w:val="005C073B"/>
    <w:rsid w:val="005C2F71"/>
    <w:rsid w:val="005C30A1"/>
    <w:rsid w:val="005C3AB6"/>
    <w:rsid w:val="005C49E2"/>
    <w:rsid w:val="005C4ACF"/>
    <w:rsid w:val="005C50CB"/>
    <w:rsid w:val="005C761C"/>
    <w:rsid w:val="005C76E8"/>
    <w:rsid w:val="005D10A8"/>
    <w:rsid w:val="005D2F7D"/>
    <w:rsid w:val="005D310B"/>
    <w:rsid w:val="005D3E6F"/>
    <w:rsid w:val="005D49A0"/>
    <w:rsid w:val="005D51DF"/>
    <w:rsid w:val="005D5631"/>
    <w:rsid w:val="005E0376"/>
    <w:rsid w:val="005E098A"/>
    <w:rsid w:val="005E161D"/>
    <w:rsid w:val="005E1E17"/>
    <w:rsid w:val="005E3829"/>
    <w:rsid w:val="005E3E1A"/>
    <w:rsid w:val="005E4298"/>
    <w:rsid w:val="005E48FA"/>
    <w:rsid w:val="005E638A"/>
    <w:rsid w:val="005E6473"/>
    <w:rsid w:val="005E65D8"/>
    <w:rsid w:val="005E65D9"/>
    <w:rsid w:val="005E6767"/>
    <w:rsid w:val="005E6BDD"/>
    <w:rsid w:val="005E72E5"/>
    <w:rsid w:val="005E76CD"/>
    <w:rsid w:val="005E7DEC"/>
    <w:rsid w:val="005F05A7"/>
    <w:rsid w:val="005F0785"/>
    <w:rsid w:val="005F1D09"/>
    <w:rsid w:val="005F203B"/>
    <w:rsid w:val="005F21FE"/>
    <w:rsid w:val="005F4009"/>
    <w:rsid w:val="005F58FF"/>
    <w:rsid w:val="005F5FE1"/>
    <w:rsid w:val="005F6FAA"/>
    <w:rsid w:val="00600369"/>
    <w:rsid w:val="00600856"/>
    <w:rsid w:val="00601DC6"/>
    <w:rsid w:val="00602444"/>
    <w:rsid w:val="00603351"/>
    <w:rsid w:val="00603D36"/>
    <w:rsid w:val="00604579"/>
    <w:rsid w:val="00605C15"/>
    <w:rsid w:val="00606A33"/>
    <w:rsid w:val="00607713"/>
    <w:rsid w:val="00607DE8"/>
    <w:rsid w:val="006105C0"/>
    <w:rsid w:val="0061073E"/>
    <w:rsid w:val="00610A5D"/>
    <w:rsid w:val="006117B4"/>
    <w:rsid w:val="0061291D"/>
    <w:rsid w:val="00613135"/>
    <w:rsid w:val="00613A88"/>
    <w:rsid w:val="00614A7A"/>
    <w:rsid w:val="00614C82"/>
    <w:rsid w:val="00616A65"/>
    <w:rsid w:val="00616D15"/>
    <w:rsid w:val="00617F09"/>
    <w:rsid w:val="00620E83"/>
    <w:rsid w:val="00621FF4"/>
    <w:rsid w:val="006225A7"/>
    <w:rsid w:val="0062319E"/>
    <w:rsid w:val="006231A6"/>
    <w:rsid w:val="006245F1"/>
    <w:rsid w:val="0062559E"/>
    <w:rsid w:val="00625C28"/>
    <w:rsid w:val="00626D2A"/>
    <w:rsid w:val="00626FD1"/>
    <w:rsid w:val="00627567"/>
    <w:rsid w:val="00630886"/>
    <w:rsid w:val="00630DCA"/>
    <w:rsid w:val="00630EDA"/>
    <w:rsid w:val="00631A0D"/>
    <w:rsid w:val="00631E18"/>
    <w:rsid w:val="00631FE0"/>
    <w:rsid w:val="00632FA3"/>
    <w:rsid w:val="0063394B"/>
    <w:rsid w:val="0063394C"/>
    <w:rsid w:val="00634604"/>
    <w:rsid w:val="00634B4D"/>
    <w:rsid w:val="00634E48"/>
    <w:rsid w:val="0063595B"/>
    <w:rsid w:val="00636B18"/>
    <w:rsid w:val="00637BF1"/>
    <w:rsid w:val="00640387"/>
    <w:rsid w:val="006404B2"/>
    <w:rsid w:val="00641D40"/>
    <w:rsid w:val="00642A01"/>
    <w:rsid w:val="00642DB0"/>
    <w:rsid w:val="0064325C"/>
    <w:rsid w:val="00643478"/>
    <w:rsid w:val="0064359A"/>
    <w:rsid w:val="00643BB7"/>
    <w:rsid w:val="0064495C"/>
    <w:rsid w:val="00644AF5"/>
    <w:rsid w:val="00645033"/>
    <w:rsid w:val="00645F34"/>
    <w:rsid w:val="006464FB"/>
    <w:rsid w:val="00646A57"/>
    <w:rsid w:val="006475B6"/>
    <w:rsid w:val="00647A8B"/>
    <w:rsid w:val="00647BDF"/>
    <w:rsid w:val="006509AC"/>
    <w:rsid w:val="00650D9E"/>
    <w:rsid w:val="006515FA"/>
    <w:rsid w:val="00651AE7"/>
    <w:rsid w:val="0065273C"/>
    <w:rsid w:val="00654D45"/>
    <w:rsid w:val="00654EB9"/>
    <w:rsid w:val="00657B6C"/>
    <w:rsid w:val="00661741"/>
    <w:rsid w:val="006622FF"/>
    <w:rsid w:val="006625D0"/>
    <w:rsid w:val="00662BCA"/>
    <w:rsid w:val="00667E15"/>
    <w:rsid w:val="00670308"/>
    <w:rsid w:val="00670D5E"/>
    <w:rsid w:val="00670D7E"/>
    <w:rsid w:val="0067146B"/>
    <w:rsid w:val="006723C3"/>
    <w:rsid w:val="006724C6"/>
    <w:rsid w:val="00672AE7"/>
    <w:rsid w:val="00674B95"/>
    <w:rsid w:val="0067539C"/>
    <w:rsid w:val="0067578F"/>
    <w:rsid w:val="00676136"/>
    <w:rsid w:val="006768A1"/>
    <w:rsid w:val="00676AC5"/>
    <w:rsid w:val="00680F49"/>
    <w:rsid w:val="0068101A"/>
    <w:rsid w:val="00681345"/>
    <w:rsid w:val="00681829"/>
    <w:rsid w:val="00681A89"/>
    <w:rsid w:val="00681C62"/>
    <w:rsid w:val="00684335"/>
    <w:rsid w:val="006851C2"/>
    <w:rsid w:val="0068568C"/>
    <w:rsid w:val="00687033"/>
    <w:rsid w:val="0068709D"/>
    <w:rsid w:val="00687ADB"/>
    <w:rsid w:val="006921BF"/>
    <w:rsid w:val="00692BA6"/>
    <w:rsid w:val="00692BD2"/>
    <w:rsid w:val="0069492D"/>
    <w:rsid w:val="00696E3C"/>
    <w:rsid w:val="00697558"/>
    <w:rsid w:val="00697593"/>
    <w:rsid w:val="006A0EC1"/>
    <w:rsid w:val="006A1EB4"/>
    <w:rsid w:val="006A1F1A"/>
    <w:rsid w:val="006A484F"/>
    <w:rsid w:val="006A4FDD"/>
    <w:rsid w:val="006A532B"/>
    <w:rsid w:val="006A5429"/>
    <w:rsid w:val="006A79A4"/>
    <w:rsid w:val="006A7DC5"/>
    <w:rsid w:val="006B00B5"/>
    <w:rsid w:val="006B2607"/>
    <w:rsid w:val="006B32F5"/>
    <w:rsid w:val="006B4AAE"/>
    <w:rsid w:val="006B68DC"/>
    <w:rsid w:val="006B6B55"/>
    <w:rsid w:val="006B7DC7"/>
    <w:rsid w:val="006B7EE4"/>
    <w:rsid w:val="006C009A"/>
    <w:rsid w:val="006C04BF"/>
    <w:rsid w:val="006C130C"/>
    <w:rsid w:val="006C1DF4"/>
    <w:rsid w:val="006C2042"/>
    <w:rsid w:val="006C421E"/>
    <w:rsid w:val="006C79BC"/>
    <w:rsid w:val="006D0D34"/>
    <w:rsid w:val="006D1A6A"/>
    <w:rsid w:val="006D3C49"/>
    <w:rsid w:val="006D57E1"/>
    <w:rsid w:val="006D5B75"/>
    <w:rsid w:val="006D5E1C"/>
    <w:rsid w:val="006D5F67"/>
    <w:rsid w:val="006D7A4C"/>
    <w:rsid w:val="006E04AE"/>
    <w:rsid w:val="006E0C6F"/>
    <w:rsid w:val="006E0F04"/>
    <w:rsid w:val="006E1523"/>
    <w:rsid w:val="006E2E9E"/>
    <w:rsid w:val="006E345F"/>
    <w:rsid w:val="006E35ED"/>
    <w:rsid w:val="006E468B"/>
    <w:rsid w:val="006E4978"/>
    <w:rsid w:val="006E4C7C"/>
    <w:rsid w:val="006E520E"/>
    <w:rsid w:val="006E5226"/>
    <w:rsid w:val="006E5734"/>
    <w:rsid w:val="006E7CF0"/>
    <w:rsid w:val="006F0662"/>
    <w:rsid w:val="006F078A"/>
    <w:rsid w:val="006F0F8E"/>
    <w:rsid w:val="006F2ED9"/>
    <w:rsid w:val="006F2F52"/>
    <w:rsid w:val="006F3006"/>
    <w:rsid w:val="006F32F0"/>
    <w:rsid w:val="006F3682"/>
    <w:rsid w:val="006F3F05"/>
    <w:rsid w:val="006F40BB"/>
    <w:rsid w:val="006F52DE"/>
    <w:rsid w:val="006F5AB6"/>
    <w:rsid w:val="006F77F8"/>
    <w:rsid w:val="007008FC"/>
    <w:rsid w:val="007018B3"/>
    <w:rsid w:val="007025A9"/>
    <w:rsid w:val="007025D1"/>
    <w:rsid w:val="007032BE"/>
    <w:rsid w:val="00703722"/>
    <w:rsid w:val="007038CA"/>
    <w:rsid w:val="00710CC1"/>
    <w:rsid w:val="00710D32"/>
    <w:rsid w:val="00712246"/>
    <w:rsid w:val="00712F60"/>
    <w:rsid w:val="0071337F"/>
    <w:rsid w:val="007139CF"/>
    <w:rsid w:val="00714350"/>
    <w:rsid w:val="00716690"/>
    <w:rsid w:val="007166E6"/>
    <w:rsid w:val="0071697C"/>
    <w:rsid w:val="00720F9F"/>
    <w:rsid w:val="007220D9"/>
    <w:rsid w:val="0072288A"/>
    <w:rsid w:val="00722D7D"/>
    <w:rsid w:val="0072399D"/>
    <w:rsid w:val="007302E2"/>
    <w:rsid w:val="007310CD"/>
    <w:rsid w:val="007343CA"/>
    <w:rsid w:val="00734BAF"/>
    <w:rsid w:val="00735C3D"/>
    <w:rsid w:val="00736308"/>
    <w:rsid w:val="00737346"/>
    <w:rsid w:val="00737483"/>
    <w:rsid w:val="00740BF1"/>
    <w:rsid w:val="00741096"/>
    <w:rsid w:val="00742E92"/>
    <w:rsid w:val="00743E69"/>
    <w:rsid w:val="00744731"/>
    <w:rsid w:val="00744E3E"/>
    <w:rsid w:val="007457DE"/>
    <w:rsid w:val="0074796B"/>
    <w:rsid w:val="00747BCD"/>
    <w:rsid w:val="0075063B"/>
    <w:rsid w:val="00752E29"/>
    <w:rsid w:val="00752EEA"/>
    <w:rsid w:val="0075322B"/>
    <w:rsid w:val="00753C3E"/>
    <w:rsid w:val="007545A9"/>
    <w:rsid w:val="00754607"/>
    <w:rsid w:val="0075505D"/>
    <w:rsid w:val="007605A4"/>
    <w:rsid w:val="007605EB"/>
    <w:rsid w:val="0076208F"/>
    <w:rsid w:val="007627DF"/>
    <w:rsid w:val="007638DE"/>
    <w:rsid w:val="007642F9"/>
    <w:rsid w:val="00764B35"/>
    <w:rsid w:val="00764F6C"/>
    <w:rsid w:val="00765D07"/>
    <w:rsid w:val="00766646"/>
    <w:rsid w:val="00766C59"/>
    <w:rsid w:val="00767845"/>
    <w:rsid w:val="007678F1"/>
    <w:rsid w:val="00770667"/>
    <w:rsid w:val="00770BE4"/>
    <w:rsid w:val="00771FA1"/>
    <w:rsid w:val="007720C5"/>
    <w:rsid w:val="007721B4"/>
    <w:rsid w:val="0077258A"/>
    <w:rsid w:val="0077264E"/>
    <w:rsid w:val="00772774"/>
    <w:rsid w:val="007735B3"/>
    <w:rsid w:val="00773888"/>
    <w:rsid w:val="00774B78"/>
    <w:rsid w:val="00775628"/>
    <w:rsid w:val="0077672B"/>
    <w:rsid w:val="00776CDC"/>
    <w:rsid w:val="007777A2"/>
    <w:rsid w:val="00780B89"/>
    <w:rsid w:val="007810BD"/>
    <w:rsid w:val="007833F2"/>
    <w:rsid w:val="007835F3"/>
    <w:rsid w:val="00786DA5"/>
    <w:rsid w:val="00787494"/>
    <w:rsid w:val="007878DF"/>
    <w:rsid w:val="00787ED2"/>
    <w:rsid w:val="00787F56"/>
    <w:rsid w:val="00790576"/>
    <w:rsid w:val="00790A25"/>
    <w:rsid w:val="0079131C"/>
    <w:rsid w:val="00791AD2"/>
    <w:rsid w:val="00791D33"/>
    <w:rsid w:val="00792213"/>
    <w:rsid w:val="00792FED"/>
    <w:rsid w:val="00793068"/>
    <w:rsid w:val="00793851"/>
    <w:rsid w:val="00794C2A"/>
    <w:rsid w:val="00794F17"/>
    <w:rsid w:val="00795C08"/>
    <w:rsid w:val="00796CAB"/>
    <w:rsid w:val="00797389"/>
    <w:rsid w:val="00797E30"/>
    <w:rsid w:val="007A01DD"/>
    <w:rsid w:val="007A0541"/>
    <w:rsid w:val="007A07A7"/>
    <w:rsid w:val="007A12A6"/>
    <w:rsid w:val="007A274C"/>
    <w:rsid w:val="007A3A5D"/>
    <w:rsid w:val="007A3C0A"/>
    <w:rsid w:val="007A3D1E"/>
    <w:rsid w:val="007A3F84"/>
    <w:rsid w:val="007A4259"/>
    <w:rsid w:val="007A4D70"/>
    <w:rsid w:val="007A4DCC"/>
    <w:rsid w:val="007B0B17"/>
    <w:rsid w:val="007B0D87"/>
    <w:rsid w:val="007B134B"/>
    <w:rsid w:val="007B1358"/>
    <w:rsid w:val="007B1735"/>
    <w:rsid w:val="007B2249"/>
    <w:rsid w:val="007B2EF3"/>
    <w:rsid w:val="007B4573"/>
    <w:rsid w:val="007B5012"/>
    <w:rsid w:val="007B5126"/>
    <w:rsid w:val="007B5E4C"/>
    <w:rsid w:val="007B6FF2"/>
    <w:rsid w:val="007B77E1"/>
    <w:rsid w:val="007B7F1D"/>
    <w:rsid w:val="007C02F7"/>
    <w:rsid w:val="007C08CC"/>
    <w:rsid w:val="007C1AD6"/>
    <w:rsid w:val="007C3A65"/>
    <w:rsid w:val="007C3F93"/>
    <w:rsid w:val="007C5125"/>
    <w:rsid w:val="007C5675"/>
    <w:rsid w:val="007C5A9E"/>
    <w:rsid w:val="007C5C5F"/>
    <w:rsid w:val="007C6B70"/>
    <w:rsid w:val="007C6FCD"/>
    <w:rsid w:val="007C732F"/>
    <w:rsid w:val="007D037C"/>
    <w:rsid w:val="007D0A25"/>
    <w:rsid w:val="007D1BA2"/>
    <w:rsid w:val="007D2710"/>
    <w:rsid w:val="007D6580"/>
    <w:rsid w:val="007D7B6B"/>
    <w:rsid w:val="007E078E"/>
    <w:rsid w:val="007E1CC3"/>
    <w:rsid w:val="007E1CEE"/>
    <w:rsid w:val="007E3975"/>
    <w:rsid w:val="007E3D62"/>
    <w:rsid w:val="007E44DA"/>
    <w:rsid w:val="007E4CD0"/>
    <w:rsid w:val="007E5489"/>
    <w:rsid w:val="007E5882"/>
    <w:rsid w:val="007E60FC"/>
    <w:rsid w:val="007E6927"/>
    <w:rsid w:val="007E77FF"/>
    <w:rsid w:val="007F0337"/>
    <w:rsid w:val="007F06C5"/>
    <w:rsid w:val="007F0DDC"/>
    <w:rsid w:val="007F1290"/>
    <w:rsid w:val="007F25ED"/>
    <w:rsid w:val="007F260B"/>
    <w:rsid w:val="007F2630"/>
    <w:rsid w:val="007F27EC"/>
    <w:rsid w:val="007F36E5"/>
    <w:rsid w:val="007F3785"/>
    <w:rsid w:val="007F41D1"/>
    <w:rsid w:val="007F4291"/>
    <w:rsid w:val="007F483F"/>
    <w:rsid w:val="007F52B9"/>
    <w:rsid w:val="007F53BB"/>
    <w:rsid w:val="008007D9"/>
    <w:rsid w:val="008034AE"/>
    <w:rsid w:val="008038EC"/>
    <w:rsid w:val="00810CB1"/>
    <w:rsid w:val="00811040"/>
    <w:rsid w:val="008117EB"/>
    <w:rsid w:val="00811C49"/>
    <w:rsid w:val="00813DC9"/>
    <w:rsid w:val="00816740"/>
    <w:rsid w:val="00817362"/>
    <w:rsid w:val="00817990"/>
    <w:rsid w:val="008206B6"/>
    <w:rsid w:val="00820D76"/>
    <w:rsid w:val="0082143E"/>
    <w:rsid w:val="00822575"/>
    <w:rsid w:val="0082575F"/>
    <w:rsid w:val="008257A0"/>
    <w:rsid w:val="00825E4B"/>
    <w:rsid w:val="00825ECC"/>
    <w:rsid w:val="008261B4"/>
    <w:rsid w:val="0082695A"/>
    <w:rsid w:val="0083138A"/>
    <w:rsid w:val="0083138D"/>
    <w:rsid w:val="008321E2"/>
    <w:rsid w:val="00832A7A"/>
    <w:rsid w:val="008344B6"/>
    <w:rsid w:val="00834AB1"/>
    <w:rsid w:val="008352AD"/>
    <w:rsid w:val="00836DCE"/>
    <w:rsid w:val="00836E69"/>
    <w:rsid w:val="008430BD"/>
    <w:rsid w:val="00843FFC"/>
    <w:rsid w:val="008447DA"/>
    <w:rsid w:val="00844F6A"/>
    <w:rsid w:val="008461B4"/>
    <w:rsid w:val="00846701"/>
    <w:rsid w:val="00846870"/>
    <w:rsid w:val="008504A0"/>
    <w:rsid w:val="008513DB"/>
    <w:rsid w:val="008519D0"/>
    <w:rsid w:val="00851BC8"/>
    <w:rsid w:val="0085291F"/>
    <w:rsid w:val="00852988"/>
    <w:rsid w:val="00852AE1"/>
    <w:rsid w:val="00852B98"/>
    <w:rsid w:val="00852B99"/>
    <w:rsid w:val="00852BE1"/>
    <w:rsid w:val="00852F49"/>
    <w:rsid w:val="00855114"/>
    <w:rsid w:val="0085578B"/>
    <w:rsid w:val="00856000"/>
    <w:rsid w:val="008560E5"/>
    <w:rsid w:val="00856175"/>
    <w:rsid w:val="00856CB8"/>
    <w:rsid w:val="0085734E"/>
    <w:rsid w:val="00857991"/>
    <w:rsid w:val="008579E9"/>
    <w:rsid w:val="0086288B"/>
    <w:rsid w:val="00862D83"/>
    <w:rsid w:val="00864AC8"/>
    <w:rsid w:val="0086555C"/>
    <w:rsid w:val="00865C12"/>
    <w:rsid w:val="0086720B"/>
    <w:rsid w:val="00867CFD"/>
    <w:rsid w:val="00870096"/>
    <w:rsid w:val="008702BB"/>
    <w:rsid w:val="0087153D"/>
    <w:rsid w:val="00872D22"/>
    <w:rsid w:val="00872F69"/>
    <w:rsid w:val="00873850"/>
    <w:rsid w:val="00873D09"/>
    <w:rsid w:val="00873F86"/>
    <w:rsid w:val="00874D68"/>
    <w:rsid w:val="00874DD0"/>
    <w:rsid w:val="008751AD"/>
    <w:rsid w:val="00875BBB"/>
    <w:rsid w:val="00875F06"/>
    <w:rsid w:val="00876AA3"/>
    <w:rsid w:val="008778BC"/>
    <w:rsid w:val="00877D56"/>
    <w:rsid w:val="00877E17"/>
    <w:rsid w:val="00880C65"/>
    <w:rsid w:val="00883843"/>
    <w:rsid w:val="00883D52"/>
    <w:rsid w:val="008841DD"/>
    <w:rsid w:val="00886FA4"/>
    <w:rsid w:val="00887208"/>
    <w:rsid w:val="00887BCE"/>
    <w:rsid w:val="00887C1F"/>
    <w:rsid w:val="008906A4"/>
    <w:rsid w:val="0089260E"/>
    <w:rsid w:val="00893A65"/>
    <w:rsid w:val="00894064"/>
    <w:rsid w:val="00895D1D"/>
    <w:rsid w:val="00895F90"/>
    <w:rsid w:val="00896BAF"/>
    <w:rsid w:val="00897942"/>
    <w:rsid w:val="00897C51"/>
    <w:rsid w:val="00897F09"/>
    <w:rsid w:val="008A0B4B"/>
    <w:rsid w:val="008A1117"/>
    <w:rsid w:val="008A1D61"/>
    <w:rsid w:val="008A30BA"/>
    <w:rsid w:val="008A31C1"/>
    <w:rsid w:val="008A3A6A"/>
    <w:rsid w:val="008A42EB"/>
    <w:rsid w:val="008A43BB"/>
    <w:rsid w:val="008A49BB"/>
    <w:rsid w:val="008A5409"/>
    <w:rsid w:val="008A64A6"/>
    <w:rsid w:val="008A717C"/>
    <w:rsid w:val="008A76BB"/>
    <w:rsid w:val="008A7CF0"/>
    <w:rsid w:val="008B0C43"/>
    <w:rsid w:val="008B1763"/>
    <w:rsid w:val="008B1B42"/>
    <w:rsid w:val="008B1FE1"/>
    <w:rsid w:val="008B319D"/>
    <w:rsid w:val="008B3368"/>
    <w:rsid w:val="008B3694"/>
    <w:rsid w:val="008B375B"/>
    <w:rsid w:val="008B3E31"/>
    <w:rsid w:val="008B408B"/>
    <w:rsid w:val="008B574A"/>
    <w:rsid w:val="008B5C18"/>
    <w:rsid w:val="008B5D1C"/>
    <w:rsid w:val="008C068F"/>
    <w:rsid w:val="008C1931"/>
    <w:rsid w:val="008C271B"/>
    <w:rsid w:val="008C281B"/>
    <w:rsid w:val="008C2FD3"/>
    <w:rsid w:val="008C30E3"/>
    <w:rsid w:val="008C358F"/>
    <w:rsid w:val="008C4A73"/>
    <w:rsid w:val="008C4D6A"/>
    <w:rsid w:val="008C5E88"/>
    <w:rsid w:val="008C61DB"/>
    <w:rsid w:val="008C6A87"/>
    <w:rsid w:val="008C6E47"/>
    <w:rsid w:val="008C733F"/>
    <w:rsid w:val="008C7FDF"/>
    <w:rsid w:val="008D0147"/>
    <w:rsid w:val="008D0296"/>
    <w:rsid w:val="008D1878"/>
    <w:rsid w:val="008D2BD7"/>
    <w:rsid w:val="008D3B88"/>
    <w:rsid w:val="008D463F"/>
    <w:rsid w:val="008D5B0D"/>
    <w:rsid w:val="008D6F20"/>
    <w:rsid w:val="008D7471"/>
    <w:rsid w:val="008E2415"/>
    <w:rsid w:val="008E3619"/>
    <w:rsid w:val="008E38B8"/>
    <w:rsid w:val="008E426A"/>
    <w:rsid w:val="008E58ED"/>
    <w:rsid w:val="008E594A"/>
    <w:rsid w:val="008E5F82"/>
    <w:rsid w:val="008E6464"/>
    <w:rsid w:val="008E714B"/>
    <w:rsid w:val="008E7B1D"/>
    <w:rsid w:val="008F0251"/>
    <w:rsid w:val="008F028C"/>
    <w:rsid w:val="008F1068"/>
    <w:rsid w:val="008F1A20"/>
    <w:rsid w:val="008F26BD"/>
    <w:rsid w:val="008F2EBF"/>
    <w:rsid w:val="008F47BA"/>
    <w:rsid w:val="008F47E0"/>
    <w:rsid w:val="008F54AD"/>
    <w:rsid w:val="008F6388"/>
    <w:rsid w:val="008F7979"/>
    <w:rsid w:val="009023D8"/>
    <w:rsid w:val="0090242C"/>
    <w:rsid w:val="00902A46"/>
    <w:rsid w:val="00903B3D"/>
    <w:rsid w:val="0090455A"/>
    <w:rsid w:val="009051CB"/>
    <w:rsid w:val="00905DFB"/>
    <w:rsid w:val="009066C4"/>
    <w:rsid w:val="0090793E"/>
    <w:rsid w:val="009108A8"/>
    <w:rsid w:val="0091248C"/>
    <w:rsid w:val="00912BED"/>
    <w:rsid w:val="009131BD"/>
    <w:rsid w:val="00914166"/>
    <w:rsid w:val="00914319"/>
    <w:rsid w:val="00914449"/>
    <w:rsid w:val="0091466C"/>
    <w:rsid w:val="00915D54"/>
    <w:rsid w:val="0091673E"/>
    <w:rsid w:val="00917357"/>
    <w:rsid w:val="00917B37"/>
    <w:rsid w:val="0092033A"/>
    <w:rsid w:val="00920900"/>
    <w:rsid w:val="00924DE0"/>
    <w:rsid w:val="009252B2"/>
    <w:rsid w:val="00925678"/>
    <w:rsid w:val="0092597C"/>
    <w:rsid w:val="0092678B"/>
    <w:rsid w:val="009275E9"/>
    <w:rsid w:val="00930002"/>
    <w:rsid w:val="00930B80"/>
    <w:rsid w:val="00931110"/>
    <w:rsid w:val="0093111C"/>
    <w:rsid w:val="00932064"/>
    <w:rsid w:val="00933232"/>
    <w:rsid w:val="009337E9"/>
    <w:rsid w:val="00933977"/>
    <w:rsid w:val="009352E4"/>
    <w:rsid w:val="0094072D"/>
    <w:rsid w:val="0094087C"/>
    <w:rsid w:val="009409F1"/>
    <w:rsid w:val="009418A0"/>
    <w:rsid w:val="009426A0"/>
    <w:rsid w:val="009455CA"/>
    <w:rsid w:val="00945B9B"/>
    <w:rsid w:val="0094604E"/>
    <w:rsid w:val="00947EC4"/>
    <w:rsid w:val="00950750"/>
    <w:rsid w:val="00950F93"/>
    <w:rsid w:val="009512CA"/>
    <w:rsid w:val="00951602"/>
    <w:rsid w:val="009526BA"/>
    <w:rsid w:val="00953838"/>
    <w:rsid w:val="00953A14"/>
    <w:rsid w:val="0095420F"/>
    <w:rsid w:val="009543FA"/>
    <w:rsid w:val="0095799D"/>
    <w:rsid w:val="009601BE"/>
    <w:rsid w:val="0096061F"/>
    <w:rsid w:val="00960A50"/>
    <w:rsid w:val="00960A71"/>
    <w:rsid w:val="00961A62"/>
    <w:rsid w:val="00963C3C"/>
    <w:rsid w:val="00964102"/>
    <w:rsid w:val="00964CB7"/>
    <w:rsid w:val="009659A5"/>
    <w:rsid w:val="00966AEE"/>
    <w:rsid w:val="00970434"/>
    <w:rsid w:val="00970819"/>
    <w:rsid w:val="00971822"/>
    <w:rsid w:val="00971C00"/>
    <w:rsid w:val="00971FB9"/>
    <w:rsid w:val="0097285D"/>
    <w:rsid w:val="00972B81"/>
    <w:rsid w:val="00973BB6"/>
    <w:rsid w:val="00974E05"/>
    <w:rsid w:val="00976028"/>
    <w:rsid w:val="009769CD"/>
    <w:rsid w:val="00977D86"/>
    <w:rsid w:val="00980041"/>
    <w:rsid w:val="00980585"/>
    <w:rsid w:val="00980D93"/>
    <w:rsid w:val="009810F8"/>
    <w:rsid w:val="00981881"/>
    <w:rsid w:val="00981A8F"/>
    <w:rsid w:val="009821CE"/>
    <w:rsid w:val="00983260"/>
    <w:rsid w:val="00984221"/>
    <w:rsid w:val="00985830"/>
    <w:rsid w:val="00985843"/>
    <w:rsid w:val="00985C28"/>
    <w:rsid w:val="00986190"/>
    <w:rsid w:val="009865A4"/>
    <w:rsid w:val="00986622"/>
    <w:rsid w:val="009874DA"/>
    <w:rsid w:val="00987C08"/>
    <w:rsid w:val="00991902"/>
    <w:rsid w:val="009919F9"/>
    <w:rsid w:val="009943F9"/>
    <w:rsid w:val="009946EB"/>
    <w:rsid w:val="009948A1"/>
    <w:rsid w:val="00995788"/>
    <w:rsid w:val="00995D74"/>
    <w:rsid w:val="00996869"/>
    <w:rsid w:val="0099757F"/>
    <w:rsid w:val="009977C3"/>
    <w:rsid w:val="00997BBC"/>
    <w:rsid w:val="009A01AA"/>
    <w:rsid w:val="009A0262"/>
    <w:rsid w:val="009A082E"/>
    <w:rsid w:val="009A0BAF"/>
    <w:rsid w:val="009A224E"/>
    <w:rsid w:val="009A2E35"/>
    <w:rsid w:val="009A33D2"/>
    <w:rsid w:val="009A447E"/>
    <w:rsid w:val="009A541B"/>
    <w:rsid w:val="009A5BDA"/>
    <w:rsid w:val="009A74C4"/>
    <w:rsid w:val="009B0244"/>
    <w:rsid w:val="009B5206"/>
    <w:rsid w:val="009B616C"/>
    <w:rsid w:val="009B6291"/>
    <w:rsid w:val="009B7637"/>
    <w:rsid w:val="009B78C7"/>
    <w:rsid w:val="009C109C"/>
    <w:rsid w:val="009C141B"/>
    <w:rsid w:val="009C3EBF"/>
    <w:rsid w:val="009C4597"/>
    <w:rsid w:val="009C499D"/>
    <w:rsid w:val="009C49FE"/>
    <w:rsid w:val="009C55B2"/>
    <w:rsid w:val="009C615B"/>
    <w:rsid w:val="009C6848"/>
    <w:rsid w:val="009C6AA2"/>
    <w:rsid w:val="009C6CD2"/>
    <w:rsid w:val="009D0096"/>
    <w:rsid w:val="009D0463"/>
    <w:rsid w:val="009D06BD"/>
    <w:rsid w:val="009D0A05"/>
    <w:rsid w:val="009D16E2"/>
    <w:rsid w:val="009D17C0"/>
    <w:rsid w:val="009D3A9A"/>
    <w:rsid w:val="009D40E8"/>
    <w:rsid w:val="009D4472"/>
    <w:rsid w:val="009D7A17"/>
    <w:rsid w:val="009E0308"/>
    <w:rsid w:val="009E07E1"/>
    <w:rsid w:val="009E09A3"/>
    <w:rsid w:val="009E1DD8"/>
    <w:rsid w:val="009E31C1"/>
    <w:rsid w:val="009E37F8"/>
    <w:rsid w:val="009E39FA"/>
    <w:rsid w:val="009E4601"/>
    <w:rsid w:val="009E7093"/>
    <w:rsid w:val="009F20E5"/>
    <w:rsid w:val="009F2472"/>
    <w:rsid w:val="009F24A1"/>
    <w:rsid w:val="009F4551"/>
    <w:rsid w:val="009F4BCB"/>
    <w:rsid w:val="009F4FCC"/>
    <w:rsid w:val="009F6453"/>
    <w:rsid w:val="009F645C"/>
    <w:rsid w:val="009F6DBD"/>
    <w:rsid w:val="00A02AB1"/>
    <w:rsid w:val="00A03CE4"/>
    <w:rsid w:val="00A044CB"/>
    <w:rsid w:val="00A0503B"/>
    <w:rsid w:val="00A054F6"/>
    <w:rsid w:val="00A05DEE"/>
    <w:rsid w:val="00A05E77"/>
    <w:rsid w:val="00A1086F"/>
    <w:rsid w:val="00A11F02"/>
    <w:rsid w:val="00A12B10"/>
    <w:rsid w:val="00A13886"/>
    <w:rsid w:val="00A14098"/>
    <w:rsid w:val="00A142A3"/>
    <w:rsid w:val="00A154CC"/>
    <w:rsid w:val="00A1616F"/>
    <w:rsid w:val="00A1656B"/>
    <w:rsid w:val="00A21568"/>
    <w:rsid w:val="00A21F58"/>
    <w:rsid w:val="00A22ACF"/>
    <w:rsid w:val="00A22EDC"/>
    <w:rsid w:val="00A25C69"/>
    <w:rsid w:val="00A270D4"/>
    <w:rsid w:val="00A27BBF"/>
    <w:rsid w:val="00A30CC9"/>
    <w:rsid w:val="00A31228"/>
    <w:rsid w:val="00A312C0"/>
    <w:rsid w:val="00A31434"/>
    <w:rsid w:val="00A31A79"/>
    <w:rsid w:val="00A31CF6"/>
    <w:rsid w:val="00A32013"/>
    <w:rsid w:val="00A327B1"/>
    <w:rsid w:val="00A33B9D"/>
    <w:rsid w:val="00A33C5C"/>
    <w:rsid w:val="00A343C3"/>
    <w:rsid w:val="00A3585E"/>
    <w:rsid w:val="00A36FE5"/>
    <w:rsid w:val="00A37081"/>
    <w:rsid w:val="00A372FB"/>
    <w:rsid w:val="00A37BCE"/>
    <w:rsid w:val="00A37F9B"/>
    <w:rsid w:val="00A4076E"/>
    <w:rsid w:val="00A408CC"/>
    <w:rsid w:val="00A41F0E"/>
    <w:rsid w:val="00A4201A"/>
    <w:rsid w:val="00A42BF2"/>
    <w:rsid w:val="00A433BA"/>
    <w:rsid w:val="00A43407"/>
    <w:rsid w:val="00A43462"/>
    <w:rsid w:val="00A45AAD"/>
    <w:rsid w:val="00A462B7"/>
    <w:rsid w:val="00A47B51"/>
    <w:rsid w:val="00A50B08"/>
    <w:rsid w:val="00A50D8F"/>
    <w:rsid w:val="00A53A09"/>
    <w:rsid w:val="00A53AC3"/>
    <w:rsid w:val="00A54941"/>
    <w:rsid w:val="00A570B1"/>
    <w:rsid w:val="00A60BE4"/>
    <w:rsid w:val="00A60C11"/>
    <w:rsid w:val="00A62132"/>
    <w:rsid w:val="00A62359"/>
    <w:rsid w:val="00A626AC"/>
    <w:rsid w:val="00A62EBF"/>
    <w:rsid w:val="00A6364F"/>
    <w:rsid w:val="00A63BF0"/>
    <w:rsid w:val="00A647CC"/>
    <w:rsid w:val="00A6564E"/>
    <w:rsid w:val="00A65A00"/>
    <w:rsid w:val="00A65A69"/>
    <w:rsid w:val="00A65E13"/>
    <w:rsid w:val="00A660D3"/>
    <w:rsid w:val="00A664FB"/>
    <w:rsid w:val="00A66555"/>
    <w:rsid w:val="00A669C6"/>
    <w:rsid w:val="00A66AAD"/>
    <w:rsid w:val="00A67F36"/>
    <w:rsid w:val="00A701F2"/>
    <w:rsid w:val="00A7058B"/>
    <w:rsid w:val="00A70A1C"/>
    <w:rsid w:val="00A7158F"/>
    <w:rsid w:val="00A715A1"/>
    <w:rsid w:val="00A716C9"/>
    <w:rsid w:val="00A71C96"/>
    <w:rsid w:val="00A722B8"/>
    <w:rsid w:val="00A74D4E"/>
    <w:rsid w:val="00A75DCB"/>
    <w:rsid w:val="00A7604B"/>
    <w:rsid w:val="00A76B6C"/>
    <w:rsid w:val="00A777F7"/>
    <w:rsid w:val="00A809AC"/>
    <w:rsid w:val="00A80D90"/>
    <w:rsid w:val="00A81776"/>
    <w:rsid w:val="00A83264"/>
    <w:rsid w:val="00A8337C"/>
    <w:rsid w:val="00A8420F"/>
    <w:rsid w:val="00A84777"/>
    <w:rsid w:val="00A84BBB"/>
    <w:rsid w:val="00A85010"/>
    <w:rsid w:val="00A858B6"/>
    <w:rsid w:val="00A85F22"/>
    <w:rsid w:val="00A86371"/>
    <w:rsid w:val="00A906AF"/>
    <w:rsid w:val="00A90D77"/>
    <w:rsid w:val="00A90E4C"/>
    <w:rsid w:val="00A90FCF"/>
    <w:rsid w:val="00A91408"/>
    <w:rsid w:val="00A91586"/>
    <w:rsid w:val="00A936E3"/>
    <w:rsid w:val="00A936EF"/>
    <w:rsid w:val="00A93F7F"/>
    <w:rsid w:val="00A9401A"/>
    <w:rsid w:val="00A9420A"/>
    <w:rsid w:val="00A9449D"/>
    <w:rsid w:val="00A94AAC"/>
    <w:rsid w:val="00A96364"/>
    <w:rsid w:val="00AA022B"/>
    <w:rsid w:val="00AA0918"/>
    <w:rsid w:val="00AA219B"/>
    <w:rsid w:val="00AA25FA"/>
    <w:rsid w:val="00AA2627"/>
    <w:rsid w:val="00AA49D3"/>
    <w:rsid w:val="00AA5442"/>
    <w:rsid w:val="00AA5989"/>
    <w:rsid w:val="00AA62EE"/>
    <w:rsid w:val="00AA6663"/>
    <w:rsid w:val="00AA6A8E"/>
    <w:rsid w:val="00AA6B9B"/>
    <w:rsid w:val="00AA6EC1"/>
    <w:rsid w:val="00AA7668"/>
    <w:rsid w:val="00AA7E7F"/>
    <w:rsid w:val="00AB01E7"/>
    <w:rsid w:val="00AB1EA7"/>
    <w:rsid w:val="00AB465C"/>
    <w:rsid w:val="00AB4B85"/>
    <w:rsid w:val="00AB4D42"/>
    <w:rsid w:val="00AB4F36"/>
    <w:rsid w:val="00AB5085"/>
    <w:rsid w:val="00AB54B5"/>
    <w:rsid w:val="00AB5BFB"/>
    <w:rsid w:val="00AB6566"/>
    <w:rsid w:val="00AC0479"/>
    <w:rsid w:val="00AC0AD1"/>
    <w:rsid w:val="00AC0F5A"/>
    <w:rsid w:val="00AC1135"/>
    <w:rsid w:val="00AC12BE"/>
    <w:rsid w:val="00AC41CA"/>
    <w:rsid w:val="00AC557B"/>
    <w:rsid w:val="00AC5D82"/>
    <w:rsid w:val="00AC5E72"/>
    <w:rsid w:val="00AC6A2F"/>
    <w:rsid w:val="00AC6BE9"/>
    <w:rsid w:val="00AD00AE"/>
    <w:rsid w:val="00AD072B"/>
    <w:rsid w:val="00AD0B02"/>
    <w:rsid w:val="00AD2350"/>
    <w:rsid w:val="00AD44A7"/>
    <w:rsid w:val="00AD5F10"/>
    <w:rsid w:val="00AD6D58"/>
    <w:rsid w:val="00AD7017"/>
    <w:rsid w:val="00AD7797"/>
    <w:rsid w:val="00AE0131"/>
    <w:rsid w:val="00AE02A2"/>
    <w:rsid w:val="00AE16A2"/>
    <w:rsid w:val="00AE1A05"/>
    <w:rsid w:val="00AE2FF6"/>
    <w:rsid w:val="00AE385F"/>
    <w:rsid w:val="00AE4184"/>
    <w:rsid w:val="00AE52C1"/>
    <w:rsid w:val="00AE536C"/>
    <w:rsid w:val="00AE549D"/>
    <w:rsid w:val="00AE5A82"/>
    <w:rsid w:val="00AE6EE5"/>
    <w:rsid w:val="00AE72F2"/>
    <w:rsid w:val="00AE79DA"/>
    <w:rsid w:val="00AE7DAD"/>
    <w:rsid w:val="00AF069E"/>
    <w:rsid w:val="00AF2358"/>
    <w:rsid w:val="00AF299B"/>
    <w:rsid w:val="00AF32E2"/>
    <w:rsid w:val="00AF3CD1"/>
    <w:rsid w:val="00AF3ECC"/>
    <w:rsid w:val="00AF4095"/>
    <w:rsid w:val="00AF414E"/>
    <w:rsid w:val="00AF452D"/>
    <w:rsid w:val="00AF699F"/>
    <w:rsid w:val="00AF7F98"/>
    <w:rsid w:val="00B007FA"/>
    <w:rsid w:val="00B009AC"/>
    <w:rsid w:val="00B023D6"/>
    <w:rsid w:val="00B0360A"/>
    <w:rsid w:val="00B03A6E"/>
    <w:rsid w:val="00B03AC6"/>
    <w:rsid w:val="00B05910"/>
    <w:rsid w:val="00B05D7D"/>
    <w:rsid w:val="00B06F2A"/>
    <w:rsid w:val="00B07EC0"/>
    <w:rsid w:val="00B10BBB"/>
    <w:rsid w:val="00B11494"/>
    <w:rsid w:val="00B1498F"/>
    <w:rsid w:val="00B14B64"/>
    <w:rsid w:val="00B15261"/>
    <w:rsid w:val="00B15B30"/>
    <w:rsid w:val="00B15CAA"/>
    <w:rsid w:val="00B1639C"/>
    <w:rsid w:val="00B169B7"/>
    <w:rsid w:val="00B16DB0"/>
    <w:rsid w:val="00B17281"/>
    <w:rsid w:val="00B2105A"/>
    <w:rsid w:val="00B2161B"/>
    <w:rsid w:val="00B22E7D"/>
    <w:rsid w:val="00B24C72"/>
    <w:rsid w:val="00B26401"/>
    <w:rsid w:val="00B26AC3"/>
    <w:rsid w:val="00B27507"/>
    <w:rsid w:val="00B27FC3"/>
    <w:rsid w:val="00B31110"/>
    <w:rsid w:val="00B31E1E"/>
    <w:rsid w:val="00B328FE"/>
    <w:rsid w:val="00B329F2"/>
    <w:rsid w:val="00B33461"/>
    <w:rsid w:val="00B33AE7"/>
    <w:rsid w:val="00B35F07"/>
    <w:rsid w:val="00B36A15"/>
    <w:rsid w:val="00B37537"/>
    <w:rsid w:val="00B4091B"/>
    <w:rsid w:val="00B40B28"/>
    <w:rsid w:val="00B40D35"/>
    <w:rsid w:val="00B4108D"/>
    <w:rsid w:val="00B41426"/>
    <w:rsid w:val="00B4210D"/>
    <w:rsid w:val="00B42942"/>
    <w:rsid w:val="00B42A5E"/>
    <w:rsid w:val="00B433B9"/>
    <w:rsid w:val="00B45171"/>
    <w:rsid w:val="00B45C9D"/>
    <w:rsid w:val="00B463CF"/>
    <w:rsid w:val="00B47DF8"/>
    <w:rsid w:val="00B50473"/>
    <w:rsid w:val="00B504D1"/>
    <w:rsid w:val="00B504E7"/>
    <w:rsid w:val="00B504F8"/>
    <w:rsid w:val="00B5057C"/>
    <w:rsid w:val="00B50DF2"/>
    <w:rsid w:val="00B5165D"/>
    <w:rsid w:val="00B51814"/>
    <w:rsid w:val="00B52153"/>
    <w:rsid w:val="00B52584"/>
    <w:rsid w:val="00B53674"/>
    <w:rsid w:val="00B53AD1"/>
    <w:rsid w:val="00B53D0E"/>
    <w:rsid w:val="00B5419E"/>
    <w:rsid w:val="00B5425E"/>
    <w:rsid w:val="00B54946"/>
    <w:rsid w:val="00B578B5"/>
    <w:rsid w:val="00B61296"/>
    <w:rsid w:val="00B62FD8"/>
    <w:rsid w:val="00B632C6"/>
    <w:rsid w:val="00B632C9"/>
    <w:rsid w:val="00B634AB"/>
    <w:rsid w:val="00B6400E"/>
    <w:rsid w:val="00B6414C"/>
    <w:rsid w:val="00B64686"/>
    <w:rsid w:val="00B64765"/>
    <w:rsid w:val="00B6538B"/>
    <w:rsid w:val="00B656BD"/>
    <w:rsid w:val="00B65867"/>
    <w:rsid w:val="00B6750E"/>
    <w:rsid w:val="00B7131D"/>
    <w:rsid w:val="00B73C87"/>
    <w:rsid w:val="00B73E04"/>
    <w:rsid w:val="00B73E1C"/>
    <w:rsid w:val="00B74460"/>
    <w:rsid w:val="00B74755"/>
    <w:rsid w:val="00B74E00"/>
    <w:rsid w:val="00B75239"/>
    <w:rsid w:val="00B75597"/>
    <w:rsid w:val="00B77AC7"/>
    <w:rsid w:val="00B77B2A"/>
    <w:rsid w:val="00B77F69"/>
    <w:rsid w:val="00B809E3"/>
    <w:rsid w:val="00B81880"/>
    <w:rsid w:val="00B819EA"/>
    <w:rsid w:val="00B82059"/>
    <w:rsid w:val="00B82B68"/>
    <w:rsid w:val="00B8389C"/>
    <w:rsid w:val="00B84A35"/>
    <w:rsid w:val="00B84B3C"/>
    <w:rsid w:val="00B85DEC"/>
    <w:rsid w:val="00B85E95"/>
    <w:rsid w:val="00B86A3A"/>
    <w:rsid w:val="00B87008"/>
    <w:rsid w:val="00B87546"/>
    <w:rsid w:val="00B876B5"/>
    <w:rsid w:val="00B91175"/>
    <w:rsid w:val="00B912C7"/>
    <w:rsid w:val="00B92040"/>
    <w:rsid w:val="00B9227A"/>
    <w:rsid w:val="00B92883"/>
    <w:rsid w:val="00B92F9F"/>
    <w:rsid w:val="00B93731"/>
    <w:rsid w:val="00B93788"/>
    <w:rsid w:val="00B9378C"/>
    <w:rsid w:val="00B937E3"/>
    <w:rsid w:val="00B93D8D"/>
    <w:rsid w:val="00B93E00"/>
    <w:rsid w:val="00B94320"/>
    <w:rsid w:val="00B95AA3"/>
    <w:rsid w:val="00B95D8E"/>
    <w:rsid w:val="00B97001"/>
    <w:rsid w:val="00B97D8D"/>
    <w:rsid w:val="00BA013B"/>
    <w:rsid w:val="00BA03A0"/>
    <w:rsid w:val="00BA05F3"/>
    <w:rsid w:val="00BA07A1"/>
    <w:rsid w:val="00BA1BCA"/>
    <w:rsid w:val="00BA1E15"/>
    <w:rsid w:val="00BA2423"/>
    <w:rsid w:val="00BA2B3B"/>
    <w:rsid w:val="00BA2DE7"/>
    <w:rsid w:val="00BA6462"/>
    <w:rsid w:val="00BA6911"/>
    <w:rsid w:val="00BA6EF6"/>
    <w:rsid w:val="00BB08B2"/>
    <w:rsid w:val="00BB1FAF"/>
    <w:rsid w:val="00BB23E4"/>
    <w:rsid w:val="00BB24F4"/>
    <w:rsid w:val="00BB456A"/>
    <w:rsid w:val="00BB4984"/>
    <w:rsid w:val="00BB521C"/>
    <w:rsid w:val="00BB61E4"/>
    <w:rsid w:val="00BB6FD8"/>
    <w:rsid w:val="00BB78D6"/>
    <w:rsid w:val="00BB7A1B"/>
    <w:rsid w:val="00BB7C5B"/>
    <w:rsid w:val="00BC36D1"/>
    <w:rsid w:val="00BC37F9"/>
    <w:rsid w:val="00BC3D80"/>
    <w:rsid w:val="00BC4167"/>
    <w:rsid w:val="00BC4E69"/>
    <w:rsid w:val="00BC4FEA"/>
    <w:rsid w:val="00BC5303"/>
    <w:rsid w:val="00BC65D7"/>
    <w:rsid w:val="00BC6783"/>
    <w:rsid w:val="00BC6C08"/>
    <w:rsid w:val="00BD061A"/>
    <w:rsid w:val="00BD143E"/>
    <w:rsid w:val="00BD1CDB"/>
    <w:rsid w:val="00BD1FB3"/>
    <w:rsid w:val="00BD2406"/>
    <w:rsid w:val="00BD256C"/>
    <w:rsid w:val="00BD2EAA"/>
    <w:rsid w:val="00BD3191"/>
    <w:rsid w:val="00BD4223"/>
    <w:rsid w:val="00BD5715"/>
    <w:rsid w:val="00BD63D2"/>
    <w:rsid w:val="00BD6A22"/>
    <w:rsid w:val="00BD6C26"/>
    <w:rsid w:val="00BE0DCC"/>
    <w:rsid w:val="00BE1496"/>
    <w:rsid w:val="00BE16D1"/>
    <w:rsid w:val="00BE2113"/>
    <w:rsid w:val="00BE24C9"/>
    <w:rsid w:val="00BE3449"/>
    <w:rsid w:val="00BE50A4"/>
    <w:rsid w:val="00BE6196"/>
    <w:rsid w:val="00BE672D"/>
    <w:rsid w:val="00BE6B90"/>
    <w:rsid w:val="00BE791C"/>
    <w:rsid w:val="00BF0011"/>
    <w:rsid w:val="00BF0C1E"/>
    <w:rsid w:val="00BF0C67"/>
    <w:rsid w:val="00BF11CC"/>
    <w:rsid w:val="00BF1C1C"/>
    <w:rsid w:val="00BF222A"/>
    <w:rsid w:val="00BF2770"/>
    <w:rsid w:val="00BF2E61"/>
    <w:rsid w:val="00BF37BF"/>
    <w:rsid w:val="00BF7F53"/>
    <w:rsid w:val="00C0089F"/>
    <w:rsid w:val="00C00EA8"/>
    <w:rsid w:val="00C0146E"/>
    <w:rsid w:val="00C01D18"/>
    <w:rsid w:val="00C01DB0"/>
    <w:rsid w:val="00C06CC0"/>
    <w:rsid w:val="00C07AFD"/>
    <w:rsid w:val="00C10DE9"/>
    <w:rsid w:val="00C11702"/>
    <w:rsid w:val="00C11BB6"/>
    <w:rsid w:val="00C13DB4"/>
    <w:rsid w:val="00C14622"/>
    <w:rsid w:val="00C147A9"/>
    <w:rsid w:val="00C15D55"/>
    <w:rsid w:val="00C1668C"/>
    <w:rsid w:val="00C17496"/>
    <w:rsid w:val="00C17659"/>
    <w:rsid w:val="00C206FD"/>
    <w:rsid w:val="00C2196C"/>
    <w:rsid w:val="00C21AAE"/>
    <w:rsid w:val="00C21CFF"/>
    <w:rsid w:val="00C2264C"/>
    <w:rsid w:val="00C23026"/>
    <w:rsid w:val="00C233DE"/>
    <w:rsid w:val="00C2511C"/>
    <w:rsid w:val="00C267DE"/>
    <w:rsid w:val="00C26EEF"/>
    <w:rsid w:val="00C30166"/>
    <w:rsid w:val="00C3152B"/>
    <w:rsid w:val="00C31D68"/>
    <w:rsid w:val="00C340E0"/>
    <w:rsid w:val="00C34F55"/>
    <w:rsid w:val="00C359BC"/>
    <w:rsid w:val="00C36183"/>
    <w:rsid w:val="00C37282"/>
    <w:rsid w:val="00C402DC"/>
    <w:rsid w:val="00C40B5A"/>
    <w:rsid w:val="00C41B20"/>
    <w:rsid w:val="00C42276"/>
    <w:rsid w:val="00C43B79"/>
    <w:rsid w:val="00C43FD2"/>
    <w:rsid w:val="00C441C0"/>
    <w:rsid w:val="00C44B4A"/>
    <w:rsid w:val="00C44DAA"/>
    <w:rsid w:val="00C45A5F"/>
    <w:rsid w:val="00C45DB3"/>
    <w:rsid w:val="00C467C7"/>
    <w:rsid w:val="00C46B75"/>
    <w:rsid w:val="00C47004"/>
    <w:rsid w:val="00C47F55"/>
    <w:rsid w:val="00C504D7"/>
    <w:rsid w:val="00C50D49"/>
    <w:rsid w:val="00C50F35"/>
    <w:rsid w:val="00C51770"/>
    <w:rsid w:val="00C51F8A"/>
    <w:rsid w:val="00C53580"/>
    <w:rsid w:val="00C55144"/>
    <w:rsid w:val="00C56141"/>
    <w:rsid w:val="00C5739D"/>
    <w:rsid w:val="00C57B2F"/>
    <w:rsid w:val="00C57B71"/>
    <w:rsid w:val="00C602A9"/>
    <w:rsid w:val="00C60943"/>
    <w:rsid w:val="00C60B10"/>
    <w:rsid w:val="00C61EE7"/>
    <w:rsid w:val="00C6300A"/>
    <w:rsid w:val="00C63036"/>
    <w:rsid w:val="00C63DAC"/>
    <w:rsid w:val="00C642E7"/>
    <w:rsid w:val="00C64850"/>
    <w:rsid w:val="00C65542"/>
    <w:rsid w:val="00C66300"/>
    <w:rsid w:val="00C6645D"/>
    <w:rsid w:val="00C66A60"/>
    <w:rsid w:val="00C67635"/>
    <w:rsid w:val="00C70987"/>
    <w:rsid w:val="00C70E0E"/>
    <w:rsid w:val="00C712A7"/>
    <w:rsid w:val="00C72214"/>
    <w:rsid w:val="00C72AD9"/>
    <w:rsid w:val="00C73E3B"/>
    <w:rsid w:val="00C748C8"/>
    <w:rsid w:val="00C74E77"/>
    <w:rsid w:val="00C75317"/>
    <w:rsid w:val="00C75A66"/>
    <w:rsid w:val="00C77569"/>
    <w:rsid w:val="00C806B6"/>
    <w:rsid w:val="00C811FE"/>
    <w:rsid w:val="00C8134C"/>
    <w:rsid w:val="00C81C23"/>
    <w:rsid w:val="00C81D53"/>
    <w:rsid w:val="00C8240E"/>
    <w:rsid w:val="00C83159"/>
    <w:rsid w:val="00C84968"/>
    <w:rsid w:val="00C85A89"/>
    <w:rsid w:val="00C85E8F"/>
    <w:rsid w:val="00C85EA3"/>
    <w:rsid w:val="00C87319"/>
    <w:rsid w:val="00C90184"/>
    <w:rsid w:val="00C916D3"/>
    <w:rsid w:val="00C92665"/>
    <w:rsid w:val="00C93521"/>
    <w:rsid w:val="00C94079"/>
    <w:rsid w:val="00C9410F"/>
    <w:rsid w:val="00C944FF"/>
    <w:rsid w:val="00C95A08"/>
    <w:rsid w:val="00C96027"/>
    <w:rsid w:val="00C9661E"/>
    <w:rsid w:val="00C969B4"/>
    <w:rsid w:val="00CA08B9"/>
    <w:rsid w:val="00CA10DB"/>
    <w:rsid w:val="00CA2929"/>
    <w:rsid w:val="00CA36E1"/>
    <w:rsid w:val="00CA4BE3"/>
    <w:rsid w:val="00CA4D67"/>
    <w:rsid w:val="00CA4DBD"/>
    <w:rsid w:val="00CA625D"/>
    <w:rsid w:val="00CA7E04"/>
    <w:rsid w:val="00CB0592"/>
    <w:rsid w:val="00CB07DD"/>
    <w:rsid w:val="00CB1027"/>
    <w:rsid w:val="00CB156A"/>
    <w:rsid w:val="00CB1A98"/>
    <w:rsid w:val="00CB1D18"/>
    <w:rsid w:val="00CB1E41"/>
    <w:rsid w:val="00CB2BAB"/>
    <w:rsid w:val="00CB2E26"/>
    <w:rsid w:val="00CB316C"/>
    <w:rsid w:val="00CB4BB1"/>
    <w:rsid w:val="00CB5132"/>
    <w:rsid w:val="00CB53D8"/>
    <w:rsid w:val="00CB5A7B"/>
    <w:rsid w:val="00CB78BF"/>
    <w:rsid w:val="00CB7EF0"/>
    <w:rsid w:val="00CC2177"/>
    <w:rsid w:val="00CC3076"/>
    <w:rsid w:val="00CC3D1B"/>
    <w:rsid w:val="00CC47C0"/>
    <w:rsid w:val="00CC516E"/>
    <w:rsid w:val="00CC62DA"/>
    <w:rsid w:val="00CC66B0"/>
    <w:rsid w:val="00CC6CD1"/>
    <w:rsid w:val="00CC7E7E"/>
    <w:rsid w:val="00CD2E5F"/>
    <w:rsid w:val="00CD3605"/>
    <w:rsid w:val="00CD363C"/>
    <w:rsid w:val="00CD46F3"/>
    <w:rsid w:val="00CD485E"/>
    <w:rsid w:val="00CD4BD4"/>
    <w:rsid w:val="00CD6731"/>
    <w:rsid w:val="00CD72E8"/>
    <w:rsid w:val="00CE0580"/>
    <w:rsid w:val="00CE1CE3"/>
    <w:rsid w:val="00CE1E75"/>
    <w:rsid w:val="00CE22E5"/>
    <w:rsid w:val="00CE381B"/>
    <w:rsid w:val="00CE577E"/>
    <w:rsid w:val="00CE5AC1"/>
    <w:rsid w:val="00CE5C56"/>
    <w:rsid w:val="00CE5F66"/>
    <w:rsid w:val="00CE640F"/>
    <w:rsid w:val="00CE6982"/>
    <w:rsid w:val="00CE6B63"/>
    <w:rsid w:val="00CE6BC2"/>
    <w:rsid w:val="00CE74DB"/>
    <w:rsid w:val="00CF034C"/>
    <w:rsid w:val="00CF1A2C"/>
    <w:rsid w:val="00CF4D7F"/>
    <w:rsid w:val="00CF6055"/>
    <w:rsid w:val="00CF68A5"/>
    <w:rsid w:val="00CF7CD3"/>
    <w:rsid w:val="00D004AA"/>
    <w:rsid w:val="00D01776"/>
    <w:rsid w:val="00D0283B"/>
    <w:rsid w:val="00D07A0C"/>
    <w:rsid w:val="00D10154"/>
    <w:rsid w:val="00D10236"/>
    <w:rsid w:val="00D107EF"/>
    <w:rsid w:val="00D10F8F"/>
    <w:rsid w:val="00D12439"/>
    <w:rsid w:val="00D138C2"/>
    <w:rsid w:val="00D156DF"/>
    <w:rsid w:val="00D16B92"/>
    <w:rsid w:val="00D200DF"/>
    <w:rsid w:val="00D20EB2"/>
    <w:rsid w:val="00D22CFC"/>
    <w:rsid w:val="00D23904"/>
    <w:rsid w:val="00D24640"/>
    <w:rsid w:val="00D25E00"/>
    <w:rsid w:val="00D266F0"/>
    <w:rsid w:val="00D272CE"/>
    <w:rsid w:val="00D279EB"/>
    <w:rsid w:val="00D316DD"/>
    <w:rsid w:val="00D31D73"/>
    <w:rsid w:val="00D32D96"/>
    <w:rsid w:val="00D331E4"/>
    <w:rsid w:val="00D33C81"/>
    <w:rsid w:val="00D353DC"/>
    <w:rsid w:val="00D37077"/>
    <w:rsid w:val="00D370ED"/>
    <w:rsid w:val="00D37123"/>
    <w:rsid w:val="00D3714E"/>
    <w:rsid w:val="00D37811"/>
    <w:rsid w:val="00D37A8D"/>
    <w:rsid w:val="00D403C0"/>
    <w:rsid w:val="00D407BA"/>
    <w:rsid w:val="00D40E44"/>
    <w:rsid w:val="00D41E36"/>
    <w:rsid w:val="00D421D3"/>
    <w:rsid w:val="00D45566"/>
    <w:rsid w:val="00D47070"/>
    <w:rsid w:val="00D47B4B"/>
    <w:rsid w:val="00D51012"/>
    <w:rsid w:val="00D516DB"/>
    <w:rsid w:val="00D5172A"/>
    <w:rsid w:val="00D518ED"/>
    <w:rsid w:val="00D54379"/>
    <w:rsid w:val="00D551F1"/>
    <w:rsid w:val="00D55C6E"/>
    <w:rsid w:val="00D57156"/>
    <w:rsid w:val="00D60D4A"/>
    <w:rsid w:val="00D61988"/>
    <w:rsid w:val="00D638CD"/>
    <w:rsid w:val="00D63D6D"/>
    <w:rsid w:val="00D6431D"/>
    <w:rsid w:val="00D6598D"/>
    <w:rsid w:val="00D662FE"/>
    <w:rsid w:val="00D66C33"/>
    <w:rsid w:val="00D67620"/>
    <w:rsid w:val="00D67DD7"/>
    <w:rsid w:val="00D714D6"/>
    <w:rsid w:val="00D7186B"/>
    <w:rsid w:val="00D71F8C"/>
    <w:rsid w:val="00D7256F"/>
    <w:rsid w:val="00D73A4E"/>
    <w:rsid w:val="00D73EB3"/>
    <w:rsid w:val="00D743E7"/>
    <w:rsid w:val="00D752EE"/>
    <w:rsid w:val="00D75997"/>
    <w:rsid w:val="00D77D0A"/>
    <w:rsid w:val="00D77E1F"/>
    <w:rsid w:val="00D77E3F"/>
    <w:rsid w:val="00D77EE3"/>
    <w:rsid w:val="00D802AE"/>
    <w:rsid w:val="00D80322"/>
    <w:rsid w:val="00D80CC1"/>
    <w:rsid w:val="00D80EE6"/>
    <w:rsid w:val="00D821B6"/>
    <w:rsid w:val="00D82290"/>
    <w:rsid w:val="00D827AE"/>
    <w:rsid w:val="00D83136"/>
    <w:rsid w:val="00D84678"/>
    <w:rsid w:val="00D85206"/>
    <w:rsid w:val="00D86D47"/>
    <w:rsid w:val="00D87477"/>
    <w:rsid w:val="00D9134E"/>
    <w:rsid w:val="00D91E62"/>
    <w:rsid w:val="00D9240C"/>
    <w:rsid w:val="00D929F7"/>
    <w:rsid w:val="00D93901"/>
    <w:rsid w:val="00D93C4B"/>
    <w:rsid w:val="00D9410A"/>
    <w:rsid w:val="00D94EF7"/>
    <w:rsid w:val="00D960F6"/>
    <w:rsid w:val="00D96230"/>
    <w:rsid w:val="00D965E6"/>
    <w:rsid w:val="00D9667B"/>
    <w:rsid w:val="00D969BF"/>
    <w:rsid w:val="00D97D91"/>
    <w:rsid w:val="00DA0292"/>
    <w:rsid w:val="00DA033C"/>
    <w:rsid w:val="00DA0E2B"/>
    <w:rsid w:val="00DA0F6E"/>
    <w:rsid w:val="00DA0FBA"/>
    <w:rsid w:val="00DA18AC"/>
    <w:rsid w:val="00DA2544"/>
    <w:rsid w:val="00DA3989"/>
    <w:rsid w:val="00DA3B23"/>
    <w:rsid w:val="00DA4038"/>
    <w:rsid w:val="00DA470F"/>
    <w:rsid w:val="00DA47B2"/>
    <w:rsid w:val="00DA5DCA"/>
    <w:rsid w:val="00DA649E"/>
    <w:rsid w:val="00DA7D7D"/>
    <w:rsid w:val="00DB02E6"/>
    <w:rsid w:val="00DB2A55"/>
    <w:rsid w:val="00DB2BE2"/>
    <w:rsid w:val="00DB3227"/>
    <w:rsid w:val="00DB343F"/>
    <w:rsid w:val="00DB51E1"/>
    <w:rsid w:val="00DB5352"/>
    <w:rsid w:val="00DB5A52"/>
    <w:rsid w:val="00DB5D02"/>
    <w:rsid w:val="00DB60DF"/>
    <w:rsid w:val="00DB61CE"/>
    <w:rsid w:val="00DB67A9"/>
    <w:rsid w:val="00DB6814"/>
    <w:rsid w:val="00DB71B1"/>
    <w:rsid w:val="00DB71F5"/>
    <w:rsid w:val="00DB7D62"/>
    <w:rsid w:val="00DC022A"/>
    <w:rsid w:val="00DC077D"/>
    <w:rsid w:val="00DC0C45"/>
    <w:rsid w:val="00DC3217"/>
    <w:rsid w:val="00DC389B"/>
    <w:rsid w:val="00DC4309"/>
    <w:rsid w:val="00DC57A5"/>
    <w:rsid w:val="00DC6290"/>
    <w:rsid w:val="00DC62C6"/>
    <w:rsid w:val="00DC64ED"/>
    <w:rsid w:val="00DC6A9C"/>
    <w:rsid w:val="00DC6FFE"/>
    <w:rsid w:val="00DC772F"/>
    <w:rsid w:val="00DC7DF1"/>
    <w:rsid w:val="00DC7DFA"/>
    <w:rsid w:val="00DD176F"/>
    <w:rsid w:val="00DD214C"/>
    <w:rsid w:val="00DD3DDE"/>
    <w:rsid w:val="00DD44DB"/>
    <w:rsid w:val="00DD4BF0"/>
    <w:rsid w:val="00DD51FB"/>
    <w:rsid w:val="00DD546D"/>
    <w:rsid w:val="00DD5DF5"/>
    <w:rsid w:val="00DD5E3F"/>
    <w:rsid w:val="00DD60EB"/>
    <w:rsid w:val="00DE3564"/>
    <w:rsid w:val="00DE4DDE"/>
    <w:rsid w:val="00DE4E54"/>
    <w:rsid w:val="00DE5491"/>
    <w:rsid w:val="00DE5ABA"/>
    <w:rsid w:val="00DE5EBD"/>
    <w:rsid w:val="00DE618E"/>
    <w:rsid w:val="00DE64DB"/>
    <w:rsid w:val="00DE65CC"/>
    <w:rsid w:val="00DE6AE4"/>
    <w:rsid w:val="00DE73A7"/>
    <w:rsid w:val="00DE765B"/>
    <w:rsid w:val="00DF0748"/>
    <w:rsid w:val="00DF0DFF"/>
    <w:rsid w:val="00DF1EA5"/>
    <w:rsid w:val="00DF2434"/>
    <w:rsid w:val="00DF300C"/>
    <w:rsid w:val="00DF37F3"/>
    <w:rsid w:val="00DF38F3"/>
    <w:rsid w:val="00DF5472"/>
    <w:rsid w:val="00E01266"/>
    <w:rsid w:val="00E02103"/>
    <w:rsid w:val="00E0284E"/>
    <w:rsid w:val="00E029C6"/>
    <w:rsid w:val="00E06B3C"/>
    <w:rsid w:val="00E10DA2"/>
    <w:rsid w:val="00E10F3E"/>
    <w:rsid w:val="00E11DF0"/>
    <w:rsid w:val="00E12AEF"/>
    <w:rsid w:val="00E14564"/>
    <w:rsid w:val="00E15559"/>
    <w:rsid w:val="00E16E74"/>
    <w:rsid w:val="00E17560"/>
    <w:rsid w:val="00E1770F"/>
    <w:rsid w:val="00E204A3"/>
    <w:rsid w:val="00E2196E"/>
    <w:rsid w:val="00E21CFC"/>
    <w:rsid w:val="00E22C0F"/>
    <w:rsid w:val="00E23B13"/>
    <w:rsid w:val="00E23CAC"/>
    <w:rsid w:val="00E24093"/>
    <w:rsid w:val="00E24508"/>
    <w:rsid w:val="00E24E66"/>
    <w:rsid w:val="00E268DC"/>
    <w:rsid w:val="00E278DC"/>
    <w:rsid w:val="00E27ECE"/>
    <w:rsid w:val="00E303E4"/>
    <w:rsid w:val="00E316FA"/>
    <w:rsid w:val="00E31AA7"/>
    <w:rsid w:val="00E320F0"/>
    <w:rsid w:val="00E33A67"/>
    <w:rsid w:val="00E33F68"/>
    <w:rsid w:val="00E34618"/>
    <w:rsid w:val="00E34CAC"/>
    <w:rsid w:val="00E34E03"/>
    <w:rsid w:val="00E359B5"/>
    <w:rsid w:val="00E35A7B"/>
    <w:rsid w:val="00E35DDA"/>
    <w:rsid w:val="00E35EFA"/>
    <w:rsid w:val="00E35F44"/>
    <w:rsid w:val="00E360F4"/>
    <w:rsid w:val="00E36255"/>
    <w:rsid w:val="00E376A8"/>
    <w:rsid w:val="00E4038C"/>
    <w:rsid w:val="00E40FF3"/>
    <w:rsid w:val="00E41740"/>
    <w:rsid w:val="00E4217E"/>
    <w:rsid w:val="00E42200"/>
    <w:rsid w:val="00E430B9"/>
    <w:rsid w:val="00E436AA"/>
    <w:rsid w:val="00E44C62"/>
    <w:rsid w:val="00E463E2"/>
    <w:rsid w:val="00E52A50"/>
    <w:rsid w:val="00E54441"/>
    <w:rsid w:val="00E54603"/>
    <w:rsid w:val="00E546A4"/>
    <w:rsid w:val="00E56E88"/>
    <w:rsid w:val="00E605DD"/>
    <w:rsid w:val="00E60646"/>
    <w:rsid w:val="00E611BB"/>
    <w:rsid w:val="00E61888"/>
    <w:rsid w:val="00E620DD"/>
    <w:rsid w:val="00E6287B"/>
    <w:rsid w:val="00E62AC7"/>
    <w:rsid w:val="00E635C7"/>
    <w:rsid w:val="00E67912"/>
    <w:rsid w:val="00E7139A"/>
    <w:rsid w:val="00E713F8"/>
    <w:rsid w:val="00E73842"/>
    <w:rsid w:val="00E73E8B"/>
    <w:rsid w:val="00E7439C"/>
    <w:rsid w:val="00E7492B"/>
    <w:rsid w:val="00E76B70"/>
    <w:rsid w:val="00E77631"/>
    <w:rsid w:val="00E802F1"/>
    <w:rsid w:val="00E81337"/>
    <w:rsid w:val="00E81ED0"/>
    <w:rsid w:val="00E83B52"/>
    <w:rsid w:val="00E842D7"/>
    <w:rsid w:val="00E84610"/>
    <w:rsid w:val="00E84637"/>
    <w:rsid w:val="00E853E6"/>
    <w:rsid w:val="00E8578B"/>
    <w:rsid w:val="00E86F29"/>
    <w:rsid w:val="00E87D9D"/>
    <w:rsid w:val="00E90716"/>
    <w:rsid w:val="00E9231F"/>
    <w:rsid w:val="00E92994"/>
    <w:rsid w:val="00E935C7"/>
    <w:rsid w:val="00E93C31"/>
    <w:rsid w:val="00E93E8B"/>
    <w:rsid w:val="00E940B6"/>
    <w:rsid w:val="00E949DD"/>
    <w:rsid w:val="00E9539E"/>
    <w:rsid w:val="00E95D22"/>
    <w:rsid w:val="00E96894"/>
    <w:rsid w:val="00E96F1F"/>
    <w:rsid w:val="00E97A3E"/>
    <w:rsid w:val="00EA014C"/>
    <w:rsid w:val="00EA0707"/>
    <w:rsid w:val="00EA0E3B"/>
    <w:rsid w:val="00EA178D"/>
    <w:rsid w:val="00EA1A7F"/>
    <w:rsid w:val="00EA1E34"/>
    <w:rsid w:val="00EA1FF3"/>
    <w:rsid w:val="00EA285E"/>
    <w:rsid w:val="00EA393F"/>
    <w:rsid w:val="00EA4C8B"/>
    <w:rsid w:val="00EA50D3"/>
    <w:rsid w:val="00EA5324"/>
    <w:rsid w:val="00EA5EC0"/>
    <w:rsid w:val="00EA6B47"/>
    <w:rsid w:val="00EA6F1D"/>
    <w:rsid w:val="00EB3463"/>
    <w:rsid w:val="00EB3DCB"/>
    <w:rsid w:val="00EB55AA"/>
    <w:rsid w:val="00EB591B"/>
    <w:rsid w:val="00EB5E32"/>
    <w:rsid w:val="00EB68A2"/>
    <w:rsid w:val="00EB6DAB"/>
    <w:rsid w:val="00EB7E95"/>
    <w:rsid w:val="00EC0152"/>
    <w:rsid w:val="00EC028A"/>
    <w:rsid w:val="00EC0587"/>
    <w:rsid w:val="00EC0CDA"/>
    <w:rsid w:val="00EC14EE"/>
    <w:rsid w:val="00EC15BA"/>
    <w:rsid w:val="00EC2B1B"/>
    <w:rsid w:val="00EC2F61"/>
    <w:rsid w:val="00EC3C12"/>
    <w:rsid w:val="00EC4A71"/>
    <w:rsid w:val="00EC542A"/>
    <w:rsid w:val="00EC662A"/>
    <w:rsid w:val="00EC7509"/>
    <w:rsid w:val="00EC778D"/>
    <w:rsid w:val="00EC7799"/>
    <w:rsid w:val="00ED0C14"/>
    <w:rsid w:val="00ED1D14"/>
    <w:rsid w:val="00ED231A"/>
    <w:rsid w:val="00ED39CF"/>
    <w:rsid w:val="00ED4DF1"/>
    <w:rsid w:val="00ED5DC8"/>
    <w:rsid w:val="00ED62A7"/>
    <w:rsid w:val="00ED6358"/>
    <w:rsid w:val="00EE1D2F"/>
    <w:rsid w:val="00EE2C49"/>
    <w:rsid w:val="00EE2DCA"/>
    <w:rsid w:val="00EE3501"/>
    <w:rsid w:val="00EE37A1"/>
    <w:rsid w:val="00EE4602"/>
    <w:rsid w:val="00EE465D"/>
    <w:rsid w:val="00EE4A33"/>
    <w:rsid w:val="00EE5641"/>
    <w:rsid w:val="00EE5702"/>
    <w:rsid w:val="00EE5FC2"/>
    <w:rsid w:val="00EE66FE"/>
    <w:rsid w:val="00EE69FB"/>
    <w:rsid w:val="00EF27A7"/>
    <w:rsid w:val="00EF2D2A"/>
    <w:rsid w:val="00EF30CD"/>
    <w:rsid w:val="00EF3300"/>
    <w:rsid w:val="00EF376F"/>
    <w:rsid w:val="00EF4951"/>
    <w:rsid w:val="00EF593F"/>
    <w:rsid w:val="00EF5980"/>
    <w:rsid w:val="00EF66DC"/>
    <w:rsid w:val="00EF6CF1"/>
    <w:rsid w:val="00EF7D21"/>
    <w:rsid w:val="00F01132"/>
    <w:rsid w:val="00F0153A"/>
    <w:rsid w:val="00F02010"/>
    <w:rsid w:val="00F026CC"/>
    <w:rsid w:val="00F039BB"/>
    <w:rsid w:val="00F04443"/>
    <w:rsid w:val="00F057EC"/>
    <w:rsid w:val="00F05C6D"/>
    <w:rsid w:val="00F0616E"/>
    <w:rsid w:val="00F06221"/>
    <w:rsid w:val="00F10B07"/>
    <w:rsid w:val="00F114E9"/>
    <w:rsid w:val="00F1227D"/>
    <w:rsid w:val="00F1305D"/>
    <w:rsid w:val="00F130CF"/>
    <w:rsid w:val="00F1493F"/>
    <w:rsid w:val="00F14F18"/>
    <w:rsid w:val="00F15331"/>
    <w:rsid w:val="00F160DC"/>
    <w:rsid w:val="00F1649E"/>
    <w:rsid w:val="00F1656A"/>
    <w:rsid w:val="00F20448"/>
    <w:rsid w:val="00F205BE"/>
    <w:rsid w:val="00F207BD"/>
    <w:rsid w:val="00F2090A"/>
    <w:rsid w:val="00F21BFE"/>
    <w:rsid w:val="00F2284F"/>
    <w:rsid w:val="00F2429B"/>
    <w:rsid w:val="00F243F6"/>
    <w:rsid w:val="00F247FA"/>
    <w:rsid w:val="00F24AC5"/>
    <w:rsid w:val="00F25600"/>
    <w:rsid w:val="00F26265"/>
    <w:rsid w:val="00F262BE"/>
    <w:rsid w:val="00F266C4"/>
    <w:rsid w:val="00F26CEE"/>
    <w:rsid w:val="00F26D3D"/>
    <w:rsid w:val="00F26E79"/>
    <w:rsid w:val="00F27C89"/>
    <w:rsid w:val="00F305CA"/>
    <w:rsid w:val="00F32645"/>
    <w:rsid w:val="00F3459E"/>
    <w:rsid w:val="00F348C9"/>
    <w:rsid w:val="00F3591B"/>
    <w:rsid w:val="00F361FF"/>
    <w:rsid w:val="00F40501"/>
    <w:rsid w:val="00F40A47"/>
    <w:rsid w:val="00F41834"/>
    <w:rsid w:val="00F4278B"/>
    <w:rsid w:val="00F42BA9"/>
    <w:rsid w:val="00F43C70"/>
    <w:rsid w:val="00F43D1C"/>
    <w:rsid w:val="00F440BE"/>
    <w:rsid w:val="00F44DAC"/>
    <w:rsid w:val="00F44FC9"/>
    <w:rsid w:val="00F46352"/>
    <w:rsid w:val="00F471CA"/>
    <w:rsid w:val="00F474B8"/>
    <w:rsid w:val="00F500AC"/>
    <w:rsid w:val="00F50B37"/>
    <w:rsid w:val="00F51129"/>
    <w:rsid w:val="00F5157E"/>
    <w:rsid w:val="00F516D0"/>
    <w:rsid w:val="00F519C0"/>
    <w:rsid w:val="00F5248E"/>
    <w:rsid w:val="00F52C11"/>
    <w:rsid w:val="00F52F95"/>
    <w:rsid w:val="00F533ED"/>
    <w:rsid w:val="00F53FC9"/>
    <w:rsid w:val="00F54864"/>
    <w:rsid w:val="00F56A13"/>
    <w:rsid w:val="00F56A8B"/>
    <w:rsid w:val="00F56CE8"/>
    <w:rsid w:val="00F572A8"/>
    <w:rsid w:val="00F603E9"/>
    <w:rsid w:val="00F62BA4"/>
    <w:rsid w:val="00F62FFB"/>
    <w:rsid w:val="00F63646"/>
    <w:rsid w:val="00F647DF"/>
    <w:rsid w:val="00F64A1D"/>
    <w:rsid w:val="00F657A5"/>
    <w:rsid w:val="00F65F8E"/>
    <w:rsid w:val="00F67953"/>
    <w:rsid w:val="00F708BB"/>
    <w:rsid w:val="00F71964"/>
    <w:rsid w:val="00F7289C"/>
    <w:rsid w:val="00F72A33"/>
    <w:rsid w:val="00F72C3C"/>
    <w:rsid w:val="00F7314C"/>
    <w:rsid w:val="00F733F2"/>
    <w:rsid w:val="00F74278"/>
    <w:rsid w:val="00F74A79"/>
    <w:rsid w:val="00F74BD3"/>
    <w:rsid w:val="00F753A1"/>
    <w:rsid w:val="00F7557E"/>
    <w:rsid w:val="00F7564A"/>
    <w:rsid w:val="00F76A0B"/>
    <w:rsid w:val="00F76BD5"/>
    <w:rsid w:val="00F7728D"/>
    <w:rsid w:val="00F77B5C"/>
    <w:rsid w:val="00F81330"/>
    <w:rsid w:val="00F81626"/>
    <w:rsid w:val="00F81A85"/>
    <w:rsid w:val="00F81B21"/>
    <w:rsid w:val="00F81B8D"/>
    <w:rsid w:val="00F81F3A"/>
    <w:rsid w:val="00F82377"/>
    <w:rsid w:val="00F82F2D"/>
    <w:rsid w:val="00F83564"/>
    <w:rsid w:val="00F8425E"/>
    <w:rsid w:val="00F84646"/>
    <w:rsid w:val="00F84E70"/>
    <w:rsid w:val="00F86590"/>
    <w:rsid w:val="00F865A7"/>
    <w:rsid w:val="00F86ADB"/>
    <w:rsid w:val="00F86C91"/>
    <w:rsid w:val="00F8792E"/>
    <w:rsid w:val="00F930C1"/>
    <w:rsid w:val="00F937B4"/>
    <w:rsid w:val="00F95E1F"/>
    <w:rsid w:val="00F96076"/>
    <w:rsid w:val="00F97750"/>
    <w:rsid w:val="00F97794"/>
    <w:rsid w:val="00F97844"/>
    <w:rsid w:val="00F97E95"/>
    <w:rsid w:val="00FA17F4"/>
    <w:rsid w:val="00FA36B8"/>
    <w:rsid w:val="00FA49A3"/>
    <w:rsid w:val="00FA5185"/>
    <w:rsid w:val="00FA52D5"/>
    <w:rsid w:val="00FA5699"/>
    <w:rsid w:val="00FA68E0"/>
    <w:rsid w:val="00FA722F"/>
    <w:rsid w:val="00FB1588"/>
    <w:rsid w:val="00FB1A0C"/>
    <w:rsid w:val="00FB1CD0"/>
    <w:rsid w:val="00FB3186"/>
    <w:rsid w:val="00FB3209"/>
    <w:rsid w:val="00FB36CC"/>
    <w:rsid w:val="00FB3DAD"/>
    <w:rsid w:val="00FB49CF"/>
    <w:rsid w:val="00FB4A76"/>
    <w:rsid w:val="00FB55AB"/>
    <w:rsid w:val="00FB5CAB"/>
    <w:rsid w:val="00FB671E"/>
    <w:rsid w:val="00FB7634"/>
    <w:rsid w:val="00FB79BA"/>
    <w:rsid w:val="00FC01BB"/>
    <w:rsid w:val="00FC1633"/>
    <w:rsid w:val="00FC2175"/>
    <w:rsid w:val="00FC2EA3"/>
    <w:rsid w:val="00FC46C6"/>
    <w:rsid w:val="00FC51B6"/>
    <w:rsid w:val="00FC5EFE"/>
    <w:rsid w:val="00FC65C6"/>
    <w:rsid w:val="00FC711D"/>
    <w:rsid w:val="00FC7326"/>
    <w:rsid w:val="00FC7714"/>
    <w:rsid w:val="00FD0C5E"/>
    <w:rsid w:val="00FD0FA5"/>
    <w:rsid w:val="00FD2126"/>
    <w:rsid w:val="00FD2565"/>
    <w:rsid w:val="00FD37D6"/>
    <w:rsid w:val="00FD4839"/>
    <w:rsid w:val="00FD530F"/>
    <w:rsid w:val="00FD5F4F"/>
    <w:rsid w:val="00FD6D16"/>
    <w:rsid w:val="00FE14CA"/>
    <w:rsid w:val="00FE29A9"/>
    <w:rsid w:val="00FE350D"/>
    <w:rsid w:val="00FE3622"/>
    <w:rsid w:val="00FE3C89"/>
    <w:rsid w:val="00FE3E3F"/>
    <w:rsid w:val="00FE43C5"/>
    <w:rsid w:val="00FE4D09"/>
    <w:rsid w:val="00FE4F7D"/>
    <w:rsid w:val="00FE66E0"/>
    <w:rsid w:val="00FE6700"/>
    <w:rsid w:val="00FE7B54"/>
    <w:rsid w:val="00FF057E"/>
    <w:rsid w:val="00FF0CF0"/>
    <w:rsid w:val="00FF26EB"/>
    <w:rsid w:val="00FF423A"/>
    <w:rsid w:val="00FF47DB"/>
    <w:rsid w:val="00FF4F79"/>
    <w:rsid w:val="00FF55E4"/>
    <w:rsid w:val="00FF5B8D"/>
    <w:rsid w:val="00FF6BAC"/>
    <w:rsid w:val="00FF7260"/>
    <w:rsid w:val="00FF7A44"/>
    <w:rsid w:val="01BD9930"/>
    <w:rsid w:val="020BAD75"/>
    <w:rsid w:val="07855CDE"/>
    <w:rsid w:val="0841D5E2"/>
    <w:rsid w:val="0C0CA103"/>
    <w:rsid w:val="1430006A"/>
    <w:rsid w:val="1709BF4E"/>
    <w:rsid w:val="1E59FC3C"/>
    <w:rsid w:val="2252A1BA"/>
    <w:rsid w:val="2731BA4A"/>
    <w:rsid w:val="2754C7A0"/>
    <w:rsid w:val="2AB2B0DF"/>
    <w:rsid w:val="2EAA16F6"/>
    <w:rsid w:val="2EF1B321"/>
    <w:rsid w:val="32652C30"/>
    <w:rsid w:val="377CC4EC"/>
    <w:rsid w:val="399B56FC"/>
    <w:rsid w:val="3B598CEB"/>
    <w:rsid w:val="3C41D765"/>
    <w:rsid w:val="3E0F2CB6"/>
    <w:rsid w:val="3F10A0C3"/>
    <w:rsid w:val="40F45E05"/>
    <w:rsid w:val="44448FEF"/>
    <w:rsid w:val="448B42AC"/>
    <w:rsid w:val="4C3483B9"/>
    <w:rsid w:val="4C68E3DD"/>
    <w:rsid w:val="4C721E9C"/>
    <w:rsid w:val="56DF9696"/>
    <w:rsid w:val="5ACE273F"/>
    <w:rsid w:val="5CB77448"/>
    <w:rsid w:val="5D4066C8"/>
    <w:rsid w:val="5DE330CA"/>
    <w:rsid w:val="5E1BAD99"/>
    <w:rsid w:val="5F89E03D"/>
    <w:rsid w:val="60FF2A32"/>
    <w:rsid w:val="612B2D2D"/>
    <w:rsid w:val="64933A46"/>
    <w:rsid w:val="6589C86D"/>
    <w:rsid w:val="6E29EDDE"/>
    <w:rsid w:val="6EBBAF7B"/>
    <w:rsid w:val="70E8E92B"/>
    <w:rsid w:val="718FD64D"/>
    <w:rsid w:val="75F66F6B"/>
    <w:rsid w:val="7617B1D4"/>
    <w:rsid w:val="77FCD561"/>
    <w:rsid w:val="7831CFFD"/>
    <w:rsid w:val="7918BF0A"/>
    <w:rsid w:val="7C6476A6"/>
    <w:rsid w:val="7E12D74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7105"/>
    <o:shapelayout v:ext="edit">
      <o:idmap v:ext="edit" data="1"/>
    </o:shapelayout>
  </w:shapeDefaults>
  <w:decimalSymbol w:val="."/>
  <w:listSeparator w:val=","/>
  <w14:docId w14:val="2B65B94A"/>
  <w15:docId w15:val="{87B84B16-3DF7-491B-8615-BDBDCBEDC8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GB" w:eastAsia="en-GB" w:bidi="ar-SA"/>
      </w:rPr>
    </w:rPrDefault>
    <w:pPrDefault>
      <w:pPr>
        <w:spacing w:line="276" w:lineRule="auto"/>
        <w:contextualSpacing/>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Smart Link Error" w:semiHidden="1" w:unhideWhenUsed="1"/>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paragraph" w:styleId="Heading7">
    <w:name w:val="heading 7"/>
    <w:basedOn w:val="Normal"/>
    <w:next w:val="Normal"/>
    <w:link w:val="Heading7Char"/>
    <w:uiPriority w:val="9"/>
    <w:unhideWhenUsed/>
    <w:qFormat/>
    <w:rsid w:val="00A270D4"/>
    <w:pPr>
      <w:keepNext/>
      <w:keepLines/>
      <w:spacing w:before="40"/>
      <w:outlineLvl w:val="6"/>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Bibliography">
    <w:name w:val="Bibliography"/>
    <w:basedOn w:val="Normal"/>
    <w:next w:val="Normal"/>
    <w:uiPriority w:val="37"/>
    <w:unhideWhenUsed/>
    <w:rsid w:val="009512CA"/>
    <w:pPr>
      <w:tabs>
        <w:tab w:val="left" w:pos="384"/>
      </w:tabs>
      <w:spacing w:line="480" w:lineRule="auto"/>
      <w:ind w:left="384" w:hanging="384"/>
    </w:pPr>
  </w:style>
  <w:style w:type="paragraph" w:styleId="Header">
    <w:name w:val="header"/>
    <w:basedOn w:val="Normal"/>
    <w:link w:val="HeaderChar"/>
    <w:uiPriority w:val="99"/>
    <w:unhideWhenUsed/>
    <w:rsid w:val="00261504"/>
    <w:pPr>
      <w:tabs>
        <w:tab w:val="center" w:pos="4513"/>
        <w:tab w:val="right" w:pos="9026"/>
      </w:tabs>
      <w:spacing w:line="240" w:lineRule="auto"/>
    </w:pPr>
  </w:style>
  <w:style w:type="character" w:customStyle="1" w:styleId="HeaderChar">
    <w:name w:val="Header Char"/>
    <w:basedOn w:val="DefaultParagraphFont"/>
    <w:link w:val="Header"/>
    <w:uiPriority w:val="99"/>
    <w:rsid w:val="00261504"/>
  </w:style>
  <w:style w:type="paragraph" w:styleId="Footer">
    <w:name w:val="footer"/>
    <w:basedOn w:val="Normal"/>
    <w:link w:val="FooterChar"/>
    <w:uiPriority w:val="99"/>
    <w:unhideWhenUsed/>
    <w:rsid w:val="00261504"/>
    <w:pPr>
      <w:tabs>
        <w:tab w:val="center" w:pos="4513"/>
        <w:tab w:val="right" w:pos="9026"/>
      </w:tabs>
      <w:spacing w:line="240" w:lineRule="auto"/>
    </w:pPr>
  </w:style>
  <w:style w:type="character" w:customStyle="1" w:styleId="FooterChar">
    <w:name w:val="Footer Char"/>
    <w:basedOn w:val="DefaultParagraphFont"/>
    <w:link w:val="Footer"/>
    <w:uiPriority w:val="99"/>
    <w:rsid w:val="00261504"/>
  </w:style>
  <w:style w:type="character" w:styleId="CommentReference">
    <w:name w:val="annotation reference"/>
    <w:basedOn w:val="DefaultParagraphFont"/>
    <w:uiPriority w:val="99"/>
    <w:semiHidden/>
    <w:unhideWhenUsed/>
    <w:rsid w:val="00522E24"/>
    <w:rPr>
      <w:sz w:val="16"/>
      <w:szCs w:val="16"/>
    </w:rPr>
  </w:style>
  <w:style w:type="paragraph" w:styleId="CommentText">
    <w:name w:val="annotation text"/>
    <w:basedOn w:val="Normal"/>
    <w:link w:val="CommentTextChar"/>
    <w:uiPriority w:val="99"/>
    <w:unhideWhenUsed/>
    <w:rsid w:val="00522E24"/>
    <w:pPr>
      <w:spacing w:line="240" w:lineRule="auto"/>
    </w:pPr>
    <w:rPr>
      <w:sz w:val="20"/>
      <w:szCs w:val="20"/>
    </w:rPr>
  </w:style>
  <w:style w:type="character" w:customStyle="1" w:styleId="CommentTextChar">
    <w:name w:val="Comment Text Char"/>
    <w:basedOn w:val="DefaultParagraphFont"/>
    <w:link w:val="CommentText"/>
    <w:uiPriority w:val="99"/>
    <w:rsid w:val="00522E24"/>
    <w:rPr>
      <w:sz w:val="20"/>
      <w:szCs w:val="20"/>
    </w:rPr>
  </w:style>
  <w:style w:type="paragraph" w:styleId="CommentSubject">
    <w:name w:val="annotation subject"/>
    <w:basedOn w:val="CommentText"/>
    <w:next w:val="CommentText"/>
    <w:link w:val="CommentSubjectChar"/>
    <w:uiPriority w:val="99"/>
    <w:semiHidden/>
    <w:unhideWhenUsed/>
    <w:rsid w:val="00522E24"/>
    <w:rPr>
      <w:b/>
      <w:bCs/>
    </w:rPr>
  </w:style>
  <w:style w:type="character" w:customStyle="1" w:styleId="CommentSubjectChar">
    <w:name w:val="Comment Subject Char"/>
    <w:basedOn w:val="CommentTextChar"/>
    <w:link w:val="CommentSubject"/>
    <w:uiPriority w:val="99"/>
    <w:semiHidden/>
    <w:rsid w:val="00522E24"/>
    <w:rPr>
      <w:b/>
      <w:bCs/>
      <w:sz w:val="20"/>
      <w:szCs w:val="20"/>
    </w:rPr>
  </w:style>
  <w:style w:type="paragraph" w:styleId="BalloonText">
    <w:name w:val="Balloon Text"/>
    <w:basedOn w:val="Normal"/>
    <w:link w:val="BalloonTextChar"/>
    <w:uiPriority w:val="99"/>
    <w:semiHidden/>
    <w:unhideWhenUsed/>
    <w:rsid w:val="00522E2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22E24"/>
    <w:rPr>
      <w:rFonts w:ascii="Segoe UI" w:hAnsi="Segoe UI" w:cs="Segoe UI"/>
      <w:sz w:val="18"/>
      <w:szCs w:val="18"/>
    </w:rPr>
  </w:style>
  <w:style w:type="character" w:styleId="LineNumber">
    <w:name w:val="line number"/>
    <w:basedOn w:val="DefaultParagraphFont"/>
    <w:uiPriority w:val="99"/>
    <w:semiHidden/>
    <w:unhideWhenUsed/>
    <w:rsid w:val="00097C10"/>
  </w:style>
  <w:style w:type="character" w:styleId="Hyperlink">
    <w:name w:val="Hyperlink"/>
    <w:basedOn w:val="DefaultParagraphFont"/>
    <w:uiPriority w:val="99"/>
    <w:unhideWhenUsed/>
    <w:rPr>
      <w:color w:val="0000FF" w:themeColor="hyperlink"/>
      <w:u w:val="single"/>
    </w:rPr>
  </w:style>
  <w:style w:type="paragraph" w:styleId="ListParagraph">
    <w:name w:val="List Paragraph"/>
    <w:basedOn w:val="Normal"/>
    <w:uiPriority w:val="34"/>
    <w:qFormat/>
    <w:pPr>
      <w:ind w:left="720"/>
    </w:pPr>
  </w:style>
  <w:style w:type="character" w:customStyle="1" w:styleId="title-text">
    <w:name w:val="title-text"/>
    <w:basedOn w:val="DefaultParagraphFont"/>
    <w:rsid w:val="005771A5"/>
  </w:style>
  <w:style w:type="character" w:customStyle="1" w:styleId="sr-only">
    <w:name w:val="sr-only"/>
    <w:basedOn w:val="DefaultParagraphFont"/>
    <w:rsid w:val="005771A5"/>
  </w:style>
  <w:style w:type="character" w:customStyle="1" w:styleId="text">
    <w:name w:val="text"/>
    <w:basedOn w:val="DefaultParagraphFont"/>
    <w:rsid w:val="005771A5"/>
  </w:style>
  <w:style w:type="paragraph" w:customStyle="1" w:styleId="EndNoteBibliographyTitle">
    <w:name w:val="EndNote Bibliography Title"/>
    <w:basedOn w:val="Normal"/>
    <w:link w:val="EndNoteBibliographyTitleChar"/>
    <w:rsid w:val="00DB61CE"/>
    <w:pPr>
      <w:jc w:val="center"/>
    </w:pPr>
    <w:rPr>
      <w:noProof/>
    </w:rPr>
  </w:style>
  <w:style w:type="character" w:customStyle="1" w:styleId="EndNoteBibliographyTitleChar">
    <w:name w:val="EndNote Bibliography Title Char"/>
    <w:basedOn w:val="DefaultParagraphFont"/>
    <w:link w:val="EndNoteBibliographyTitle"/>
    <w:rsid w:val="00DB61CE"/>
    <w:rPr>
      <w:noProof/>
    </w:rPr>
  </w:style>
  <w:style w:type="paragraph" w:customStyle="1" w:styleId="EndNoteBibliography">
    <w:name w:val="EndNote Bibliography"/>
    <w:basedOn w:val="Normal"/>
    <w:link w:val="EndNoteBibliographyChar"/>
    <w:rsid w:val="00DB61CE"/>
    <w:pPr>
      <w:spacing w:line="240" w:lineRule="auto"/>
    </w:pPr>
    <w:rPr>
      <w:noProof/>
    </w:rPr>
  </w:style>
  <w:style w:type="character" w:customStyle="1" w:styleId="EndNoteBibliographyChar">
    <w:name w:val="EndNote Bibliography Char"/>
    <w:basedOn w:val="DefaultParagraphFont"/>
    <w:link w:val="EndNoteBibliography"/>
    <w:rsid w:val="00DB61CE"/>
    <w:rPr>
      <w:noProof/>
    </w:rPr>
  </w:style>
  <w:style w:type="character" w:styleId="FollowedHyperlink">
    <w:name w:val="FollowedHyperlink"/>
    <w:basedOn w:val="DefaultParagraphFont"/>
    <w:uiPriority w:val="99"/>
    <w:semiHidden/>
    <w:unhideWhenUsed/>
    <w:rsid w:val="00F76BD5"/>
    <w:rPr>
      <w:color w:val="800080" w:themeColor="followedHyperlink"/>
      <w:u w:val="single"/>
    </w:rPr>
  </w:style>
  <w:style w:type="character" w:styleId="UnresolvedMention">
    <w:name w:val="Unresolved Mention"/>
    <w:basedOn w:val="DefaultParagraphFont"/>
    <w:uiPriority w:val="99"/>
    <w:rsid w:val="00796CAB"/>
    <w:rPr>
      <w:color w:val="605E5C"/>
      <w:shd w:val="clear" w:color="auto" w:fill="E1DFDD"/>
    </w:rPr>
  </w:style>
  <w:style w:type="character" w:customStyle="1" w:styleId="publisher-info-label">
    <w:name w:val="publisher-info-label"/>
    <w:basedOn w:val="DefaultParagraphFont"/>
    <w:rsid w:val="00BD3191"/>
  </w:style>
  <w:style w:type="character" w:customStyle="1" w:styleId="authors-info">
    <w:name w:val="authors-info"/>
    <w:basedOn w:val="DefaultParagraphFont"/>
    <w:rsid w:val="00BD3191"/>
  </w:style>
  <w:style w:type="character" w:customStyle="1" w:styleId="blue-tooltip">
    <w:name w:val="blue-tooltip"/>
    <w:basedOn w:val="DefaultParagraphFont"/>
    <w:rsid w:val="00BD3191"/>
  </w:style>
  <w:style w:type="paragraph" w:styleId="NoSpacing">
    <w:name w:val="No Spacing"/>
    <w:uiPriority w:val="1"/>
    <w:qFormat/>
    <w:rsid w:val="00580A60"/>
    <w:pPr>
      <w:spacing w:after="240" w:line="480" w:lineRule="auto"/>
      <w:contextualSpacing w:val="0"/>
    </w:pPr>
    <w:rPr>
      <w:sz w:val="24"/>
    </w:rPr>
  </w:style>
  <w:style w:type="paragraph" w:customStyle="1" w:styleId="paragraph">
    <w:name w:val="paragraph"/>
    <w:basedOn w:val="Normal"/>
    <w:rsid w:val="008B1763"/>
    <w:pPr>
      <w:spacing w:before="100" w:beforeAutospacing="1" w:after="100" w:afterAutospacing="1" w:line="240" w:lineRule="auto"/>
      <w:contextualSpacing w:val="0"/>
    </w:pPr>
    <w:rPr>
      <w:rFonts w:ascii="Times New Roman" w:eastAsia="Times New Roman" w:hAnsi="Times New Roman" w:cs="Times New Roman"/>
      <w:sz w:val="24"/>
      <w:szCs w:val="24"/>
    </w:rPr>
  </w:style>
  <w:style w:type="character" w:customStyle="1" w:styleId="spellingerror">
    <w:name w:val="spellingerror"/>
    <w:basedOn w:val="DefaultParagraphFont"/>
    <w:rsid w:val="008B1763"/>
  </w:style>
  <w:style w:type="character" w:customStyle="1" w:styleId="normaltextrun">
    <w:name w:val="normaltextrun"/>
    <w:basedOn w:val="DefaultParagraphFont"/>
    <w:rsid w:val="008B1763"/>
  </w:style>
  <w:style w:type="character" w:customStyle="1" w:styleId="eop">
    <w:name w:val="eop"/>
    <w:basedOn w:val="DefaultParagraphFont"/>
    <w:rsid w:val="008B1763"/>
  </w:style>
  <w:style w:type="character" w:customStyle="1" w:styleId="contextualspellingandgrammarerror">
    <w:name w:val="contextualspellingandgrammarerror"/>
    <w:basedOn w:val="DefaultParagraphFont"/>
    <w:rsid w:val="008B1763"/>
  </w:style>
  <w:style w:type="paragraph" w:styleId="Caption">
    <w:name w:val="caption"/>
    <w:basedOn w:val="Normal"/>
    <w:next w:val="Normal"/>
    <w:uiPriority w:val="35"/>
    <w:unhideWhenUsed/>
    <w:qFormat/>
    <w:rsid w:val="00F81A85"/>
    <w:pPr>
      <w:spacing w:after="200" w:line="480" w:lineRule="auto"/>
      <w:jc w:val="center"/>
    </w:pPr>
    <w:rPr>
      <w:i/>
      <w:iCs/>
      <w:color w:val="595959" w:themeColor="text1" w:themeTint="A6"/>
      <w:sz w:val="20"/>
      <w:szCs w:val="18"/>
    </w:rPr>
  </w:style>
  <w:style w:type="character" w:customStyle="1" w:styleId="Heading7Char">
    <w:name w:val="Heading 7 Char"/>
    <w:basedOn w:val="DefaultParagraphFont"/>
    <w:link w:val="Heading7"/>
    <w:uiPriority w:val="9"/>
    <w:rsid w:val="00A270D4"/>
    <w:rPr>
      <w:rFonts w:asciiTheme="majorHAnsi" w:eastAsiaTheme="majorEastAsia" w:hAnsiTheme="majorHAnsi" w:cstheme="majorBidi"/>
      <w:i/>
      <w:iCs/>
      <w:color w:val="243F60" w:themeColor="accent1" w:themeShade="7F"/>
    </w:rPr>
  </w:style>
  <w:style w:type="character" w:styleId="Strong">
    <w:name w:val="Strong"/>
    <w:basedOn w:val="DefaultParagraphFont"/>
    <w:uiPriority w:val="22"/>
    <w:qFormat/>
    <w:rsid w:val="00AE1A0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9604898">
      <w:bodyDiv w:val="1"/>
      <w:marLeft w:val="0"/>
      <w:marRight w:val="0"/>
      <w:marTop w:val="0"/>
      <w:marBottom w:val="0"/>
      <w:divBdr>
        <w:top w:val="none" w:sz="0" w:space="0" w:color="auto"/>
        <w:left w:val="none" w:sz="0" w:space="0" w:color="auto"/>
        <w:bottom w:val="none" w:sz="0" w:space="0" w:color="auto"/>
        <w:right w:val="none" w:sz="0" w:space="0" w:color="auto"/>
      </w:divBdr>
      <w:divsChild>
        <w:div w:id="346445347">
          <w:marLeft w:val="0"/>
          <w:marRight w:val="0"/>
          <w:marTop w:val="0"/>
          <w:marBottom w:val="0"/>
          <w:divBdr>
            <w:top w:val="none" w:sz="0" w:space="0" w:color="auto"/>
            <w:left w:val="none" w:sz="0" w:space="0" w:color="auto"/>
            <w:bottom w:val="none" w:sz="0" w:space="0" w:color="auto"/>
            <w:right w:val="none" w:sz="0" w:space="0" w:color="auto"/>
          </w:divBdr>
        </w:div>
        <w:div w:id="438641053">
          <w:marLeft w:val="0"/>
          <w:marRight w:val="0"/>
          <w:marTop w:val="0"/>
          <w:marBottom w:val="0"/>
          <w:divBdr>
            <w:top w:val="none" w:sz="0" w:space="0" w:color="auto"/>
            <w:left w:val="none" w:sz="0" w:space="0" w:color="auto"/>
            <w:bottom w:val="none" w:sz="0" w:space="0" w:color="auto"/>
            <w:right w:val="none" w:sz="0" w:space="0" w:color="auto"/>
          </w:divBdr>
        </w:div>
        <w:div w:id="503938518">
          <w:marLeft w:val="0"/>
          <w:marRight w:val="0"/>
          <w:marTop w:val="0"/>
          <w:marBottom w:val="0"/>
          <w:divBdr>
            <w:top w:val="none" w:sz="0" w:space="0" w:color="auto"/>
            <w:left w:val="none" w:sz="0" w:space="0" w:color="auto"/>
            <w:bottom w:val="none" w:sz="0" w:space="0" w:color="auto"/>
            <w:right w:val="none" w:sz="0" w:space="0" w:color="auto"/>
          </w:divBdr>
        </w:div>
        <w:div w:id="1190872603">
          <w:marLeft w:val="0"/>
          <w:marRight w:val="0"/>
          <w:marTop w:val="0"/>
          <w:marBottom w:val="0"/>
          <w:divBdr>
            <w:top w:val="none" w:sz="0" w:space="0" w:color="auto"/>
            <w:left w:val="none" w:sz="0" w:space="0" w:color="auto"/>
            <w:bottom w:val="none" w:sz="0" w:space="0" w:color="auto"/>
            <w:right w:val="none" w:sz="0" w:space="0" w:color="auto"/>
          </w:divBdr>
        </w:div>
        <w:div w:id="1533490499">
          <w:marLeft w:val="0"/>
          <w:marRight w:val="0"/>
          <w:marTop w:val="0"/>
          <w:marBottom w:val="0"/>
          <w:divBdr>
            <w:top w:val="none" w:sz="0" w:space="0" w:color="auto"/>
            <w:left w:val="none" w:sz="0" w:space="0" w:color="auto"/>
            <w:bottom w:val="none" w:sz="0" w:space="0" w:color="auto"/>
            <w:right w:val="none" w:sz="0" w:space="0" w:color="auto"/>
          </w:divBdr>
        </w:div>
        <w:div w:id="2010251561">
          <w:marLeft w:val="0"/>
          <w:marRight w:val="0"/>
          <w:marTop w:val="0"/>
          <w:marBottom w:val="0"/>
          <w:divBdr>
            <w:top w:val="none" w:sz="0" w:space="0" w:color="auto"/>
            <w:left w:val="none" w:sz="0" w:space="0" w:color="auto"/>
            <w:bottom w:val="none" w:sz="0" w:space="0" w:color="auto"/>
            <w:right w:val="none" w:sz="0" w:space="0" w:color="auto"/>
          </w:divBdr>
        </w:div>
        <w:div w:id="2103643763">
          <w:marLeft w:val="0"/>
          <w:marRight w:val="0"/>
          <w:marTop w:val="0"/>
          <w:marBottom w:val="0"/>
          <w:divBdr>
            <w:top w:val="none" w:sz="0" w:space="0" w:color="auto"/>
            <w:left w:val="none" w:sz="0" w:space="0" w:color="auto"/>
            <w:bottom w:val="none" w:sz="0" w:space="0" w:color="auto"/>
            <w:right w:val="none" w:sz="0" w:space="0" w:color="auto"/>
          </w:divBdr>
        </w:div>
      </w:divsChild>
    </w:div>
    <w:div w:id="350574351">
      <w:bodyDiv w:val="1"/>
      <w:marLeft w:val="0"/>
      <w:marRight w:val="0"/>
      <w:marTop w:val="0"/>
      <w:marBottom w:val="0"/>
      <w:divBdr>
        <w:top w:val="none" w:sz="0" w:space="0" w:color="auto"/>
        <w:left w:val="none" w:sz="0" w:space="0" w:color="auto"/>
        <w:bottom w:val="none" w:sz="0" w:space="0" w:color="auto"/>
        <w:right w:val="none" w:sz="0" w:space="0" w:color="auto"/>
      </w:divBdr>
      <w:divsChild>
        <w:div w:id="50885277">
          <w:marLeft w:val="0"/>
          <w:marRight w:val="0"/>
          <w:marTop w:val="0"/>
          <w:marBottom w:val="0"/>
          <w:divBdr>
            <w:top w:val="none" w:sz="0" w:space="0" w:color="auto"/>
            <w:left w:val="none" w:sz="0" w:space="0" w:color="auto"/>
            <w:bottom w:val="none" w:sz="0" w:space="0" w:color="auto"/>
            <w:right w:val="none" w:sz="0" w:space="0" w:color="auto"/>
          </w:divBdr>
          <w:divsChild>
            <w:div w:id="1739010068">
              <w:marLeft w:val="0"/>
              <w:marRight w:val="0"/>
              <w:marTop w:val="0"/>
              <w:marBottom w:val="0"/>
              <w:divBdr>
                <w:top w:val="none" w:sz="0" w:space="0" w:color="auto"/>
                <w:left w:val="none" w:sz="0" w:space="0" w:color="auto"/>
                <w:bottom w:val="none" w:sz="0" w:space="0" w:color="auto"/>
                <w:right w:val="none" w:sz="0" w:space="0" w:color="auto"/>
              </w:divBdr>
              <w:divsChild>
                <w:div w:id="1200968789">
                  <w:marLeft w:val="0"/>
                  <w:marRight w:val="0"/>
                  <w:marTop w:val="0"/>
                  <w:marBottom w:val="0"/>
                  <w:divBdr>
                    <w:top w:val="none" w:sz="0" w:space="0" w:color="auto"/>
                    <w:left w:val="none" w:sz="0" w:space="0" w:color="auto"/>
                    <w:bottom w:val="none" w:sz="0" w:space="0" w:color="auto"/>
                    <w:right w:val="none" w:sz="0" w:space="0" w:color="auto"/>
                  </w:divBdr>
                  <w:divsChild>
                    <w:div w:id="420177018">
                      <w:marLeft w:val="0"/>
                      <w:marRight w:val="0"/>
                      <w:marTop w:val="0"/>
                      <w:marBottom w:val="0"/>
                      <w:divBdr>
                        <w:top w:val="none" w:sz="0" w:space="0" w:color="auto"/>
                        <w:left w:val="none" w:sz="0" w:space="0" w:color="auto"/>
                        <w:bottom w:val="none" w:sz="0" w:space="0" w:color="auto"/>
                        <w:right w:val="none" w:sz="0" w:space="0" w:color="auto"/>
                      </w:divBdr>
                      <w:divsChild>
                        <w:div w:id="566575242">
                          <w:marLeft w:val="0"/>
                          <w:marRight w:val="0"/>
                          <w:marTop w:val="0"/>
                          <w:marBottom w:val="0"/>
                          <w:divBdr>
                            <w:top w:val="none" w:sz="0" w:space="0" w:color="auto"/>
                            <w:left w:val="none" w:sz="0" w:space="0" w:color="auto"/>
                            <w:bottom w:val="none" w:sz="0" w:space="0" w:color="auto"/>
                            <w:right w:val="none" w:sz="0" w:space="0" w:color="auto"/>
                          </w:divBdr>
                          <w:divsChild>
                            <w:div w:id="836265135">
                              <w:marLeft w:val="0"/>
                              <w:marRight w:val="0"/>
                              <w:marTop w:val="0"/>
                              <w:marBottom w:val="0"/>
                              <w:divBdr>
                                <w:top w:val="none" w:sz="0" w:space="0" w:color="auto"/>
                                <w:left w:val="none" w:sz="0" w:space="0" w:color="auto"/>
                                <w:bottom w:val="none" w:sz="0" w:space="0" w:color="auto"/>
                                <w:right w:val="none" w:sz="0" w:space="0" w:color="auto"/>
                              </w:divBdr>
                              <w:divsChild>
                                <w:div w:id="583801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5575921">
                          <w:marLeft w:val="0"/>
                          <w:marRight w:val="0"/>
                          <w:marTop w:val="0"/>
                          <w:marBottom w:val="0"/>
                          <w:divBdr>
                            <w:top w:val="none" w:sz="0" w:space="0" w:color="auto"/>
                            <w:left w:val="none" w:sz="0" w:space="0" w:color="auto"/>
                            <w:bottom w:val="none" w:sz="0" w:space="0" w:color="auto"/>
                            <w:right w:val="none" w:sz="0" w:space="0" w:color="auto"/>
                          </w:divBdr>
                          <w:divsChild>
                            <w:div w:id="1868786146">
                              <w:marLeft w:val="0"/>
                              <w:marRight w:val="0"/>
                              <w:marTop w:val="0"/>
                              <w:marBottom w:val="0"/>
                              <w:divBdr>
                                <w:top w:val="single" w:sz="6" w:space="0" w:color="006600"/>
                                <w:left w:val="single" w:sz="6" w:space="10" w:color="006600"/>
                                <w:bottom w:val="single" w:sz="6" w:space="0" w:color="006600"/>
                                <w:right w:val="single" w:sz="6" w:space="10" w:color="006600"/>
                              </w:divBdr>
                              <w:divsChild>
                                <w:div w:id="1393506403">
                                  <w:marLeft w:val="0"/>
                                  <w:marRight w:val="0"/>
                                  <w:marTop w:val="0"/>
                                  <w:marBottom w:val="0"/>
                                  <w:divBdr>
                                    <w:top w:val="none" w:sz="0" w:space="0" w:color="auto"/>
                                    <w:left w:val="none" w:sz="0" w:space="0" w:color="auto"/>
                                    <w:bottom w:val="none" w:sz="0" w:space="0" w:color="auto"/>
                                    <w:right w:val="none" w:sz="0" w:space="0" w:color="auto"/>
                                  </w:divBdr>
                                </w:div>
                                <w:div w:id="1484931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50813737">
          <w:marLeft w:val="0"/>
          <w:marRight w:val="0"/>
          <w:marTop w:val="0"/>
          <w:marBottom w:val="0"/>
          <w:divBdr>
            <w:top w:val="none" w:sz="0" w:space="0" w:color="auto"/>
            <w:left w:val="none" w:sz="0" w:space="0" w:color="auto"/>
            <w:bottom w:val="none" w:sz="0" w:space="0" w:color="auto"/>
            <w:right w:val="none" w:sz="0" w:space="0" w:color="auto"/>
          </w:divBdr>
          <w:divsChild>
            <w:div w:id="64500359">
              <w:marLeft w:val="0"/>
              <w:marRight w:val="0"/>
              <w:marTop w:val="0"/>
              <w:marBottom w:val="0"/>
              <w:divBdr>
                <w:top w:val="none" w:sz="0" w:space="0" w:color="auto"/>
                <w:left w:val="none" w:sz="0" w:space="0" w:color="auto"/>
                <w:bottom w:val="none" w:sz="0" w:space="0" w:color="auto"/>
                <w:right w:val="none" w:sz="0" w:space="0" w:color="auto"/>
              </w:divBdr>
              <w:divsChild>
                <w:div w:id="622032761">
                  <w:marLeft w:val="0"/>
                  <w:marRight w:val="0"/>
                  <w:marTop w:val="0"/>
                  <w:marBottom w:val="0"/>
                  <w:divBdr>
                    <w:top w:val="none" w:sz="0" w:space="0" w:color="auto"/>
                    <w:left w:val="none" w:sz="0" w:space="0" w:color="auto"/>
                    <w:bottom w:val="none" w:sz="0" w:space="0" w:color="auto"/>
                    <w:right w:val="none" w:sz="0" w:space="0" w:color="auto"/>
                  </w:divBdr>
                  <w:divsChild>
                    <w:div w:id="368146691">
                      <w:marLeft w:val="0"/>
                      <w:marRight w:val="0"/>
                      <w:marTop w:val="0"/>
                      <w:marBottom w:val="0"/>
                      <w:divBdr>
                        <w:top w:val="none" w:sz="0" w:space="0" w:color="auto"/>
                        <w:left w:val="none" w:sz="0" w:space="0" w:color="auto"/>
                        <w:bottom w:val="none" w:sz="0" w:space="0" w:color="auto"/>
                        <w:right w:val="none" w:sz="0" w:space="0" w:color="auto"/>
                      </w:divBdr>
                      <w:divsChild>
                        <w:div w:id="1590696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28504440">
      <w:bodyDiv w:val="1"/>
      <w:marLeft w:val="0"/>
      <w:marRight w:val="0"/>
      <w:marTop w:val="0"/>
      <w:marBottom w:val="0"/>
      <w:divBdr>
        <w:top w:val="none" w:sz="0" w:space="0" w:color="auto"/>
        <w:left w:val="none" w:sz="0" w:space="0" w:color="auto"/>
        <w:bottom w:val="none" w:sz="0" w:space="0" w:color="auto"/>
        <w:right w:val="none" w:sz="0" w:space="0" w:color="auto"/>
      </w:divBdr>
      <w:divsChild>
        <w:div w:id="1734809339">
          <w:marLeft w:val="0"/>
          <w:marRight w:val="0"/>
          <w:marTop w:val="0"/>
          <w:marBottom w:val="0"/>
          <w:divBdr>
            <w:top w:val="none" w:sz="0" w:space="0" w:color="auto"/>
            <w:left w:val="none" w:sz="0" w:space="0" w:color="auto"/>
            <w:bottom w:val="none" w:sz="0" w:space="0" w:color="auto"/>
            <w:right w:val="none" w:sz="0" w:space="0" w:color="auto"/>
          </w:divBdr>
          <w:divsChild>
            <w:div w:id="1682077730">
              <w:marLeft w:val="0"/>
              <w:marRight w:val="0"/>
              <w:marTop w:val="0"/>
              <w:marBottom w:val="0"/>
              <w:divBdr>
                <w:top w:val="none" w:sz="0" w:space="0" w:color="auto"/>
                <w:left w:val="none" w:sz="0" w:space="0" w:color="auto"/>
                <w:bottom w:val="none" w:sz="0" w:space="0" w:color="auto"/>
                <w:right w:val="none" w:sz="0" w:space="0" w:color="auto"/>
              </w:divBdr>
              <w:divsChild>
                <w:div w:id="1279334407">
                  <w:marLeft w:val="0"/>
                  <w:marRight w:val="0"/>
                  <w:marTop w:val="0"/>
                  <w:marBottom w:val="0"/>
                  <w:divBdr>
                    <w:top w:val="none" w:sz="0" w:space="0" w:color="auto"/>
                    <w:left w:val="none" w:sz="0" w:space="0" w:color="auto"/>
                    <w:bottom w:val="none" w:sz="0" w:space="0" w:color="auto"/>
                    <w:right w:val="none" w:sz="0" w:space="0" w:color="auto"/>
                  </w:divBdr>
                  <w:divsChild>
                    <w:div w:id="445344687">
                      <w:marLeft w:val="0"/>
                      <w:marRight w:val="0"/>
                      <w:marTop w:val="0"/>
                      <w:marBottom w:val="0"/>
                      <w:divBdr>
                        <w:top w:val="none" w:sz="0" w:space="0" w:color="auto"/>
                        <w:left w:val="none" w:sz="0" w:space="0" w:color="auto"/>
                        <w:bottom w:val="none" w:sz="0" w:space="0" w:color="auto"/>
                        <w:right w:val="none" w:sz="0" w:space="0" w:color="auto"/>
                      </w:divBdr>
                      <w:divsChild>
                        <w:div w:id="1566647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7001202">
          <w:marLeft w:val="0"/>
          <w:marRight w:val="0"/>
          <w:marTop w:val="0"/>
          <w:marBottom w:val="0"/>
          <w:divBdr>
            <w:top w:val="none" w:sz="0" w:space="0" w:color="auto"/>
            <w:left w:val="none" w:sz="0" w:space="0" w:color="auto"/>
            <w:bottom w:val="none" w:sz="0" w:space="0" w:color="auto"/>
            <w:right w:val="none" w:sz="0" w:space="0" w:color="auto"/>
          </w:divBdr>
          <w:divsChild>
            <w:div w:id="1734500222">
              <w:marLeft w:val="0"/>
              <w:marRight w:val="0"/>
              <w:marTop w:val="0"/>
              <w:marBottom w:val="0"/>
              <w:divBdr>
                <w:top w:val="none" w:sz="0" w:space="0" w:color="auto"/>
                <w:left w:val="none" w:sz="0" w:space="0" w:color="auto"/>
                <w:bottom w:val="none" w:sz="0" w:space="0" w:color="auto"/>
                <w:right w:val="none" w:sz="0" w:space="0" w:color="auto"/>
              </w:divBdr>
              <w:divsChild>
                <w:div w:id="1021200168">
                  <w:marLeft w:val="0"/>
                  <w:marRight w:val="0"/>
                  <w:marTop w:val="0"/>
                  <w:marBottom w:val="0"/>
                  <w:divBdr>
                    <w:top w:val="none" w:sz="0" w:space="0" w:color="auto"/>
                    <w:left w:val="none" w:sz="0" w:space="0" w:color="auto"/>
                    <w:bottom w:val="none" w:sz="0" w:space="0" w:color="auto"/>
                    <w:right w:val="none" w:sz="0" w:space="0" w:color="auto"/>
                  </w:divBdr>
                  <w:divsChild>
                    <w:div w:id="1690447066">
                      <w:marLeft w:val="0"/>
                      <w:marRight w:val="0"/>
                      <w:marTop w:val="0"/>
                      <w:marBottom w:val="0"/>
                      <w:divBdr>
                        <w:top w:val="none" w:sz="0" w:space="0" w:color="auto"/>
                        <w:left w:val="none" w:sz="0" w:space="0" w:color="auto"/>
                        <w:bottom w:val="none" w:sz="0" w:space="0" w:color="auto"/>
                        <w:right w:val="none" w:sz="0" w:space="0" w:color="auto"/>
                      </w:divBdr>
                      <w:divsChild>
                        <w:div w:id="1306468278">
                          <w:marLeft w:val="0"/>
                          <w:marRight w:val="0"/>
                          <w:marTop w:val="0"/>
                          <w:marBottom w:val="0"/>
                          <w:divBdr>
                            <w:top w:val="none" w:sz="0" w:space="0" w:color="auto"/>
                            <w:left w:val="none" w:sz="0" w:space="0" w:color="auto"/>
                            <w:bottom w:val="none" w:sz="0" w:space="0" w:color="auto"/>
                            <w:right w:val="none" w:sz="0" w:space="0" w:color="auto"/>
                          </w:divBdr>
                          <w:divsChild>
                            <w:div w:id="994379245">
                              <w:marLeft w:val="0"/>
                              <w:marRight w:val="0"/>
                              <w:marTop w:val="0"/>
                              <w:marBottom w:val="0"/>
                              <w:divBdr>
                                <w:top w:val="single" w:sz="6" w:space="0" w:color="006600"/>
                                <w:left w:val="single" w:sz="6" w:space="10" w:color="006600"/>
                                <w:bottom w:val="single" w:sz="6" w:space="0" w:color="006600"/>
                                <w:right w:val="single" w:sz="6" w:space="10" w:color="006600"/>
                              </w:divBdr>
                              <w:divsChild>
                                <w:div w:id="323900206">
                                  <w:marLeft w:val="0"/>
                                  <w:marRight w:val="0"/>
                                  <w:marTop w:val="0"/>
                                  <w:marBottom w:val="0"/>
                                  <w:divBdr>
                                    <w:top w:val="none" w:sz="0" w:space="0" w:color="auto"/>
                                    <w:left w:val="none" w:sz="0" w:space="0" w:color="auto"/>
                                    <w:bottom w:val="none" w:sz="0" w:space="0" w:color="auto"/>
                                    <w:right w:val="none" w:sz="0" w:space="0" w:color="auto"/>
                                  </w:divBdr>
                                </w:div>
                                <w:div w:id="617564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1949911">
                          <w:marLeft w:val="0"/>
                          <w:marRight w:val="0"/>
                          <w:marTop w:val="0"/>
                          <w:marBottom w:val="0"/>
                          <w:divBdr>
                            <w:top w:val="none" w:sz="0" w:space="0" w:color="auto"/>
                            <w:left w:val="none" w:sz="0" w:space="0" w:color="auto"/>
                            <w:bottom w:val="none" w:sz="0" w:space="0" w:color="auto"/>
                            <w:right w:val="none" w:sz="0" w:space="0" w:color="auto"/>
                          </w:divBdr>
                          <w:divsChild>
                            <w:div w:id="1862812276">
                              <w:marLeft w:val="0"/>
                              <w:marRight w:val="0"/>
                              <w:marTop w:val="0"/>
                              <w:marBottom w:val="0"/>
                              <w:divBdr>
                                <w:top w:val="none" w:sz="0" w:space="0" w:color="auto"/>
                                <w:left w:val="none" w:sz="0" w:space="0" w:color="auto"/>
                                <w:bottom w:val="none" w:sz="0" w:space="0" w:color="auto"/>
                                <w:right w:val="none" w:sz="0" w:space="0" w:color="auto"/>
                              </w:divBdr>
                              <w:divsChild>
                                <w:div w:id="689068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81372622">
      <w:bodyDiv w:val="1"/>
      <w:marLeft w:val="0"/>
      <w:marRight w:val="0"/>
      <w:marTop w:val="0"/>
      <w:marBottom w:val="0"/>
      <w:divBdr>
        <w:top w:val="none" w:sz="0" w:space="0" w:color="auto"/>
        <w:left w:val="none" w:sz="0" w:space="0" w:color="auto"/>
        <w:bottom w:val="none" w:sz="0" w:space="0" w:color="auto"/>
        <w:right w:val="none" w:sz="0" w:space="0" w:color="auto"/>
      </w:divBdr>
    </w:div>
    <w:div w:id="1486049219">
      <w:bodyDiv w:val="1"/>
      <w:marLeft w:val="0"/>
      <w:marRight w:val="0"/>
      <w:marTop w:val="0"/>
      <w:marBottom w:val="0"/>
      <w:divBdr>
        <w:top w:val="none" w:sz="0" w:space="0" w:color="auto"/>
        <w:left w:val="none" w:sz="0" w:space="0" w:color="auto"/>
        <w:bottom w:val="none" w:sz="0" w:space="0" w:color="auto"/>
        <w:right w:val="none" w:sz="0" w:space="0" w:color="auto"/>
      </w:divBdr>
      <w:divsChild>
        <w:div w:id="1981373949">
          <w:marLeft w:val="0"/>
          <w:marRight w:val="0"/>
          <w:marTop w:val="0"/>
          <w:marBottom w:val="0"/>
          <w:divBdr>
            <w:top w:val="none" w:sz="0" w:space="0" w:color="auto"/>
            <w:left w:val="none" w:sz="0" w:space="0" w:color="auto"/>
            <w:bottom w:val="none" w:sz="0" w:space="0" w:color="auto"/>
            <w:right w:val="none" w:sz="0" w:space="0" w:color="auto"/>
          </w:divBdr>
          <w:divsChild>
            <w:div w:id="160782956">
              <w:marLeft w:val="0"/>
              <w:marRight w:val="0"/>
              <w:marTop w:val="0"/>
              <w:marBottom w:val="0"/>
              <w:divBdr>
                <w:top w:val="none" w:sz="0" w:space="0" w:color="auto"/>
                <w:left w:val="none" w:sz="0" w:space="0" w:color="auto"/>
                <w:bottom w:val="none" w:sz="0" w:space="0" w:color="auto"/>
                <w:right w:val="none" w:sz="0" w:space="0" w:color="auto"/>
              </w:divBdr>
              <w:divsChild>
                <w:div w:id="1312096780">
                  <w:marLeft w:val="0"/>
                  <w:marRight w:val="0"/>
                  <w:marTop w:val="0"/>
                  <w:marBottom w:val="0"/>
                  <w:divBdr>
                    <w:top w:val="none" w:sz="0" w:space="0" w:color="auto"/>
                    <w:left w:val="none" w:sz="0" w:space="0" w:color="auto"/>
                    <w:bottom w:val="none" w:sz="0" w:space="0" w:color="auto"/>
                    <w:right w:val="none" w:sz="0" w:space="0" w:color="auto"/>
                  </w:divBdr>
                  <w:divsChild>
                    <w:div w:id="745302973">
                      <w:marLeft w:val="0"/>
                      <w:marRight w:val="0"/>
                      <w:marTop w:val="0"/>
                      <w:marBottom w:val="0"/>
                      <w:divBdr>
                        <w:top w:val="none" w:sz="0" w:space="0" w:color="auto"/>
                        <w:left w:val="none" w:sz="0" w:space="0" w:color="auto"/>
                        <w:bottom w:val="none" w:sz="0" w:space="0" w:color="auto"/>
                        <w:right w:val="none" w:sz="0" w:space="0" w:color="auto"/>
                      </w:divBdr>
                      <w:divsChild>
                        <w:div w:id="1317539055">
                          <w:marLeft w:val="0"/>
                          <w:marRight w:val="0"/>
                          <w:marTop w:val="0"/>
                          <w:marBottom w:val="0"/>
                          <w:divBdr>
                            <w:top w:val="none" w:sz="0" w:space="0" w:color="auto"/>
                            <w:left w:val="none" w:sz="0" w:space="0" w:color="auto"/>
                            <w:bottom w:val="none" w:sz="0" w:space="0" w:color="auto"/>
                            <w:right w:val="none" w:sz="0" w:space="0" w:color="auto"/>
                          </w:divBdr>
                          <w:divsChild>
                            <w:div w:id="1133596533">
                              <w:marLeft w:val="0"/>
                              <w:marRight w:val="0"/>
                              <w:marTop w:val="0"/>
                              <w:marBottom w:val="0"/>
                              <w:divBdr>
                                <w:top w:val="single" w:sz="6" w:space="0" w:color="006600"/>
                                <w:left w:val="single" w:sz="6" w:space="10" w:color="006600"/>
                                <w:bottom w:val="single" w:sz="6" w:space="0" w:color="006600"/>
                                <w:right w:val="single" w:sz="6" w:space="10" w:color="006600"/>
                              </w:divBdr>
                              <w:divsChild>
                                <w:div w:id="90972261">
                                  <w:marLeft w:val="0"/>
                                  <w:marRight w:val="0"/>
                                  <w:marTop w:val="0"/>
                                  <w:marBottom w:val="0"/>
                                  <w:divBdr>
                                    <w:top w:val="none" w:sz="0" w:space="0" w:color="auto"/>
                                    <w:left w:val="none" w:sz="0" w:space="0" w:color="auto"/>
                                    <w:bottom w:val="none" w:sz="0" w:space="0" w:color="auto"/>
                                    <w:right w:val="none" w:sz="0" w:space="0" w:color="auto"/>
                                  </w:divBdr>
                                </w:div>
                                <w:div w:id="1359088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5055694">
                          <w:marLeft w:val="0"/>
                          <w:marRight w:val="0"/>
                          <w:marTop w:val="0"/>
                          <w:marBottom w:val="0"/>
                          <w:divBdr>
                            <w:top w:val="none" w:sz="0" w:space="0" w:color="auto"/>
                            <w:left w:val="none" w:sz="0" w:space="0" w:color="auto"/>
                            <w:bottom w:val="none" w:sz="0" w:space="0" w:color="auto"/>
                            <w:right w:val="none" w:sz="0" w:space="0" w:color="auto"/>
                          </w:divBdr>
                          <w:divsChild>
                            <w:div w:id="1214582631">
                              <w:marLeft w:val="0"/>
                              <w:marRight w:val="0"/>
                              <w:marTop w:val="0"/>
                              <w:marBottom w:val="0"/>
                              <w:divBdr>
                                <w:top w:val="none" w:sz="0" w:space="0" w:color="auto"/>
                                <w:left w:val="none" w:sz="0" w:space="0" w:color="auto"/>
                                <w:bottom w:val="none" w:sz="0" w:space="0" w:color="auto"/>
                                <w:right w:val="none" w:sz="0" w:space="0" w:color="auto"/>
                              </w:divBdr>
                              <w:divsChild>
                                <w:div w:id="997539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99385937">
          <w:marLeft w:val="0"/>
          <w:marRight w:val="0"/>
          <w:marTop w:val="0"/>
          <w:marBottom w:val="0"/>
          <w:divBdr>
            <w:top w:val="none" w:sz="0" w:space="0" w:color="auto"/>
            <w:left w:val="none" w:sz="0" w:space="0" w:color="auto"/>
            <w:bottom w:val="none" w:sz="0" w:space="0" w:color="auto"/>
            <w:right w:val="none" w:sz="0" w:space="0" w:color="auto"/>
          </w:divBdr>
          <w:divsChild>
            <w:div w:id="959335302">
              <w:marLeft w:val="0"/>
              <w:marRight w:val="0"/>
              <w:marTop w:val="0"/>
              <w:marBottom w:val="0"/>
              <w:divBdr>
                <w:top w:val="none" w:sz="0" w:space="0" w:color="auto"/>
                <w:left w:val="none" w:sz="0" w:space="0" w:color="auto"/>
                <w:bottom w:val="none" w:sz="0" w:space="0" w:color="auto"/>
                <w:right w:val="none" w:sz="0" w:space="0" w:color="auto"/>
              </w:divBdr>
              <w:divsChild>
                <w:div w:id="394744479">
                  <w:marLeft w:val="0"/>
                  <w:marRight w:val="0"/>
                  <w:marTop w:val="0"/>
                  <w:marBottom w:val="0"/>
                  <w:divBdr>
                    <w:top w:val="none" w:sz="0" w:space="0" w:color="auto"/>
                    <w:left w:val="none" w:sz="0" w:space="0" w:color="auto"/>
                    <w:bottom w:val="none" w:sz="0" w:space="0" w:color="auto"/>
                    <w:right w:val="none" w:sz="0" w:space="0" w:color="auto"/>
                  </w:divBdr>
                  <w:divsChild>
                    <w:div w:id="1929118304">
                      <w:marLeft w:val="0"/>
                      <w:marRight w:val="0"/>
                      <w:marTop w:val="0"/>
                      <w:marBottom w:val="0"/>
                      <w:divBdr>
                        <w:top w:val="none" w:sz="0" w:space="0" w:color="auto"/>
                        <w:left w:val="none" w:sz="0" w:space="0" w:color="auto"/>
                        <w:bottom w:val="none" w:sz="0" w:space="0" w:color="auto"/>
                        <w:right w:val="none" w:sz="0" w:space="0" w:color="auto"/>
                      </w:divBdr>
                      <w:divsChild>
                        <w:div w:id="1599632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48105793">
      <w:bodyDiv w:val="1"/>
      <w:marLeft w:val="0"/>
      <w:marRight w:val="0"/>
      <w:marTop w:val="0"/>
      <w:marBottom w:val="0"/>
      <w:divBdr>
        <w:top w:val="none" w:sz="0" w:space="0" w:color="auto"/>
        <w:left w:val="none" w:sz="0" w:space="0" w:color="auto"/>
        <w:bottom w:val="none" w:sz="0" w:space="0" w:color="auto"/>
        <w:right w:val="none" w:sz="0" w:space="0" w:color="auto"/>
      </w:divBdr>
    </w:div>
    <w:div w:id="1615748725">
      <w:bodyDiv w:val="1"/>
      <w:marLeft w:val="0"/>
      <w:marRight w:val="0"/>
      <w:marTop w:val="0"/>
      <w:marBottom w:val="0"/>
      <w:divBdr>
        <w:top w:val="none" w:sz="0" w:space="0" w:color="auto"/>
        <w:left w:val="none" w:sz="0" w:space="0" w:color="auto"/>
        <w:bottom w:val="none" w:sz="0" w:space="0" w:color="auto"/>
        <w:right w:val="none" w:sz="0" w:space="0" w:color="auto"/>
      </w:divBdr>
      <w:divsChild>
        <w:div w:id="132717896">
          <w:marLeft w:val="0"/>
          <w:marRight w:val="0"/>
          <w:marTop w:val="0"/>
          <w:marBottom w:val="0"/>
          <w:divBdr>
            <w:top w:val="none" w:sz="0" w:space="0" w:color="auto"/>
            <w:left w:val="none" w:sz="0" w:space="0" w:color="auto"/>
            <w:bottom w:val="none" w:sz="0" w:space="0" w:color="auto"/>
            <w:right w:val="none" w:sz="0" w:space="0" w:color="auto"/>
          </w:divBdr>
        </w:div>
        <w:div w:id="427965434">
          <w:marLeft w:val="0"/>
          <w:marRight w:val="0"/>
          <w:marTop w:val="0"/>
          <w:marBottom w:val="0"/>
          <w:divBdr>
            <w:top w:val="none" w:sz="0" w:space="0" w:color="auto"/>
            <w:left w:val="none" w:sz="0" w:space="0" w:color="auto"/>
            <w:bottom w:val="none" w:sz="0" w:space="0" w:color="auto"/>
            <w:right w:val="none" w:sz="0" w:space="0" w:color="auto"/>
          </w:divBdr>
        </w:div>
        <w:div w:id="1614314815">
          <w:marLeft w:val="0"/>
          <w:marRight w:val="0"/>
          <w:marTop w:val="0"/>
          <w:marBottom w:val="0"/>
          <w:divBdr>
            <w:top w:val="none" w:sz="0" w:space="0" w:color="auto"/>
            <w:left w:val="none" w:sz="0" w:space="0" w:color="auto"/>
            <w:bottom w:val="none" w:sz="0" w:space="0" w:color="auto"/>
            <w:right w:val="none" w:sz="0" w:space="0" w:color="auto"/>
          </w:divBdr>
        </w:div>
        <w:div w:id="2039041786">
          <w:marLeft w:val="0"/>
          <w:marRight w:val="0"/>
          <w:marTop w:val="0"/>
          <w:marBottom w:val="0"/>
          <w:divBdr>
            <w:top w:val="none" w:sz="0" w:space="0" w:color="auto"/>
            <w:left w:val="none" w:sz="0" w:space="0" w:color="auto"/>
            <w:bottom w:val="none" w:sz="0" w:space="0" w:color="auto"/>
            <w:right w:val="none" w:sz="0" w:space="0" w:color="auto"/>
          </w:divBdr>
        </w:div>
        <w:div w:id="2118787318">
          <w:marLeft w:val="0"/>
          <w:marRight w:val="0"/>
          <w:marTop w:val="0"/>
          <w:marBottom w:val="0"/>
          <w:divBdr>
            <w:top w:val="none" w:sz="0" w:space="0" w:color="auto"/>
            <w:left w:val="none" w:sz="0" w:space="0" w:color="auto"/>
            <w:bottom w:val="none" w:sz="0" w:space="0" w:color="auto"/>
            <w:right w:val="none" w:sz="0" w:space="0" w:color="auto"/>
          </w:divBdr>
        </w:div>
      </w:divsChild>
    </w:div>
    <w:div w:id="1871920320">
      <w:bodyDiv w:val="1"/>
      <w:marLeft w:val="0"/>
      <w:marRight w:val="0"/>
      <w:marTop w:val="0"/>
      <w:marBottom w:val="0"/>
      <w:divBdr>
        <w:top w:val="none" w:sz="0" w:space="0" w:color="auto"/>
        <w:left w:val="none" w:sz="0" w:space="0" w:color="auto"/>
        <w:bottom w:val="none" w:sz="0" w:space="0" w:color="auto"/>
        <w:right w:val="none" w:sz="0" w:space="0" w:color="auto"/>
      </w:divBdr>
      <w:divsChild>
        <w:div w:id="521164071">
          <w:marLeft w:val="0"/>
          <w:marRight w:val="0"/>
          <w:marTop w:val="0"/>
          <w:marBottom w:val="0"/>
          <w:divBdr>
            <w:top w:val="none" w:sz="0" w:space="0" w:color="auto"/>
            <w:left w:val="none" w:sz="0" w:space="0" w:color="auto"/>
            <w:bottom w:val="none" w:sz="0" w:space="0" w:color="auto"/>
            <w:right w:val="none" w:sz="0" w:space="0" w:color="auto"/>
          </w:divBdr>
        </w:div>
        <w:div w:id="574357604">
          <w:marLeft w:val="0"/>
          <w:marRight w:val="0"/>
          <w:marTop w:val="0"/>
          <w:marBottom w:val="0"/>
          <w:divBdr>
            <w:top w:val="none" w:sz="0" w:space="0" w:color="auto"/>
            <w:left w:val="none" w:sz="0" w:space="0" w:color="auto"/>
            <w:bottom w:val="none" w:sz="0" w:space="0" w:color="auto"/>
            <w:right w:val="none" w:sz="0" w:space="0" w:color="auto"/>
          </w:divBdr>
        </w:div>
        <w:div w:id="1172641387">
          <w:marLeft w:val="0"/>
          <w:marRight w:val="0"/>
          <w:marTop w:val="0"/>
          <w:marBottom w:val="0"/>
          <w:divBdr>
            <w:top w:val="none" w:sz="0" w:space="0" w:color="auto"/>
            <w:left w:val="none" w:sz="0" w:space="0" w:color="auto"/>
            <w:bottom w:val="none" w:sz="0" w:space="0" w:color="auto"/>
            <w:right w:val="none" w:sz="0" w:space="0" w:color="auto"/>
          </w:divBdr>
        </w:div>
        <w:div w:id="1223104841">
          <w:marLeft w:val="0"/>
          <w:marRight w:val="0"/>
          <w:marTop w:val="0"/>
          <w:marBottom w:val="0"/>
          <w:divBdr>
            <w:top w:val="none" w:sz="0" w:space="0" w:color="auto"/>
            <w:left w:val="none" w:sz="0" w:space="0" w:color="auto"/>
            <w:bottom w:val="none" w:sz="0" w:space="0" w:color="auto"/>
            <w:right w:val="none" w:sz="0" w:space="0" w:color="auto"/>
          </w:divBdr>
        </w:div>
        <w:div w:id="1618366508">
          <w:marLeft w:val="0"/>
          <w:marRight w:val="0"/>
          <w:marTop w:val="0"/>
          <w:marBottom w:val="0"/>
          <w:divBdr>
            <w:top w:val="none" w:sz="0" w:space="0" w:color="auto"/>
            <w:left w:val="none" w:sz="0" w:space="0" w:color="auto"/>
            <w:bottom w:val="none" w:sz="0" w:space="0" w:color="auto"/>
            <w:right w:val="none" w:sz="0" w:space="0" w:color="auto"/>
          </w:divBdr>
        </w:div>
        <w:div w:id="1916544557">
          <w:marLeft w:val="0"/>
          <w:marRight w:val="0"/>
          <w:marTop w:val="0"/>
          <w:marBottom w:val="0"/>
          <w:divBdr>
            <w:top w:val="none" w:sz="0" w:space="0" w:color="auto"/>
            <w:left w:val="none" w:sz="0" w:space="0" w:color="auto"/>
            <w:bottom w:val="none" w:sz="0" w:space="0" w:color="auto"/>
            <w:right w:val="none" w:sz="0" w:space="0" w:color="auto"/>
          </w:divBdr>
        </w:div>
        <w:div w:id="1933126198">
          <w:marLeft w:val="0"/>
          <w:marRight w:val="0"/>
          <w:marTop w:val="0"/>
          <w:marBottom w:val="0"/>
          <w:divBdr>
            <w:top w:val="none" w:sz="0" w:space="0" w:color="auto"/>
            <w:left w:val="none" w:sz="0" w:space="0" w:color="auto"/>
            <w:bottom w:val="none" w:sz="0" w:space="0" w:color="auto"/>
            <w:right w:val="none" w:sz="0" w:space="0" w:color="auto"/>
          </w:divBdr>
        </w:div>
      </w:divsChild>
    </w:div>
    <w:div w:id="195023439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F92B73-621A-4F5E-B1F2-7B1F8D14B5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8</Pages>
  <Words>18455</Words>
  <Characters>105195</Characters>
  <Application>Microsoft Office Word</Application>
  <DocSecurity>0</DocSecurity>
  <Lines>876</Lines>
  <Paragraphs>2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an Mills</dc:creator>
  <cp:keywords/>
  <dc:description/>
  <cp:lastModifiedBy>Fletcher M.D.</cp:lastModifiedBy>
  <cp:revision>3</cp:revision>
  <cp:lastPrinted>2020-06-14T07:02:00Z</cp:lastPrinted>
  <dcterms:created xsi:type="dcterms:W3CDTF">2020-07-27T06:58:00Z</dcterms:created>
  <dcterms:modified xsi:type="dcterms:W3CDTF">2020-07-27T0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Gk8wGB8z"/&gt;&lt;style id="http://www.zotero.org/styles/nature" hasBibliography="1" bibliographyStyleHasBeenSet="1"/&gt;&lt;prefs&gt;&lt;pref name="fieldType" value="Field"/&gt;&lt;/prefs&gt;&lt;/data&gt;</vt:lpwstr>
  </property>
</Properties>
</file>